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17E411A" w:rsidR="006305D7" w:rsidRPr="00213174" w:rsidRDefault="006305D7" w:rsidP="00FB3940">
      <w:pPr>
        <w:widowControl/>
        <w:jc w:val="left"/>
      </w:pPr>
      <w:r w:rsidRPr="00213174">
        <w:rPr>
          <w:b/>
          <w:bCs/>
        </w:rPr>
        <w:t>TITLE:</w:t>
      </w:r>
      <w:r w:rsidRPr="00213174">
        <w:t xml:space="preserve"> </w:t>
      </w:r>
    </w:p>
    <w:p w14:paraId="2E300B21" w14:textId="18FF8C13" w:rsidR="007A4DD6" w:rsidRPr="00C91A9D" w:rsidRDefault="00213174" w:rsidP="00FB3940">
      <w:pPr>
        <w:widowControl/>
        <w:tabs>
          <w:tab w:val="left" w:pos="1080"/>
        </w:tabs>
        <w:jc w:val="left"/>
      </w:pPr>
      <w:r w:rsidRPr="00C91A9D">
        <w:t>Laparoscopic Intracapsular Rotary-Cut Procedure: A Modified Myomectomy Procedure Facilitating Fertility Preservation</w:t>
      </w:r>
    </w:p>
    <w:p w14:paraId="0FD207D3" w14:textId="77777777" w:rsidR="00F74A5C" w:rsidRPr="00213174" w:rsidRDefault="00F74A5C" w:rsidP="00FB3940">
      <w:pPr>
        <w:widowControl/>
        <w:jc w:val="left"/>
        <w:rPr>
          <w:b/>
          <w:bCs/>
        </w:rPr>
      </w:pPr>
    </w:p>
    <w:p w14:paraId="3D080DA3" w14:textId="224D8E57" w:rsidR="006305D7" w:rsidRPr="00213174" w:rsidRDefault="006305D7" w:rsidP="00FB3940">
      <w:pPr>
        <w:widowControl/>
        <w:jc w:val="left"/>
        <w:rPr>
          <w:color w:val="808080" w:themeColor="background1" w:themeShade="80"/>
        </w:rPr>
      </w:pPr>
      <w:r w:rsidRPr="00213174">
        <w:rPr>
          <w:b/>
          <w:bCs/>
        </w:rPr>
        <w:t>AUTHORS</w:t>
      </w:r>
      <w:r w:rsidR="000B662E" w:rsidRPr="00213174">
        <w:rPr>
          <w:b/>
          <w:bCs/>
        </w:rPr>
        <w:t xml:space="preserve"> &amp; AFFILIATIONS</w:t>
      </w:r>
      <w:r w:rsidRPr="00213174">
        <w:rPr>
          <w:b/>
          <w:bCs/>
        </w:rPr>
        <w:t xml:space="preserve">: </w:t>
      </w:r>
    </w:p>
    <w:p w14:paraId="32661D56" w14:textId="71FA5712" w:rsidR="00F74A5C" w:rsidRPr="00213174" w:rsidRDefault="00F74A5C" w:rsidP="00FB3940">
      <w:pPr>
        <w:widowControl/>
        <w:jc w:val="left"/>
        <w:rPr>
          <w:rFonts w:eastAsia="KaiTi_GB2312"/>
          <w:bCs/>
        </w:rPr>
      </w:pPr>
      <w:r w:rsidRPr="00213174">
        <w:rPr>
          <w:rFonts w:eastAsia="KaiTi_GB2312"/>
          <w:bCs/>
        </w:rPr>
        <w:t>Liping Zeng</w:t>
      </w:r>
      <w:r w:rsidR="001C0709" w:rsidRPr="00213174">
        <w:rPr>
          <w:rFonts w:eastAsia="KaiTi_GB2312"/>
          <w:bCs/>
          <w:vertAlign w:val="superscript"/>
        </w:rPr>
        <w:t xml:space="preserve"> </w:t>
      </w:r>
      <w:r w:rsidRPr="00213174">
        <w:rPr>
          <w:rFonts w:eastAsia="KaiTi_GB2312"/>
          <w:bCs/>
          <w:vertAlign w:val="superscript"/>
        </w:rPr>
        <w:t>1,2</w:t>
      </w:r>
      <w:r w:rsidRPr="00213174">
        <w:rPr>
          <w:rFonts w:eastAsia="KaiTi_GB2312"/>
          <w:bCs/>
        </w:rPr>
        <w:t>, Weixia Wei</w:t>
      </w:r>
      <w:r w:rsidR="001C0709" w:rsidRPr="00213174">
        <w:rPr>
          <w:rFonts w:eastAsia="KaiTi_GB2312"/>
          <w:bCs/>
          <w:vertAlign w:val="superscript"/>
        </w:rPr>
        <w:t xml:space="preserve"> </w:t>
      </w:r>
      <w:r w:rsidRPr="00213174">
        <w:rPr>
          <w:rFonts w:eastAsia="KaiTi_GB2312"/>
          <w:bCs/>
          <w:vertAlign w:val="superscript"/>
        </w:rPr>
        <w:t>1,2</w:t>
      </w:r>
      <w:r w:rsidRPr="00213174">
        <w:rPr>
          <w:rFonts w:eastAsia="KaiTi_GB2312"/>
          <w:bCs/>
        </w:rPr>
        <w:t>, Shilin Zhong</w:t>
      </w:r>
      <w:r w:rsidRPr="00213174">
        <w:rPr>
          <w:rFonts w:eastAsia="KaiTi_GB2312"/>
          <w:bCs/>
          <w:vertAlign w:val="superscript"/>
        </w:rPr>
        <w:t>1,2</w:t>
      </w:r>
      <w:r w:rsidRPr="00213174">
        <w:rPr>
          <w:rFonts w:eastAsia="KaiTi_GB2312"/>
          <w:bCs/>
        </w:rPr>
        <w:t>, Wei Zhang</w:t>
      </w:r>
      <w:r w:rsidRPr="00213174">
        <w:rPr>
          <w:rFonts w:eastAsia="KaiTi_GB2312"/>
          <w:bCs/>
          <w:vertAlign w:val="superscript"/>
        </w:rPr>
        <w:t>1,2</w:t>
      </w:r>
      <w:r w:rsidRPr="00213174">
        <w:rPr>
          <w:rFonts w:eastAsia="KaiTi_GB2312"/>
          <w:bCs/>
        </w:rPr>
        <w:t>,</w:t>
      </w:r>
      <w:r w:rsidR="00213174" w:rsidRPr="00213174">
        <w:rPr>
          <w:bCs/>
        </w:rPr>
        <w:t xml:space="preserve"> Yuting Xiang</w:t>
      </w:r>
      <w:r w:rsidR="00213174" w:rsidRPr="00213174">
        <w:rPr>
          <w:bCs/>
          <w:vertAlign w:val="superscript"/>
        </w:rPr>
        <w:t>1</w:t>
      </w:r>
      <w:r w:rsidR="00213174" w:rsidRPr="00213174">
        <w:rPr>
          <w:bCs/>
        </w:rPr>
        <w:t xml:space="preserve">, </w:t>
      </w:r>
      <w:r w:rsidRPr="00213174">
        <w:rPr>
          <w:rFonts w:eastAsia="KaiTi_GB2312"/>
          <w:bCs/>
        </w:rPr>
        <w:t>Xinfeng Qu</w:t>
      </w:r>
      <w:r w:rsidRPr="00213174">
        <w:rPr>
          <w:rFonts w:eastAsia="KaiTi_GB2312"/>
          <w:bCs/>
          <w:vertAlign w:val="superscript"/>
        </w:rPr>
        <w:t>3</w:t>
      </w:r>
      <w:r w:rsidRPr="00213174">
        <w:rPr>
          <w:rFonts w:eastAsia="KaiTi_GB2312"/>
          <w:bCs/>
        </w:rPr>
        <w:t>, Ruifang Wu</w:t>
      </w:r>
      <w:r w:rsidRPr="00213174">
        <w:rPr>
          <w:rFonts w:eastAsia="KaiTi_GB2312"/>
          <w:bCs/>
          <w:vertAlign w:val="superscript"/>
        </w:rPr>
        <w:t>1,2</w:t>
      </w:r>
    </w:p>
    <w:p w14:paraId="396053E7" w14:textId="77777777" w:rsidR="00ED4DA4" w:rsidRPr="00213174" w:rsidRDefault="00ED4DA4" w:rsidP="00FB3940">
      <w:pPr>
        <w:pStyle w:val="BodyTextIndent"/>
        <w:widowControl/>
        <w:spacing w:after="0"/>
        <w:ind w:left="0"/>
        <w:jc w:val="left"/>
        <w:rPr>
          <w:rFonts w:eastAsiaTheme="minorEastAsia"/>
        </w:rPr>
      </w:pPr>
    </w:p>
    <w:p w14:paraId="12802783" w14:textId="1EAD83A8" w:rsidR="00F74A5C" w:rsidRPr="00213174" w:rsidRDefault="005C64E9" w:rsidP="00FB3940">
      <w:pPr>
        <w:widowControl/>
        <w:jc w:val="left"/>
      </w:pPr>
      <w:r w:rsidRPr="00213174">
        <w:rPr>
          <w:rFonts w:eastAsia="KaiTi_GB2312"/>
          <w:bCs/>
          <w:vertAlign w:val="superscript"/>
        </w:rPr>
        <w:t>1</w:t>
      </w:r>
      <w:r w:rsidR="00F74A5C" w:rsidRPr="00213174">
        <w:t>Department of Obstetrics and Gynecology, Peking University Shenzhen Hospital, Shenzhen, China</w:t>
      </w:r>
    </w:p>
    <w:p w14:paraId="59789A11" w14:textId="01A073D7" w:rsidR="00F74A5C" w:rsidRPr="00213174" w:rsidRDefault="005C64E9" w:rsidP="00FB3940">
      <w:pPr>
        <w:widowControl/>
        <w:jc w:val="left"/>
      </w:pPr>
      <w:r w:rsidRPr="00213174">
        <w:rPr>
          <w:rFonts w:eastAsia="KaiTi_GB2312"/>
          <w:bCs/>
          <w:vertAlign w:val="superscript"/>
        </w:rPr>
        <w:t>2</w:t>
      </w:r>
      <w:r w:rsidR="00F74A5C" w:rsidRPr="00213174">
        <w:rPr>
          <w:rFonts w:eastAsiaTheme="minorEastAsia"/>
        </w:rPr>
        <w:t xml:space="preserve">Shenzhen Key Laboratory of Gynecological Diagnostic Technology Research, Shenzhen, China </w:t>
      </w:r>
    </w:p>
    <w:p w14:paraId="02BB50FA" w14:textId="2D91174E" w:rsidR="00F74A5C" w:rsidRPr="00213174" w:rsidRDefault="005C64E9" w:rsidP="00FB3940">
      <w:pPr>
        <w:widowControl/>
        <w:jc w:val="left"/>
      </w:pPr>
      <w:r w:rsidRPr="00213174">
        <w:rPr>
          <w:rFonts w:eastAsia="KaiTi_GB2312"/>
          <w:bCs/>
          <w:vertAlign w:val="superscript"/>
        </w:rPr>
        <w:t>3</w:t>
      </w:r>
      <w:r w:rsidR="00F74A5C" w:rsidRPr="00213174">
        <w:t xml:space="preserve">Specialist of </w:t>
      </w:r>
      <w:r w:rsidR="00F74A5C" w:rsidRPr="00213174">
        <w:rPr>
          <w:i/>
        </w:rPr>
        <w:t>SZSM</w:t>
      </w:r>
      <w:r w:rsidR="00F74A5C" w:rsidRPr="00213174">
        <w:t xml:space="preserve"> </w:t>
      </w:r>
      <w:r w:rsidR="001422FB">
        <w:t>P</w:t>
      </w:r>
      <w:r w:rsidR="00F74A5C" w:rsidRPr="00213174">
        <w:t>roject</w:t>
      </w:r>
      <w:r w:rsidR="00B65116" w:rsidRPr="00213174">
        <w:rPr>
          <w:lang w:eastAsia="zh-CN"/>
        </w:rPr>
        <w:t>,</w:t>
      </w:r>
      <w:r w:rsidR="00F74A5C" w:rsidRPr="00213174">
        <w:t xml:space="preserve"> Peking University Shenzhen Hospital, Shenzhen, China</w:t>
      </w:r>
    </w:p>
    <w:p w14:paraId="5050094B" w14:textId="77777777" w:rsidR="00213174" w:rsidRDefault="00213174" w:rsidP="00FB3940">
      <w:pPr>
        <w:widowControl/>
        <w:jc w:val="left"/>
      </w:pPr>
    </w:p>
    <w:p w14:paraId="4FE89172" w14:textId="7850D6DE" w:rsidR="00442275" w:rsidRPr="00C91A9D" w:rsidRDefault="00F74A5C" w:rsidP="00FB3940">
      <w:pPr>
        <w:widowControl/>
        <w:jc w:val="left"/>
        <w:rPr>
          <w:b/>
        </w:rPr>
      </w:pPr>
      <w:r w:rsidRPr="00C91A9D">
        <w:rPr>
          <w:b/>
        </w:rPr>
        <w:t>Corresponding</w:t>
      </w:r>
      <w:r w:rsidR="00442275" w:rsidRPr="00C91A9D">
        <w:rPr>
          <w:b/>
        </w:rPr>
        <w:t xml:space="preserve"> Author:</w:t>
      </w:r>
    </w:p>
    <w:p w14:paraId="685AD42C" w14:textId="72FE4FA7" w:rsidR="00442275" w:rsidRPr="00213174" w:rsidRDefault="00F74A5C" w:rsidP="00FB3940">
      <w:pPr>
        <w:widowControl/>
        <w:jc w:val="left"/>
      </w:pPr>
      <w:r w:rsidRPr="00213174">
        <w:t xml:space="preserve">Ruifang Wu </w:t>
      </w:r>
    </w:p>
    <w:p w14:paraId="768756BA" w14:textId="2133BD0C" w:rsidR="001C0709" w:rsidRPr="00213174" w:rsidRDefault="00442275" w:rsidP="00FB3940">
      <w:pPr>
        <w:widowControl/>
        <w:jc w:val="left"/>
      </w:pPr>
      <w:r w:rsidRPr="00213174">
        <w:t>wurf100@126.com</w:t>
      </w:r>
    </w:p>
    <w:p w14:paraId="66BAC0D2" w14:textId="77777777" w:rsidR="00442275" w:rsidRPr="00213174" w:rsidRDefault="00442275" w:rsidP="00FB3940">
      <w:pPr>
        <w:widowControl/>
        <w:jc w:val="left"/>
      </w:pPr>
    </w:p>
    <w:p w14:paraId="411722CB" w14:textId="77777777" w:rsidR="001C0709" w:rsidRPr="00C91A9D" w:rsidRDefault="001C0709" w:rsidP="00FB3940">
      <w:pPr>
        <w:pStyle w:val="NormalWeb"/>
        <w:widowControl/>
        <w:spacing w:before="0" w:beforeAutospacing="0" w:after="0" w:afterAutospacing="0"/>
        <w:jc w:val="left"/>
        <w:rPr>
          <w:b/>
        </w:rPr>
      </w:pPr>
      <w:r w:rsidRPr="00C91A9D">
        <w:rPr>
          <w:b/>
        </w:rPr>
        <w:t>Email Addresses of Co-authors:</w:t>
      </w:r>
    </w:p>
    <w:p w14:paraId="78976696" w14:textId="561DD118" w:rsidR="00B65116" w:rsidRPr="00213174" w:rsidRDefault="001C0709" w:rsidP="00FB3940">
      <w:pPr>
        <w:pStyle w:val="NormalWeb"/>
        <w:widowControl/>
        <w:spacing w:before="0" w:beforeAutospacing="0" w:after="0" w:afterAutospacing="0"/>
        <w:jc w:val="left"/>
      </w:pPr>
      <w:r w:rsidRPr="00213174">
        <w:t>Liping Zeng</w:t>
      </w:r>
      <w:r w:rsidR="00B65116" w:rsidRPr="00213174">
        <w:t xml:space="preserve"> </w:t>
      </w:r>
      <w:r w:rsidR="001422FB">
        <w:tab/>
      </w:r>
      <w:r w:rsidR="001422FB">
        <w:tab/>
      </w:r>
      <w:r w:rsidRPr="00213174">
        <w:t>(</w:t>
      </w:r>
      <w:r w:rsidR="00EC62AB" w:rsidRPr="00213174">
        <w:t>zengliping@163.com</w:t>
      </w:r>
      <w:r w:rsidRPr="00213174">
        <w:t>)</w:t>
      </w:r>
    </w:p>
    <w:p w14:paraId="60FCB589" w14:textId="3757647B" w:rsidR="00D04A95" w:rsidRPr="00213174" w:rsidRDefault="001C0709" w:rsidP="00FB3940">
      <w:pPr>
        <w:pStyle w:val="NormalWeb"/>
        <w:widowControl/>
        <w:spacing w:before="0" w:beforeAutospacing="0" w:after="0" w:afterAutospacing="0"/>
        <w:jc w:val="left"/>
      </w:pPr>
      <w:r w:rsidRPr="00213174">
        <w:t>Weixia Wei</w:t>
      </w:r>
      <w:r w:rsidR="00213174">
        <w:t xml:space="preserve"> </w:t>
      </w:r>
      <w:r w:rsidR="001422FB">
        <w:tab/>
      </w:r>
      <w:r w:rsidR="001422FB">
        <w:tab/>
      </w:r>
      <w:r w:rsidRPr="00213174">
        <w:t>(weixwei_2031@126.com)</w:t>
      </w:r>
    </w:p>
    <w:p w14:paraId="44649D98" w14:textId="5C92FA71" w:rsidR="001C0709" w:rsidRPr="00213174" w:rsidRDefault="001C0709" w:rsidP="00FB3940">
      <w:pPr>
        <w:widowControl/>
        <w:jc w:val="left"/>
      </w:pPr>
      <w:r w:rsidRPr="00213174">
        <w:t>Shilin Zhong</w:t>
      </w:r>
      <w:r w:rsidR="00213174">
        <w:t xml:space="preserve"> </w:t>
      </w:r>
      <w:r w:rsidR="001422FB">
        <w:tab/>
      </w:r>
      <w:r w:rsidR="001422FB">
        <w:tab/>
      </w:r>
      <w:r w:rsidRPr="00213174">
        <w:t>(</w:t>
      </w:r>
      <w:r w:rsidR="00615F86" w:rsidRPr="00213174">
        <w:t>zhongshilin2013@163.com</w:t>
      </w:r>
      <w:r w:rsidRPr="00213174">
        <w:t>)</w:t>
      </w:r>
    </w:p>
    <w:p w14:paraId="53A0BC46" w14:textId="3C7AB13F" w:rsidR="001C0709" w:rsidRPr="00213174" w:rsidRDefault="001C0709" w:rsidP="00FB3940">
      <w:pPr>
        <w:widowControl/>
        <w:jc w:val="left"/>
      </w:pPr>
      <w:r w:rsidRPr="00213174">
        <w:t>Wei Zhang</w:t>
      </w:r>
      <w:r w:rsidR="00213174">
        <w:t xml:space="preserve"> </w:t>
      </w:r>
      <w:r w:rsidR="001422FB">
        <w:tab/>
      </w:r>
      <w:r w:rsidR="001422FB">
        <w:tab/>
      </w:r>
      <w:r w:rsidR="00615F86" w:rsidRPr="00213174">
        <w:t>(dafeng333@163.com)</w:t>
      </w:r>
    </w:p>
    <w:p w14:paraId="5D007AAE" w14:textId="6E3F4264" w:rsidR="001C0709" w:rsidRPr="00213174" w:rsidRDefault="001C0709" w:rsidP="00FB3940">
      <w:pPr>
        <w:widowControl/>
        <w:jc w:val="left"/>
      </w:pPr>
      <w:r w:rsidRPr="00213174">
        <w:t>Xinfeng Qu</w:t>
      </w:r>
      <w:r w:rsidR="00213174">
        <w:t xml:space="preserve"> </w:t>
      </w:r>
      <w:r w:rsidR="001422FB">
        <w:tab/>
      </w:r>
      <w:r w:rsidR="001422FB">
        <w:tab/>
      </w:r>
      <w:r w:rsidR="00615F86" w:rsidRPr="00213174">
        <w:t>(steve1005@me.com)</w:t>
      </w:r>
    </w:p>
    <w:p w14:paraId="7CD2FA84" w14:textId="6A694BD4" w:rsidR="00E91656" w:rsidRPr="00213174" w:rsidRDefault="00213174" w:rsidP="00FB3940">
      <w:pPr>
        <w:pStyle w:val="NormalWeb"/>
        <w:widowControl/>
        <w:spacing w:before="0" w:beforeAutospacing="0" w:after="0" w:afterAutospacing="0"/>
        <w:jc w:val="left"/>
        <w:rPr>
          <w:bCs/>
        </w:rPr>
      </w:pPr>
      <w:r w:rsidRPr="00213174">
        <w:rPr>
          <w:bCs/>
        </w:rPr>
        <w:t xml:space="preserve">Yuting Xiang </w:t>
      </w:r>
      <w:r w:rsidR="001422FB">
        <w:rPr>
          <w:bCs/>
        </w:rPr>
        <w:tab/>
      </w:r>
      <w:r w:rsidR="001422FB">
        <w:rPr>
          <w:bCs/>
        </w:rPr>
        <w:tab/>
      </w:r>
      <w:r w:rsidRPr="00213174">
        <w:rPr>
          <w:bCs/>
        </w:rPr>
        <w:t>(</w:t>
      </w:r>
      <w:hyperlink r:id="rId8" w:history="1">
        <w:r w:rsidRPr="00C91A9D">
          <w:rPr>
            <w:rStyle w:val="Hyperlink"/>
            <w:bCs/>
            <w:color w:val="auto"/>
            <w:u w:val="none"/>
          </w:rPr>
          <w:t>380576683@qq.com</w:t>
        </w:r>
      </w:hyperlink>
      <w:r w:rsidRPr="00213174">
        <w:rPr>
          <w:bCs/>
        </w:rPr>
        <w:t>)</w:t>
      </w:r>
    </w:p>
    <w:p w14:paraId="60D71A97" w14:textId="77777777" w:rsidR="00DF6557" w:rsidRPr="00213174" w:rsidRDefault="00DF6557" w:rsidP="00FB3940">
      <w:pPr>
        <w:pStyle w:val="NormalWeb"/>
        <w:widowControl/>
        <w:spacing w:before="0" w:beforeAutospacing="0" w:after="0" w:afterAutospacing="0"/>
        <w:jc w:val="left"/>
        <w:rPr>
          <w:b/>
          <w:bCs/>
        </w:rPr>
      </w:pPr>
    </w:p>
    <w:p w14:paraId="71B79AC9" w14:textId="15732158" w:rsidR="006305D7" w:rsidRPr="00213174" w:rsidRDefault="006305D7" w:rsidP="00FB3940">
      <w:pPr>
        <w:pStyle w:val="NormalWeb"/>
        <w:widowControl/>
        <w:spacing w:before="0" w:beforeAutospacing="0" w:after="0" w:afterAutospacing="0"/>
        <w:jc w:val="left"/>
      </w:pPr>
      <w:r w:rsidRPr="00213174">
        <w:rPr>
          <w:b/>
          <w:bCs/>
        </w:rPr>
        <w:t>KEYWORDS:</w:t>
      </w:r>
      <w:r w:rsidRPr="00213174">
        <w:t xml:space="preserve"> </w:t>
      </w:r>
    </w:p>
    <w:p w14:paraId="6C0B0781" w14:textId="49608CC8" w:rsidR="007A4DD6" w:rsidRPr="00213174" w:rsidRDefault="001422FB" w:rsidP="00FB3940">
      <w:pPr>
        <w:widowControl/>
        <w:jc w:val="left"/>
      </w:pPr>
      <w:r>
        <w:rPr>
          <w:rFonts w:eastAsia="KaiTi_GB2312"/>
          <w:bCs/>
        </w:rPr>
        <w:t>U</w:t>
      </w:r>
      <w:r w:rsidR="00F74A5C" w:rsidRPr="00213174">
        <w:rPr>
          <w:rFonts w:eastAsia="KaiTi_GB2312"/>
          <w:bCs/>
        </w:rPr>
        <w:t>terine fibr</w:t>
      </w:r>
      <w:r w:rsidR="00F74A5C" w:rsidRPr="00213174">
        <w:t>oid</w:t>
      </w:r>
      <w:r>
        <w:t>,</w:t>
      </w:r>
      <w:r w:rsidR="00F74A5C" w:rsidRPr="00213174">
        <w:t xml:space="preserve"> </w:t>
      </w:r>
      <w:r w:rsidR="00753186" w:rsidRPr="00213174">
        <w:t>p</w:t>
      </w:r>
      <w:r w:rsidR="00F74A5C" w:rsidRPr="00213174">
        <w:t>seudo-capsule</w:t>
      </w:r>
      <w:r>
        <w:t>,</w:t>
      </w:r>
      <w:r w:rsidR="00F74A5C" w:rsidRPr="00213174">
        <w:t xml:space="preserve"> </w:t>
      </w:r>
      <w:r w:rsidR="00753186" w:rsidRPr="00213174">
        <w:t>l</w:t>
      </w:r>
      <w:r w:rsidR="00D15E43" w:rsidRPr="00213174">
        <w:t xml:space="preserve">aparoscopic </w:t>
      </w:r>
      <w:r w:rsidR="00753186" w:rsidRPr="00213174">
        <w:t>m</w:t>
      </w:r>
      <w:r w:rsidR="00BF16CD" w:rsidRPr="00213174">
        <w:t>yomectomy</w:t>
      </w:r>
      <w:r>
        <w:t>,</w:t>
      </w:r>
      <w:r w:rsidR="00F74A5C" w:rsidRPr="00213174">
        <w:t xml:space="preserve"> </w:t>
      </w:r>
      <w:r>
        <w:t>i</w:t>
      </w:r>
      <w:r w:rsidR="00F74A5C" w:rsidRPr="00213174">
        <w:t xml:space="preserve">ntracapsular </w:t>
      </w:r>
      <w:r>
        <w:t>r</w:t>
      </w:r>
      <w:r w:rsidR="00F74A5C" w:rsidRPr="00213174">
        <w:t xml:space="preserve">otary-cut </w:t>
      </w:r>
      <w:r>
        <w:t>p</w:t>
      </w:r>
      <w:r w:rsidR="00F74A5C" w:rsidRPr="00213174">
        <w:t>rocedure (IRCP)</w:t>
      </w:r>
      <w:r>
        <w:t>,</w:t>
      </w:r>
      <w:r w:rsidR="007A2DA0" w:rsidRPr="00213174">
        <w:t xml:space="preserve"> fertility</w:t>
      </w:r>
      <w:r w:rsidR="00876B5E" w:rsidRPr="00213174">
        <w:t xml:space="preserve"> </w:t>
      </w:r>
      <w:r w:rsidR="007A2DA0" w:rsidRPr="00213174">
        <w:t>preservation</w:t>
      </w:r>
    </w:p>
    <w:p w14:paraId="05BE64D9" w14:textId="6EE6ECAF" w:rsidR="00843432" w:rsidRPr="00213174" w:rsidRDefault="00843432" w:rsidP="00FB3940">
      <w:pPr>
        <w:widowControl/>
        <w:jc w:val="left"/>
        <w:rPr>
          <w:color w:val="808080" w:themeColor="background1" w:themeShade="80"/>
        </w:rPr>
      </w:pPr>
    </w:p>
    <w:p w14:paraId="2C12F986" w14:textId="66472C54" w:rsidR="00843432" w:rsidRPr="00213174" w:rsidRDefault="00213174" w:rsidP="00FB3940">
      <w:pPr>
        <w:widowControl/>
        <w:jc w:val="left"/>
        <w:rPr>
          <w:color w:val="808080" w:themeColor="background1" w:themeShade="80"/>
          <w:lang w:eastAsia="zh-CN"/>
        </w:rPr>
      </w:pPr>
      <w:r w:rsidRPr="00213174">
        <w:rPr>
          <w:b/>
          <w:bCs/>
        </w:rPr>
        <w:t>SUMMARY</w:t>
      </w:r>
      <w:r w:rsidR="00843432" w:rsidRPr="00213174">
        <w:rPr>
          <w:b/>
          <w:bCs/>
        </w:rPr>
        <w:t>:</w:t>
      </w:r>
    </w:p>
    <w:p w14:paraId="16143EF2" w14:textId="2B91407E" w:rsidR="00843432" w:rsidRPr="00213174" w:rsidRDefault="00843432" w:rsidP="00FB3940">
      <w:pPr>
        <w:widowControl/>
        <w:jc w:val="left"/>
        <w:rPr>
          <w:color w:val="808080" w:themeColor="background1" w:themeShade="80"/>
          <w:lang w:eastAsia="zh-CN"/>
        </w:rPr>
      </w:pPr>
      <w:r w:rsidRPr="00213174">
        <w:t>Here</w:t>
      </w:r>
      <w:r w:rsidR="00213174">
        <w:t>,</w:t>
      </w:r>
      <w:r w:rsidRPr="00213174">
        <w:t xml:space="preserve"> we present a protocol </w:t>
      </w:r>
      <w:r w:rsidR="00956529" w:rsidRPr="00213174">
        <w:t>for</w:t>
      </w:r>
      <w:r w:rsidRPr="00213174">
        <w:t xml:space="preserve"> perform</w:t>
      </w:r>
      <w:r w:rsidR="00956529" w:rsidRPr="00213174">
        <w:t xml:space="preserve">ing </w:t>
      </w:r>
      <w:r w:rsidR="00213174">
        <w:t xml:space="preserve">an </w:t>
      </w:r>
      <w:r w:rsidR="00213174" w:rsidRPr="00213174">
        <w:t>intracapsular rotary-cut procedure</w:t>
      </w:r>
      <w:r w:rsidR="00213174">
        <w:t xml:space="preserve"> </w:t>
      </w:r>
      <w:r w:rsidR="00956529" w:rsidRPr="00213174">
        <w:t>(IRCP),</w:t>
      </w:r>
      <w:r w:rsidRPr="00213174">
        <w:t xml:space="preserve"> a modified laparoscopic intracapsular myomectomy</w:t>
      </w:r>
      <w:r w:rsidR="00213174">
        <w:t xml:space="preserve"> that</w:t>
      </w:r>
      <w:r w:rsidRPr="00213174">
        <w:t xml:space="preserve"> </w:t>
      </w:r>
      <w:r w:rsidR="0038125A">
        <w:rPr>
          <w:lang w:eastAsia="zh-CN"/>
        </w:rPr>
        <w:t xml:space="preserve">promotes </w:t>
      </w:r>
      <w:r w:rsidRPr="00213174">
        <w:t>fertility</w:t>
      </w:r>
      <w:r w:rsidR="00956529" w:rsidRPr="00213174">
        <w:t xml:space="preserve"> preservation</w:t>
      </w:r>
      <w:r w:rsidRPr="00213174">
        <w:t>.</w:t>
      </w:r>
    </w:p>
    <w:p w14:paraId="5C1C955F" w14:textId="77777777" w:rsidR="00843432" w:rsidRPr="00213174" w:rsidRDefault="00843432" w:rsidP="00FB3940">
      <w:pPr>
        <w:widowControl/>
        <w:jc w:val="left"/>
        <w:rPr>
          <w:color w:val="808080" w:themeColor="background1" w:themeShade="80"/>
        </w:rPr>
      </w:pPr>
    </w:p>
    <w:p w14:paraId="628AC4B5" w14:textId="5DF5891C" w:rsidR="006305D7" w:rsidRPr="00213174" w:rsidRDefault="006305D7" w:rsidP="00FB3940">
      <w:pPr>
        <w:widowControl/>
        <w:jc w:val="left"/>
      </w:pPr>
      <w:r w:rsidRPr="00213174">
        <w:rPr>
          <w:b/>
          <w:bCs/>
        </w:rPr>
        <w:t>ABSTRACT:</w:t>
      </w:r>
      <w:r w:rsidRPr="00213174">
        <w:t xml:space="preserve"> </w:t>
      </w:r>
    </w:p>
    <w:p w14:paraId="32798D51" w14:textId="49E54535" w:rsidR="007A4DD6" w:rsidRPr="00213174" w:rsidRDefault="004907B1" w:rsidP="00FB3940">
      <w:pPr>
        <w:widowControl/>
        <w:jc w:val="left"/>
        <w:rPr>
          <w:rFonts w:eastAsia="AdvOTaf232193"/>
          <w:color w:val="231F20"/>
        </w:rPr>
      </w:pPr>
      <w:r w:rsidRPr="00213174">
        <w:rPr>
          <w:rFonts w:eastAsia="KaiTi_GB2312"/>
          <w:bCs/>
          <w:lang w:eastAsia="zh-CN"/>
        </w:rPr>
        <w:t>Uterine fibroids are</w:t>
      </w:r>
      <w:r w:rsidRPr="00213174">
        <w:rPr>
          <w:rFonts w:eastAsia="KaiTi_GB2312"/>
          <w:bCs/>
        </w:rPr>
        <w:t xml:space="preserve"> common benign tumors </w:t>
      </w:r>
      <w:r w:rsidR="00213174">
        <w:rPr>
          <w:rFonts w:eastAsia="KaiTi_GB2312"/>
          <w:bCs/>
        </w:rPr>
        <w:t>in</w:t>
      </w:r>
      <w:r w:rsidRPr="00213174">
        <w:rPr>
          <w:rFonts w:eastAsia="KaiTi_GB2312"/>
          <w:bCs/>
        </w:rPr>
        <w:t xml:space="preserve"> </w:t>
      </w:r>
      <w:r w:rsidR="00213174">
        <w:rPr>
          <w:rFonts w:eastAsia="KaiTi_GB2312"/>
          <w:bCs/>
        </w:rPr>
        <w:t xml:space="preserve">the </w:t>
      </w:r>
      <w:r w:rsidRPr="00213174">
        <w:rPr>
          <w:rFonts w:eastAsia="KaiTi_GB2312"/>
          <w:bCs/>
        </w:rPr>
        <w:t xml:space="preserve">female reproductive system. </w:t>
      </w:r>
      <w:r w:rsidR="00213174">
        <w:rPr>
          <w:rFonts w:eastAsia="KaiTi_GB2312"/>
          <w:bCs/>
        </w:rPr>
        <w:t>A h</w:t>
      </w:r>
      <w:r w:rsidRPr="00213174">
        <w:rPr>
          <w:rFonts w:eastAsia="KaiTi_GB2312"/>
          <w:bCs/>
        </w:rPr>
        <w:t xml:space="preserve">ysterectomy is the most effective treatment </w:t>
      </w:r>
      <w:r w:rsidR="00213174">
        <w:rPr>
          <w:rFonts w:eastAsia="KaiTi_GB2312"/>
          <w:bCs/>
        </w:rPr>
        <w:t>for</w:t>
      </w:r>
      <w:r w:rsidRPr="00213174">
        <w:rPr>
          <w:rFonts w:eastAsia="KaiTi_GB2312"/>
          <w:bCs/>
        </w:rPr>
        <w:t xml:space="preserve"> symptomatic fibroids. For patients desiring </w:t>
      </w:r>
      <w:r w:rsidR="00BE29AB" w:rsidRPr="00213174">
        <w:rPr>
          <w:rFonts w:eastAsia="KaiTi_GB2312"/>
          <w:bCs/>
        </w:rPr>
        <w:t>pregnancy</w:t>
      </w:r>
      <w:r w:rsidRPr="00213174">
        <w:rPr>
          <w:rFonts w:eastAsia="KaiTi_GB2312"/>
          <w:bCs/>
        </w:rPr>
        <w:t>, l</w:t>
      </w:r>
      <w:r w:rsidR="008D434A" w:rsidRPr="00213174">
        <w:t>aparoscop</w:t>
      </w:r>
      <w:r w:rsidR="008D434A" w:rsidRPr="00213174">
        <w:rPr>
          <w:rFonts w:eastAsia="KaiTi_GB2312"/>
          <w:bCs/>
        </w:rPr>
        <w:t xml:space="preserve">ic </w:t>
      </w:r>
      <w:r w:rsidR="005567A9" w:rsidRPr="00213174">
        <w:rPr>
          <w:rFonts w:eastAsia="KaiTi_GB2312"/>
          <w:bCs/>
        </w:rPr>
        <w:t xml:space="preserve">intracapsular </w:t>
      </w:r>
      <w:r w:rsidR="00061823" w:rsidRPr="00213174">
        <w:rPr>
          <w:rFonts w:eastAsia="KaiTi_GB2312"/>
          <w:bCs/>
        </w:rPr>
        <w:t>m</w:t>
      </w:r>
      <w:r w:rsidR="00BF16CD" w:rsidRPr="00213174">
        <w:rPr>
          <w:rFonts w:eastAsia="KaiTi_GB2312"/>
          <w:bCs/>
        </w:rPr>
        <w:t>yomectomy</w:t>
      </w:r>
      <w:r w:rsidR="00213174">
        <w:rPr>
          <w:rFonts w:eastAsia="KaiTi_GB2312"/>
          <w:bCs/>
        </w:rPr>
        <w:t xml:space="preserve"> </w:t>
      </w:r>
      <w:r w:rsidR="003C5F50" w:rsidRPr="00213174">
        <w:rPr>
          <w:rFonts w:eastAsia="KaiTi_GB2312"/>
          <w:bCs/>
        </w:rPr>
        <w:t>(LM)</w:t>
      </w:r>
      <w:r w:rsidR="00876B5E" w:rsidRPr="00213174">
        <w:rPr>
          <w:rFonts w:eastAsia="KaiTi_GB2312"/>
          <w:bCs/>
        </w:rPr>
        <w:t xml:space="preserve"> </w:t>
      </w:r>
      <w:r w:rsidR="00F74A5C" w:rsidRPr="00213174">
        <w:rPr>
          <w:rFonts w:eastAsia="KaiTi_GB2312"/>
          <w:bCs/>
        </w:rPr>
        <w:t>is</w:t>
      </w:r>
      <w:r w:rsidRPr="00213174">
        <w:rPr>
          <w:rFonts w:eastAsia="KaiTi_GB2312"/>
          <w:bCs/>
        </w:rPr>
        <w:t xml:space="preserve"> an alternative</w:t>
      </w:r>
      <w:r w:rsidR="00BE29AB" w:rsidRPr="00213174">
        <w:rPr>
          <w:rFonts w:eastAsia="KaiTi_GB2312"/>
          <w:bCs/>
        </w:rPr>
        <w:t xml:space="preserve"> surgery option</w:t>
      </w:r>
      <w:r w:rsidRPr="00213174">
        <w:rPr>
          <w:rFonts w:eastAsia="KaiTi_GB2312"/>
          <w:bCs/>
        </w:rPr>
        <w:t xml:space="preserve">. </w:t>
      </w:r>
      <w:r w:rsidR="00F576D3" w:rsidRPr="00213174">
        <w:rPr>
          <w:rFonts w:eastAsia="KaiTi_GB2312"/>
          <w:bCs/>
        </w:rPr>
        <w:t>Although LM is widely accepted to treat fibroids</w:t>
      </w:r>
      <w:r w:rsidR="006450C0">
        <w:rPr>
          <w:rFonts w:eastAsia="KaiTi_GB2312"/>
          <w:bCs/>
        </w:rPr>
        <w:t>,</w:t>
      </w:r>
      <w:r w:rsidR="00213174">
        <w:rPr>
          <w:rFonts w:eastAsia="KaiTi_GB2312"/>
          <w:bCs/>
        </w:rPr>
        <w:t xml:space="preserve"> </w:t>
      </w:r>
      <w:r w:rsidR="006450C0">
        <w:rPr>
          <w:rFonts w:eastAsia="KaiTi_GB2312"/>
          <w:bCs/>
        </w:rPr>
        <w:t>it</w:t>
      </w:r>
      <w:r w:rsidR="006450C0" w:rsidRPr="00213174">
        <w:rPr>
          <w:rFonts w:eastAsia="KaiTi_GB2312"/>
          <w:bCs/>
        </w:rPr>
        <w:t xml:space="preserve"> is technically demanding</w:t>
      </w:r>
      <w:r w:rsidR="006450C0">
        <w:rPr>
          <w:rFonts w:eastAsia="KaiTi_GB2312"/>
          <w:bCs/>
        </w:rPr>
        <w:t xml:space="preserve"> </w:t>
      </w:r>
      <w:r w:rsidR="00B77707">
        <w:rPr>
          <w:rFonts w:eastAsia="KaiTi_GB2312"/>
          <w:bCs/>
        </w:rPr>
        <w:t>with</w:t>
      </w:r>
      <w:r w:rsidR="00F576D3" w:rsidRPr="00213174">
        <w:rPr>
          <w:rFonts w:eastAsia="KaiTi_GB2312"/>
          <w:bCs/>
        </w:rPr>
        <w:t xml:space="preserve"> risk of excessive bleeding and difficult suturing, especially in cases with large fibroids or tumors in </w:t>
      </w:r>
      <w:r w:rsidR="009D7F99" w:rsidRPr="00213174">
        <w:rPr>
          <w:rFonts w:eastAsia="KaiTi_GB2312"/>
          <w:bCs/>
        </w:rPr>
        <w:t>un</w:t>
      </w:r>
      <w:r w:rsidR="00F576D3" w:rsidRPr="00213174">
        <w:rPr>
          <w:rFonts w:eastAsia="KaiTi_GB2312"/>
          <w:bCs/>
        </w:rPr>
        <w:t>usual location</w:t>
      </w:r>
      <w:r w:rsidR="009D7F99" w:rsidRPr="00213174">
        <w:rPr>
          <w:rFonts w:eastAsia="KaiTi_GB2312"/>
          <w:bCs/>
        </w:rPr>
        <w:t>s</w:t>
      </w:r>
      <w:r w:rsidR="00F576D3" w:rsidRPr="00213174">
        <w:rPr>
          <w:rFonts w:eastAsia="KaiTi_GB2312"/>
          <w:bCs/>
        </w:rPr>
        <w:t>. Therefore,</w:t>
      </w:r>
      <w:r w:rsidR="002F3297" w:rsidRPr="00213174">
        <w:rPr>
          <w:rFonts w:eastAsia="KaiTi_GB2312"/>
          <w:bCs/>
        </w:rPr>
        <w:t xml:space="preserve"> </w:t>
      </w:r>
      <w:r w:rsidR="00F74A5C" w:rsidRPr="00213174">
        <w:rPr>
          <w:rFonts w:eastAsia="KaiTi_GB2312"/>
          <w:bCs/>
        </w:rPr>
        <w:t xml:space="preserve">we </w:t>
      </w:r>
      <w:r w:rsidR="00BE29AB" w:rsidRPr="00213174">
        <w:t xml:space="preserve">developed </w:t>
      </w:r>
      <w:r w:rsidR="00F74A5C" w:rsidRPr="00213174">
        <w:rPr>
          <w:rFonts w:eastAsia="KaiTi_GB2312"/>
          <w:bCs/>
        </w:rPr>
        <w:t>a</w:t>
      </w:r>
      <w:r w:rsidR="00BE29AB" w:rsidRPr="00213174">
        <w:rPr>
          <w:rFonts w:eastAsia="KaiTi_GB2312"/>
          <w:bCs/>
        </w:rPr>
        <w:t>n</w:t>
      </w:r>
      <w:r w:rsidRPr="00213174">
        <w:rPr>
          <w:rFonts w:eastAsia="KaiTi_GB2312"/>
          <w:bCs/>
        </w:rPr>
        <w:t xml:space="preserve"> </w:t>
      </w:r>
      <w:r w:rsidR="00213174" w:rsidRPr="00213174">
        <w:rPr>
          <w:rFonts w:eastAsia="KaiTi_GB2312"/>
          <w:bCs/>
        </w:rPr>
        <w:t xml:space="preserve">intracapsular rotary-cut procedure </w:t>
      </w:r>
      <w:r w:rsidR="00BE29AB" w:rsidRPr="00213174">
        <w:rPr>
          <w:rFonts w:eastAsia="KaiTi_GB2312"/>
          <w:bCs/>
        </w:rPr>
        <w:t xml:space="preserve">(IRCP) as a </w:t>
      </w:r>
      <w:r w:rsidRPr="00213174">
        <w:t>modifi</w:t>
      </w:r>
      <w:r w:rsidR="00BE29AB" w:rsidRPr="00213174">
        <w:t>cation</w:t>
      </w:r>
      <w:r w:rsidRPr="00213174">
        <w:t xml:space="preserve"> of laparoscopic intracapsular myomectomy</w:t>
      </w:r>
      <w:r w:rsidRPr="00213174">
        <w:rPr>
          <w:rFonts w:eastAsia="KaiTi_GB2312"/>
          <w:bCs/>
        </w:rPr>
        <w:t xml:space="preserve">, </w:t>
      </w:r>
      <w:r w:rsidR="00BE29AB" w:rsidRPr="00213174">
        <w:rPr>
          <w:rFonts w:eastAsia="KaiTi_GB2312"/>
          <w:bCs/>
        </w:rPr>
        <w:t xml:space="preserve">with </w:t>
      </w:r>
      <w:r w:rsidR="00213174">
        <w:rPr>
          <w:rFonts w:eastAsia="KaiTi_GB2312"/>
          <w:bCs/>
        </w:rPr>
        <w:t xml:space="preserve">the </w:t>
      </w:r>
      <w:r w:rsidR="00BE29AB" w:rsidRPr="00213174">
        <w:rPr>
          <w:rFonts w:eastAsia="KaiTi_GB2312"/>
          <w:bCs/>
        </w:rPr>
        <w:t>intention</w:t>
      </w:r>
      <w:r w:rsidR="009D7F99" w:rsidRPr="00213174">
        <w:rPr>
          <w:rFonts w:eastAsia="KaiTi_GB2312"/>
          <w:bCs/>
        </w:rPr>
        <w:t xml:space="preserve"> to </w:t>
      </w:r>
      <w:r w:rsidR="00BE29AB" w:rsidRPr="00213174">
        <w:rPr>
          <w:rFonts w:eastAsia="KaiTi_GB2312"/>
          <w:bCs/>
        </w:rPr>
        <w:t>minimize</w:t>
      </w:r>
      <w:r w:rsidR="009D7F99" w:rsidRPr="00213174">
        <w:rPr>
          <w:rFonts w:eastAsia="KaiTi_GB2312"/>
          <w:bCs/>
        </w:rPr>
        <w:t xml:space="preserve"> risks</w:t>
      </w:r>
      <w:r w:rsidR="00BE29AB" w:rsidRPr="00213174">
        <w:rPr>
          <w:rFonts w:eastAsia="KaiTi_GB2312"/>
          <w:bCs/>
        </w:rPr>
        <w:t xml:space="preserve"> o</w:t>
      </w:r>
      <w:r w:rsidR="006450C0">
        <w:rPr>
          <w:rFonts w:eastAsia="KaiTi_GB2312"/>
          <w:bCs/>
        </w:rPr>
        <w:t>f</w:t>
      </w:r>
      <w:r w:rsidR="00BE29AB" w:rsidRPr="00213174">
        <w:rPr>
          <w:rFonts w:eastAsia="KaiTi_GB2312"/>
          <w:bCs/>
        </w:rPr>
        <w:t xml:space="preserve"> LM</w:t>
      </w:r>
      <w:r w:rsidR="009D7F99" w:rsidRPr="00213174">
        <w:rPr>
          <w:rFonts w:eastAsia="KaiTi_GB2312"/>
          <w:bCs/>
        </w:rPr>
        <w:t xml:space="preserve"> and help uterine healing</w:t>
      </w:r>
      <w:r w:rsidR="00F74A5C" w:rsidRPr="00213174">
        <w:rPr>
          <w:rFonts w:eastAsia="KaiTi_GB2312"/>
          <w:bCs/>
        </w:rPr>
        <w:t xml:space="preserve">. </w:t>
      </w:r>
      <w:r w:rsidR="00213174">
        <w:rPr>
          <w:rFonts w:eastAsia="KaiTi_GB2312"/>
          <w:bCs/>
        </w:rPr>
        <w:t>A summary of the</w:t>
      </w:r>
      <w:r w:rsidR="00F74A5C" w:rsidRPr="00213174">
        <w:rPr>
          <w:rFonts w:eastAsia="KaiTi_GB2312"/>
          <w:bCs/>
        </w:rPr>
        <w:t xml:space="preserve"> improvements </w:t>
      </w:r>
      <w:r w:rsidR="00213174">
        <w:rPr>
          <w:rFonts w:eastAsia="KaiTi_GB2312"/>
          <w:bCs/>
        </w:rPr>
        <w:t>to the</w:t>
      </w:r>
      <w:r w:rsidR="00F74A5C" w:rsidRPr="00213174">
        <w:rPr>
          <w:rFonts w:eastAsia="KaiTi_GB2312"/>
          <w:bCs/>
        </w:rPr>
        <w:t xml:space="preserve"> IRCP </w:t>
      </w:r>
      <w:r w:rsidR="00213174">
        <w:rPr>
          <w:rFonts w:eastAsia="KaiTi_GB2312"/>
          <w:bCs/>
        </w:rPr>
        <w:t>i</w:t>
      </w:r>
      <w:r w:rsidR="006450C0">
        <w:rPr>
          <w:rFonts w:eastAsia="KaiTi_GB2312"/>
          <w:bCs/>
        </w:rPr>
        <w:t>s</w:t>
      </w:r>
      <w:r w:rsidR="00213174">
        <w:rPr>
          <w:rFonts w:eastAsia="KaiTi_GB2312"/>
          <w:bCs/>
        </w:rPr>
        <w:t xml:space="preserve"> described:</w:t>
      </w:r>
      <w:r w:rsidR="00F74A5C" w:rsidRPr="00213174">
        <w:rPr>
          <w:rFonts w:eastAsia="KaiTi_GB2312"/>
          <w:bCs/>
        </w:rPr>
        <w:t xml:space="preserve"> 1) mak</w:t>
      </w:r>
      <w:r w:rsidR="006450C0">
        <w:rPr>
          <w:rFonts w:eastAsia="KaiTi_GB2312"/>
          <w:bCs/>
        </w:rPr>
        <w:t>ing</w:t>
      </w:r>
      <w:r w:rsidR="00F74A5C" w:rsidRPr="00213174">
        <w:rPr>
          <w:rFonts w:eastAsia="KaiTi_GB2312"/>
          <w:bCs/>
        </w:rPr>
        <w:t xml:space="preserve"> an incision at the site of </w:t>
      </w:r>
      <w:r w:rsidR="006450C0">
        <w:rPr>
          <w:rFonts w:eastAsia="KaiTi_GB2312"/>
          <w:bCs/>
        </w:rPr>
        <w:t xml:space="preserve">the </w:t>
      </w:r>
      <w:r w:rsidR="00F74A5C" w:rsidRPr="00213174">
        <w:rPr>
          <w:rFonts w:eastAsia="KaiTi_GB2312"/>
          <w:bCs/>
        </w:rPr>
        <w:t>fibroid with a length</w:t>
      </w:r>
      <w:r w:rsidR="00BE29AB" w:rsidRPr="00213174">
        <w:rPr>
          <w:rFonts w:eastAsia="KaiTi_GB2312"/>
          <w:bCs/>
        </w:rPr>
        <w:t xml:space="preserve"> of</w:t>
      </w:r>
      <w:r w:rsidR="00F74A5C" w:rsidRPr="00213174">
        <w:rPr>
          <w:rFonts w:eastAsia="KaiTi_GB2312"/>
          <w:bCs/>
        </w:rPr>
        <w:t xml:space="preserve"> </w:t>
      </w:r>
      <w:r w:rsidR="006450C0">
        <w:rPr>
          <w:rFonts w:eastAsia="KaiTi_GB2312"/>
          <w:bCs/>
        </w:rPr>
        <w:t>one-third</w:t>
      </w:r>
      <w:r w:rsidR="00F74A5C" w:rsidRPr="00213174">
        <w:rPr>
          <w:rFonts w:eastAsia="KaiTi_GB2312"/>
          <w:bCs/>
        </w:rPr>
        <w:t xml:space="preserve"> to </w:t>
      </w:r>
      <w:r w:rsidR="006450C0">
        <w:rPr>
          <w:rFonts w:eastAsia="KaiTi_GB2312"/>
          <w:bCs/>
        </w:rPr>
        <w:t>one-half</w:t>
      </w:r>
      <w:r w:rsidR="00F74A5C" w:rsidRPr="00213174">
        <w:rPr>
          <w:rFonts w:eastAsia="KaiTi_GB2312"/>
          <w:bCs/>
        </w:rPr>
        <w:t xml:space="preserve"> of the fibroid</w:t>
      </w:r>
      <w:r w:rsidR="009D7F99" w:rsidRPr="00213174">
        <w:rPr>
          <w:rFonts w:eastAsia="KaiTi_GB2312"/>
          <w:bCs/>
        </w:rPr>
        <w:t>’s</w:t>
      </w:r>
      <w:r w:rsidR="00F74A5C" w:rsidRPr="00213174">
        <w:rPr>
          <w:rFonts w:eastAsia="KaiTi_GB2312"/>
          <w:bCs/>
        </w:rPr>
        <w:t xml:space="preserve"> </w:t>
      </w:r>
      <w:r w:rsidR="00F576D3" w:rsidRPr="00213174">
        <w:rPr>
          <w:rFonts w:eastAsia="KaiTi_GB2312"/>
          <w:bCs/>
        </w:rPr>
        <w:t xml:space="preserve">diameter </w:t>
      </w:r>
      <w:r w:rsidR="00F74A5C" w:rsidRPr="00213174">
        <w:rPr>
          <w:rFonts w:eastAsia="KaiTi_GB2312"/>
          <w:bCs/>
        </w:rPr>
        <w:t>a</w:t>
      </w:r>
      <w:r w:rsidR="006450C0">
        <w:rPr>
          <w:rFonts w:eastAsia="KaiTi_GB2312"/>
          <w:bCs/>
        </w:rPr>
        <w:t>t a</w:t>
      </w:r>
      <w:r w:rsidR="00F74A5C" w:rsidRPr="00213174">
        <w:rPr>
          <w:rFonts w:eastAsia="KaiTi_GB2312"/>
          <w:bCs/>
        </w:rPr>
        <w:t xml:space="preserve"> depth reaching the fibroid’s</w:t>
      </w:r>
      <w:r w:rsidR="00F576D3" w:rsidRPr="00213174">
        <w:rPr>
          <w:rFonts w:eastAsia="KaiTi_GB2312"/>
          <w:bCs/>
        </w:rPr>
        <w:t xml:space="preserve"> surface</w:t>
      </w:r>
      <w:r w:rsidR="00F74A5C" w:rsidRPr="00213174">
        <w:rPr>
          <w:rFonts w:eastAsia="KaiTi_GB2312"/>
          <w:bCs/>
        </w:rPr>
        <w:t>; 2) hold</w:t>
      </w:r>
      <w:r w:rsidR="006450C0">
        <w:rPr>
          <w:rFonts w:eastAsia="KaiTi_GB2312"/>
          <w:bCs/>
        </w:rPr>
        <w:t>ing</w:t>
      </w:r>
      <w:r w:rsidR="00F74A5C" w:rsidRPr="00213174">
        <w:rPr>
          <w:rFonts w:eastAsia="KaiTi_GB2312"/>
          <w:bCs/>
        </w:rPr>
        <w:t xml:space="preserve"> the fibroid stably</w:t>
      </w:r>
      <w:r w:rsidR="00BE29AB" w:rsidRPr="00213174">
        <w:rPr>
          <w:rFonts w:eastAsia="KaiTi_GB2312"/>
          <w:bCs/>
        </w:rPr>
        <w:t xml:space="preserve"> and </w:t>
      </w:r>
      <w:r w:rsidR="00F576D3" w:rsidRPr="00213174">
        <w:rPr>
          <w:rFonts w:eastAsia="KaiTi_GB2312"/>
          <w:bCs/>
        </w:rPr>
        <w:t>mak</w:t>
      </w:r>
      <w:r w:rsidR="006450C0">
        <w:rPr>
          <w:rFonts w:eastAsia="KaiTi_GB2312"/>
          <w:bCs/>
        </w:rPr>
        <w:t>ing</w:t>
      </w:r>
      <w:r w:rsidR="00F576D3" w:rsidRPr="00213174">
        <w:rPr>
          <w:rFonts w:eastAsia="KaiTi_GB2312"/>
          <w:bCs/>
        </w:rPr>
        <w:t xml:space="preserve"> </w:t>
      </w:r>
      <w:r w:rsidR="00BE29AB" w:rsidRPr="00213174">
        <w:rPr>
          <w:rFonts w:eastAsia="KaiTi_GB2312"/>
          <w:bCs/>
        </w:rPr>
        <w:t>rotary</w:t>
      </w:r>
      <w:r w:rsidR="00F576D3" w:rsidRPr="00213174">
        <w:rPr>
          <w:rFonts w:eastAsia="KaiTi_GB2312"/>
          <w:bCs/>
        </w:rPr>
        <w:t xml:space="preserve"> </w:t>
      </w:r>
      <w:r w:rsidR="00F74A5C" w:rsidRPr="00213174">
        <w:rPr>
          <w:rFonts w:eastAsia="KaiTi_GB2312"/>
          <w:bCs/>
        </w:rPr>
        <w:t>cut</w:t>
      </w:r>
      <w:r w:rsidR="004E0D00" w:rsidRPr="00213174">
        <w:rPr>
          <w:rFonts w:eastAsia="KaiTi_GB2312"/>
          <w:bCs/>
        </w:rPr>
        <w:t>s</w:t>
      </w:r>
      <w:r w:rsidR="00F576D3" w:rsidRPr="00213174">
        <w:rPr>
          <w:rFonts w:eastAsia="KaiTi_GB2312"/>
          <w:bCs/>
        </w:rPr>
        <w:t xml:space="preserve"> on</w:t>
      </w:r>
      <w:r w:rsidR="00F74A5C" w:rsidRPr="00213174">
        <w:rPr>
          <w:rFonts w:eastAsia="KaiTi_GB2312"/>
          <w:bCs/>
        </w:rPr>
        <w:t xml:space="preserve"> the </w:t>
      </w:r>
      <w:r w:rsidR="00F74A5C" w:rsidRPr="00213174">
        <w:rPr>
          <w:rFonts w:eastAsia="KaiTi_GB2312"/>
          <w:bCs/>
        </w:rPr>
        <w:lastRenderedPageBreak/>
        <w:t>fibroid</w:t>
      </w:r>
      <w:r w:rsidR="00BE29AB" w:rsidRPr="00213174">
        <w:rPr>
          <w:rFonts w:eastAsia="KaiTi_GB2312"/>
          <w:bCs/>
        </w:rPr>
        <w:t xml:space="preserve"> </w:t>
      </w:r>
      <w:r w:rsidR="00213174">
        <w:rPr>
          <w:rFonts w:eastAsia="KaiTi_GB2312"/>
          <w:bCs/>
        </w:rPr>
        <w:t>at</w:t>
      </w:r>
      <w:r w:rsidR="00BE29AB" w:rsidRPr="00213174">
        <w:rPr>
          <w:rFonts w:eastAsia="KaiTi_GB2312"/>
          <w:bCs/>
        </w:rPr>
        <w:t xml:space="preserve"> a depth of 0.5-1 cm</w:t>
      </w:r>
      <w:r w:rsidR="00F74A5C" w:rsidRPr="00213174">
        <w:rPr>
          <w:rFonts w:eastAsia="KaiTi_GB2312"/>
          <w:bCs/>
        </w:rPr>
        <w:t xml:space="preserve"> within its pseudo-capsule </w:t>
      </w:r>
      <w:r w:rsidR="00BE29AB" w:rsidRPr="00213174">
        <w:rPr>
          <w:rFonts w:eastAsia="KaiTi_GB2312"/>
          <w:bCs/>
        </w:rPr>
        <w:t xml:space="preserve">while pulling it outward slightly, </w:t>
      </w:r>
      <w:r w:rsidR="006450C0">
        <w:rPr>
          <w:rFonts w:eastAsia="KaiTi_GB2312"/>
          <w:bCs/>
        </w:rPr>
        <w:t>making</w:t>
      </w:r>
      <w:r w:rsidR="00BE29AB" w:rsidRPr="00213174">
        <w:rPr>
          <w:rFonts w:eastAsia="KaiTi_GB2312"/>
          <w:bCs/>
        </w:rPr>
        <w:t xml:space="preserve"> sure not to cut</w:t>
      </w:r>
      <w:r w:rsidR="006450C0">
        <w:rPr>
          <w:rFonts w:eastAsia="KaiTi_GB2312"/>
          <w:bCs/>
        </w:rPr>
        <w:t xml:space="preserve"> off</w:t>
      </w:r>
      <w:r w:rsidR="00BE29AB" w:rsidRPr="00213174">
        <w:rPr>
          <w:rFonts w:eastAsia="KaiTi_GB2312"/>
          <w:bCs/>
        </w:rPr>
        <w:t xml:space="preserve"> any piece</w:t>
      </w:r>
      <w:r w:rsidR="006450C0">
        <w:rPr>
          <w:rFonts w:eastAsia="KaiTi_GB2312"/>
          <w:bCs/>
        </w:rPr>
        <w:t>s</w:t>
      </w:r>
      <w:r w:rsidR="00BE29AB" w:rsidRPr="00213174">
        <w:rPr>
          <w:rFonts w:eastAsia="KaiTi_GB2312"/>
          <w:bCs/>
        </w:rPr>
        <w:t xml:space="preserve"> of the fibroid;</w:t>
      </w:r>
      <w:r w:rsidR="00BE29AB" w:rsidRPr="00213174">
        <w:rPr>
          <w:rFonts w:eastAsia="KaiTi_GB2312" w:hint="eastAsia"/>
          <w:bCs/>
          <w:lang w:eastAsia="zh-CN"/>
        </w:rPr>
        <w:t xml:space="preserve"> </w:t>
      </w:r>
      <w:r w:rsidR="00F74A5C" w:rsidRPr="00213174">
        <w:rPr>
          <w:rFonts w:eastAsia="KaiTi_GB2312"/>
          <w:bCs/>
        </w:rPr>
        <w:t>and 3) repeat</w:t>
      </w:r>
      <w:r w:rsidR="006450C0">
        <w:rPr>
          <w:rFonts w:eastAsia="KaiTi_GB2312"/>
          <w:bCs/>
        </w:rPr>
        <w:t>ing</w:t>
      </w:r>
      <w:r w:rsidR="00F74A5C" w:rsidRPr="00213174">
        <w:rPr>
          <w:rFonts w:eastAsia="KaiTi_GB2312"/>
          <w:bCs/>
        </w:rPr>
        <w:t xml:space="preserve"> the cut</w:t>
      </w:r>
      <w:r w:rsidR="004341B7" w:rsidRPr="00213174">
        <w:rPr>
          <w:rFonts w:eastAsia="KaiTi_GB2312"/>
          <w:bCs/>
        </w:rPr>
        <w:t>ting-</w:t>
      </w:r>
      <w:r w:rsidR="00F576D3" w:rsidRPr="00213174">
        <w:rPr>
          <w:rFonts w:eastAsia="KaiTi_GB2312"/>
          <w:bCs/>
        </w:rPr>
        <w:t>and</w:t>
      </w:r>
      <w:r w:rsidR="004341B7" w:rsidRPr="00213174">
        <w:rPr>
          <w:rFonts w:eastAsia="KaiTi_GB2312"/>
          <w:bCs/>
        </w:rPr>
        <w:t>-</w:t>
      </w:r>
      <w:r w:rsidR="00F74A5C" w:rsidRPr="00213174">
        <w:rPr>
          <w:rFonts w:eastAsia="KaiTi_GB2312"/>
          <w:bCs/>
        </w:rPr>
        <w:t>pull</w:t>
      </w:r>
      <w:r w:rsidR="004341B7" w:rsidRPr="00213174">
        <w:rPr>
          <w:rFonts w:eastAsia="KaiTi_GB2312"/>
          <w:bCs/>
        </w:rPr>
        <w:t>ing</w:t>
      </w:r>
      <w:r w:rsidR="00213174">
        <w:rPr>
          <w:rFonts w:eastAsia="KaiTi_GB2312"/>
          <w:bCs/>
        </w:rPr>
        <w:t xml:space="preserve"> until</w:t>
      </w:r>
      <w:r w:rsidR="00F74A5C" w:rsidRPr="00213174">
        <w:rPr>
          <w:rFonts w:eastAsia="KaiTi_GB2312"/>
          <w:bCs/>
        </w:rPr>
        <w:t xml:space="preserve"> the longest dimension of the fibroid is </w:t>
      </w:r>
      <w:r w:rsidR="00F576D3" w:rsidRPr="00213174">
        <w:rPr>
          <w:rFonts w:eastAsia="KaiTi_GB2312"/>
          <w:bCs/>
        </w:rPr>
        <w:t>outside</w:t>
      </w:r>
      <w:r w:rsidR="00F74A5C" w:rsidRPr="00213174">
        <w:rPr>
          <w:rFonts w:eastAsia="KaiTi_GB2312"/>
          <w:bCs/>
        </w:rPr>
        <w:t xml:space="preserve"> the incision</w:t>
      </w:r>
      <w:r w:rsidR="004341B7" w:rsidRPr="00213174">
        <w:rPr>
          <w:rFonts w:eastAsia="KaiTi_GB2312"/>
          <w:bCs/>
        </w:rPr>
        <w:t xml:space="preserve">. The multiple cuts </w:t>
      </w:r>
      <w:r w:rsidR="00B77707">
        <w:rPr>
          <w:rFonts w:eastAsia="KaiTi_GB2312"/>
          <w:bCs/>
        </w:rPr>
        <w:t>are</w:t>
      </w:r>
      <w:r w:rsidR="00B77707" w:rsidRPr="00213174">
        <w:rPr>
          <w:rFonts w:eastAsia="KaiTi_GB2312"/>
          <w:bCs/>
        </w:rPr>
        <w:t xml:space="preserve"> </w:t>
      </w:r>
      <w:r w:rsidR="004341B7" w:rsidRPr="00213174">
        <w:rPr>
          <w:rFonts w:eastAsia="KaiTi_GB2312"/>
          <w:bCs/>
        </w:rPr>
        <w:t xml:space="preserve">to </w:t>
      </w:r>
      <w:r w:rsidR="00213174">
        <w:rPr>
          <w:rFonts w:eastAsia="KaiTi_GB2312"/>
          <w:bCs/>
        </w:rPr>
        <w:t>minimize</w:t>
      </w:r>
      <w:r w:rsidR="004341B7" w:rsidRPr="00213174">
        <w:rPr>
          <w:rFonts w:eastAsia="KaiTi_GB2312"/>
          <w:bCs/>
        </w:rPr>
        <w:t xml:space="preserve"> the diameter and extend the </w:t>
      </w:r>
      <w:r w:rsidR="004341B7" w:rsidRPr="00213174">
        <w:rPr>
          <w:rFonts w:eastAsia="KaiTi_GB2312"/>
          <w:bCs/>
          <w:lang w:eastAsia="zh-CN"/>
        </w:rPr>
        <w:t>length of the fibroid</w:t>
      </w:r>
      <w:r w:rsidR="004341B7" w:rsidRPr="00213174">
        <w:rPr>
          <w:rFonts w:eastAsia="KaiTi_GB2312"/>
          <w:bCs/>
        </w:rPr>
        <w:t xml:space="preserve">. When the multiple cuts </w:t>
      </w:r>
      <w:r w:rsidR="006450C0">
        <w:rPr>
          <w:rFonts w:eastAsia="KaiTi_GB2312"/>
          <w:bCs/>
        </w:rPr>
        <w:t>cause</w:t>
      </w:r>
      <w:r w:rsidR="004341B7" w:rsidRPr="00213174">
        <w:rPr>
          <w:rFonts w:eastAsia="KaiTi_GB2312"/>
          <w:bCs/>
        </w:rPr>
        <w:t xml:space="preserve"> half of the fibroid body</w:t>
      </w:r>
      <w:r w:rsidR="006450C0">
        <w:rPr>
          <w:rFonts w:eastAsia="KaiTi_GB2312"/>
          <w:bCs/>
        </w:rPr>
        <w:t xml:space="preserve"> to</w:t>
      </w:r>
      <w:r w:rsidR="004341B7" w:rsidRPr="00213174">
        <w:rPr>
          <w:rFonts w:eastAsia="KaiTi_GB2312"/>
          <w:bCs/>
        </w:rPr>
        <w:t xml:space="preserve"> “shrink”,</w:t>
      </w:r>
      <w:r w:rsidR="00213174">
        <w:rPr>
          <w:rFonts w:eastAsia="KaiTi_GB2312"/>
          <w:bCs/>
        </w:rPr>
        <w:t xml:space="preserve"> </w:t>
      </w:r>
      <w:r w:rsidR="00F576D3" w:rsidRPr="00213174">
        <w:rPr>
          <w:rFonts w:eastAsia="KaiTi_GB2312"/>
          <w:bCs/>
        </w:rPr>
        <w:t>the</w:t>
      </w:r>
      <w:r w:rsidR="00F74A5C" w:rsidRPr="00213174">
        <w:rPr>
          <w:rFonts w:eastAsia="KaiTi_GB2312"/>
          <w:bCs/>
        </w:rPr>
        <w:t xml:space="preserve"> fibroid </w:t>
      </w:r>
      <w:r w:rsidR="006450C0">
        <w:rPr>
          <w:rFonts w:eastAsia="KaiTi_GB2312"/>
          <w:bCs/>
        </w:rPr>
        <w:t>is</w:t>
      </w:r>
      <w:r w:rsidR="00F74A5C" w:rsidRPr="00213174">
        <w:rPr>
          <w:rFonts w:eastAsia="KaiTi_GB2312"/>
          <w:bCs/>
        </w:rPr>
        <w:t xml:space="preserve"> squeezed out by </w:t>
      </w:r>
      <w:r w:rsidR="00F576D3" w:rsidRPr="00213174">
        <w:rPr>
          <w:rFonts w:eastAsia="KaiTi_GB2312"/>
          <w:bCs/>
        </w:rPr>
        <w:t>contraction</w:t>
      </w:r>
      <w:r w:rsidR="00F74A5C" w:rsidRPr="00213174">
        <w:rPr>
          <w:rFonts w:eastAsia="KaiTi_GB2312"/>
          <w:bCs/>
        </w:rPr>
        <w:t xml:space="preserve"> of </w:t>
      </w:r>
      <w:r w:rsidR="006450C0">
        <w:rPr>
          <w:rFonts w:eastAsia="KaiTi_GB2312"/>
          <w:bCs/>
        </w:rPr>
        <w:t xml:space="preserve">the </w:t>
      </w:r>
      <w:r w:rsidR="009D7F99" w:rsidRPr="00213174">
        <w:rPr>
          <w:rFonts w:eastAsia="KaiTi_GB2312"/>
          <w:bCs/>
        </w:rPr>
        <w:t xml:space="preserve">surrounding </w:t>
      </w:r>
      <w:r w:rsidR="004E4B46" w:rsidRPr="00213174">
        <w:t>myometrium</w:t>
      </w:r>
      <w:r w:rsidR="00F74A5C" w:rsidRPr="00213174">
        <w:rPr>
          <w:rFonts w:eastAsia="KaiTi_GB2312"/>
          <w:bCs/>
        </w:rPr>
        <w:t>. Evaluation o</w:t>
      </w:r>
      <w:r w:rsidR="00213174">
        <w:rPr>
          <w:rFonts w:eastAsia="KaiTi_GB2312"/>
          <w:bCs/>
        </w:rPr>
        <w:t>f</w:t>
      </w:r>
      <w:r w:rsidR="00F74A5C" w:rsidRPr="00213174">
        <w:rPr>
          <w:rFonts w:eastAsia="KaiTi_GB2312"/>
          <w:bCs/>
        </w:rPr>
        <w:t xml:space="preserve"> the outcomes of IRCP showed that </w:t>
      </w:r>
      <w:r w:rsidR="00F576D3" w:rsidRPr="00213174">
        <w:rPr>
          <w:lang w:eastAsia="zh-CN"/>
        </w:rPr>
        <w:t>the time of enucleation and sutur</w:t>
      </w:r>
      <w:r w:rsidR="006450C0">
        <w:rPr>
          <w:lang w:eastAsia="zh-CN"/>
        </w:rPr>
        <w:t>ing</w:t>
      </w:r>
      <w:r w:rsidR="00F576D3" w:rsidRPr="00213174">
        <w:rPr>
          <w:lang w:eastAsia="zh-CN"/>
        </w:rPr>
        <w:t>, intraoperative bleeding</w:t>
      </w:r>
      <w:r w:rsidR="006450C0">
        <w:rPr>
          <w:lang w:eastAsia="zh-CN"/>
        </w:rPr>
        <w:t>,</w:t>
      </w:r>
      <w:r w:rsidR="00F576D3" w:rsidRPr="00213174">
        <w:rPr>
          <w:lang w:eastAsia="zh-CN"/>
        </w:rPr>
        <w:t xml:space="preserve"> and decline of hemoglobin were significantly lower in </w:t>
      </w:r>
      <w:r w:rsidR="00213174">
        <w:rPr>
          <w:lang w:eastAsia="zh-CN"/>
        </w:rPr>
        <w:t xml:space="preserve">the </w:t>
      </w:r>
      <w:r w:rsidR="00F576D3" w:rsidRPr="00213174">
        <w:rPr>
          <w:lang w:eastAsia="zh-CN"/>
        </w:rPr>
        <w:t xml:space="preserve">IRCP group than </w:t>
      </w:r>
      <w:r w:rsidR="00213174">
        <w:rPr>
          <w:lang w:eastAsia="zh-CN"/>
        </w:rPr>
        <w:t xml:space="preserve">the </w:t>
      </w:r>
      <w:r w:rsidR="00F576D3" w:rsidRPr="00213174">
        <w:rPr>
          <w:lang w:eastAsia="zh-CN"/>
        </w:rPr>
        <w:t xml:space="preserve">LM group. As for reproductive outcomes, the full-term live birth rate of </w:t>
      </w:r>
      <w:r w:rsidR="006450C0">
        <w:rPr>
          <w:lang w:eastAsia="zh-CN"/>
        </w:rPr>
        <w:t xml:space="preserve">the </w:t>
      </w:r>
      <w:r w:rsidR="00F576D3" w:rsidRPr="00213174">
        <w:rPr>
          <w:lang w:eastAsia="zh-CN"/>
        </w:rPr>
        <w:t xml:space="preserve">IRCP group was significantly higher than that of LM group. </w:t>
      </w:r>
      <w:r w:rsidR="004341B7" w:rsidRPr="00213174">
        <w:rPr>
          <w:lang w:eastAsia="zh-CN"/>
        </w:rPr>
        <w:t>However,</w:t>
      </w:r>
      <w:r w:rsidR="00F576D3" w:rsidRPr="00213174">
        <w:rPr>
          <w:lang w:eastAsia="zh-CN"/>
        </w:rPr>
        <w:t xml:space="preserve"> there </w:t>
      </w:r>
      <w:r w:rsidR="006450C0">
        <w:rPr>
          <w:lang w:eastAsia="zh-CN"/>
        </w:rPr>
        <w:t>was</w:t>
      </w:r>
      <w:r w:rsidR="004341B7" w:rsidRPr="00213174">
        <w:rPr>
          <w:lang w:eastAsia="zh-CN"/>
        </w:rPr>
        <w:t xml:space="preserve"> </w:t>
      </w:r>
      <w:r w:rsidR="00F576D3" w:rsidRPr="00213174">
        <w:rPr>
          <w:lang w:eastAsia="zh-CN"/>
        </w:rPr>
        <w:t xml:space="preserve">no difference </w:t>
      </w:r>
      <w:r w:rsidR="006450C0">
        <w:rPr>
          <w:lang w:eastAsia="zh-CN"/>
        </w:rPr>
        <w:t>in</w:t>
      </w:r>
      <w:r w:rsidR="00F576D3" w:rsidRPr="00213174">
        <w:rPr>
          <w:lang w:eastAsia="zh-CN"/>
        </w:rPr>
        <w:t xml:space="preserve"> delivery modes between </w:t>
      </w:r>
      <w:r w:rsidR="006450C0">
        <w:rPr>
          <w:lang w:eastAsia="zh-CN"/>
        </w:rPr>
        <w:t xml:space="preserve">the </w:t>
      </w:r>
      <w:r w:rsidR="00F576D3" w:rsidRPr="00213174">
        <w:rPr>
          <w:lang w:eastAsia="zh-CN"/>
        </w:rPr>
        <w:t xml:space="preserve">two groups. </w:t>
      </w:r>
      <w:r w:rsidR="003F163D" w:rsidRPr="00213174">
        <w:rPr>
          <w:lang w:eastAsia="zh-CN"/>
        </w:rPr>
        <w:t xml:space="preserve">In conclusion, </w:t>
      </w:r>
      <w:r w:rsidR="003F163D" w:rsidRPr="00213174">
        <w:t xml:space="preserve">IRCP significantly benefits fertility preservation </w:t>
      </w:r>
      <w:r w:rsidR="00213174">
        <w:t>by</w:t>
      </w:r>
      <w:r w:rsidR="003F163D" w:rsidRPr="00213174">
        <w:t xml:space="preserve"> </w:t>
      </w:r>
      <w:r w:rsidR="003F163D" w:rsidRPr="00213174">
        <w:rPr>
          <w:bCs/>
        </w:rPr>
        <w:t>minimizing damage to the uterus, protecting myofibers of the pseudo-capsule</w:t>
      </w:r>
      <w:r w:rsidR="006450C0">
        <w:rPr>
          <w:bCs/>
        </w:rPr>
        <w:t>,</w:t>
      </w:r>
      <w:r w:rsidR="004E0D00" w:rsidRPr="00213174">
        <w:rPr>
          <w:bCs/>
        </w:rPr>
        <w:t xml:space="preserve"> </w:t>
      </w:r>
      <w:r w:rsidR="003F163D" w:rsidRPr="00213174">
        <w:rPr>
          <w:bCs/>
        </w:rPr>
        <w:t>and resulting in a shallower residual cavity</w:t>
      </w:r>
      <w:r w:rsidR="006450C0">
        <w:rPr>
          <w:bCs/>
        </w:rPr>
        <w:t>,</w:t>
      </w:r>
      <w:r w:rsidR="003F163D" w:rsidRPr="00213174">
        <w:rPr>
          <w:bCs/>
        </w:rPr>
        <w:t xml:space="preserve"> which eases stitching and causes less bleeding.</w:t>
      </w:r>
      <w:r w:rsidR="003F163D" w:rsidRPr="00213174">
        <w:rPr>
          <w:lang w:eastAsia="zh-CN"/>
        </w:rPr>
        <w:t xml:space="preserve"> It is worthwhile to adopt IRCP </w:t>
      </w:r>
      <w:r w:rsidR="006450C0">
        <w:rPr>
          <w:lang w:eastAsia="zh-CN"/>
        </w:rPr>
        <w:t>in</w:t>
      </w:r>
      <w:r w:rsidR="003F163D" w:rsidRPr="00213174">
        <w:rPr>
          <w:lang w:eastAsia="zh-CN"/>
        </w:rPr>
        <w:t xml:space="preserve"> young</w:t>
      </w:r>
      <w:r w:rsidR="006450C0">
        <w:rPr>
          <w:lang w:eastAsia="zh-CN"/>
        </w:rPr>
        <w:t>er</w:t>
      </w:r>
      <w:r w:rsidR="003F163D" w:rsidRPr="00213174">
        <w:rPr>
          <w:lang w:eastAsia="zh-CN"/>
        </w:rPr>
        <w:t xml:space="preserve"> patients who desire </w:t>
      </w:r>
      <w:r w:rsidR="006450C0">
        <w:rPr>
          <w:lang w:eastAsia="zh-CN"/>
        </w:rPr>
        <w:t>preservation of</w:t>
      </w:r>
      <w:r w:rsidR="003F163D" w:rsidRPr="00213174">
        <w:rPr>
          <w:lang w:eastAsia="zh-CN"/>
        </w:rPr>
        <w:t xml:space="preserve"> their fertility.</w:t>
      </w:r>
      <w:r w:rsidR="003F163D" w:rsidRPr="00213174">
        <w:rPr>
          <w:bCs/>
        </w:rPr>
        <w:t xml:space="preserve"> </w:t>
      </w:r>
    </w:p>
    <w:p w14:paraId="4C7D5FD5" w14:textId="22CBB92C" w:rsidR="006305D7" w:rsidRPr="00213174" w:rsidRDefault="006305D7" w:rsidP="00FB3940">
      <w:pPr>
        <w:widowControl/>
        <w:jc w:val="left"/>
      </w:pPr>
    </w:p>
    <w:p w14:paraId="07FD02C1" w14:textId="72DCD8ED" w:rsidR="00117F01" w:rsidRPr="00213174" w:rsidRDefault="006305D7" w:rsidP="00FB3940">
      <w:pPr>
        <w:widowControl/>
        <w:jc w:val="left"/>
      </w:pPr>
      <w:r w:rsidRPr="00213174">
        <w:rPr>
          <w:b/>
        </w:rPr>
        <w:t>INTRODUCTION</w:t>
      </w:r>
      <w:r w:rsidRPr="00213174">
        <w:rPr>
          <w:b/>
          <w:bCs/>
        </w:rPr>
        <w:t>:</w:t>
      </w:r>
      <w:r w:rsidRPr="00213174">
        <w:rPr>
          <w:color w:val="808080"/>
        </w:rPr>
        <w:t xml:space="preserve"> </w:t>
      </w:r>
    </w:p>
    <w:p w14:paraId="7866EBAF" w14:textId="452FA3AD" w:rsidR="0016433C" w:rsidRPr="00213174" w:rsidRDefault="0016433C" w:rsidP="00FB3940">
      <w:pPr>
        <w:widowControl/>
        <w:jc w:val="left"/>
        <w:rPr>
          <w:rFonts w:eastAsia="KaiTi_GB2312"/>
          <w:bCs/>
        </w:rPr>
      </w:pPr>
      <w:r w:rsidRPr="00213174">
        <w:rPr>
          <w:rFonts w:eastAsia="KaiTi_GB2312"/>
          <w:bCs/>
          <w:lang w:eastAsia="zh-CN"/>
        </w:rPr>
        <w:t>Uterine</w:t>
      </w:r>
      <w:r w:rsidRPr="00213174">
        <w:rPr>
          <w:rFonts w:eastAsia="KaiTi_GB2312"/>
          <w:bCs/>
        </w:rPr>
        <w:t xml:space="preserve"> fibroids are</w:t>
      </w:r>
      <w:r w:rsidR="00BC188F" w:rsidRPr="00213174">
        <w:rPr>
          <w:rFonts w:eastAsia="KaiTi_GB2312"/>
          <w:bCs/>
        </w:rPr>
        <w:t xml:space="preserve"> the most</w:t>
      </w:r>
      <w:r w:rsidRPr="00213174">
        <w:rPr>
          <w:rFonts w:eastAsia="KaiTi_GB2312"/>
          <w:bCs/>
        </w:rPr>
        <w:t xml:space="preserve"> common</w:t>
      </w:r>
      <w:r w:rsidR="00BC188F" w:rsidRPr="00213174">
        <w:rPr>
          <w:rFonts w:eastAsia="KaiTi_GB2312"/>
          <w:bCs/>
        </w:rPr>
        <w:t xml:space="preserve"> pelvic tumors</w:t>
      </w:r>
      <w:r w:rsidR="006450C0">
        <w:rPr>
          <w:rFonts w:eastAsia="KaiTi_GB2312"/>
          <w:bCs/>
        </w:rPr>
        <w:t xml:space="preserve"> observed</w:t>
      </w:r>
      <w:r w:rsidRPr="00213174">
        <w:rPr>
          <w:rFonts w:eastAsia="KaiTi_GB2312"/>
          <w:bCs/>
        </w:rPr>
        <w:t xml:space="preserve"> in gynecologic practice. The incidence is </w:t>
      </w:r>
      <w:r w:rsidR="004341B7" w:rsidRPr="00213174">
        <w:rPr>
          <w:rFonts w:eastAsia="KaiTi_GB2312"/>
          <w:bCs/>
        </w:rPr>
        <w:t xml:space="preserve">estimated to be </w:t>
      </w:r>
      <w:r w:rsidRPr="00213174">
        <w:rPr>
          <w:rFonts w:eastAsia="KaiTi_GB2312"/>
          <w:bCs/>
        </w:rPr>
        <w:t>about 20-25% worldwide</w:t>
      </w:r>
      <w:r w:rsidRPr="00213174">
        <w:rPr>
          <w:rFonts w:eastAsia="KaiTi_GB2312"/>
          <w:bCs/>
        </w:rPr>
        <w:fldChar w:fldCharType="begin"/>
      </w:r>
      <w:r w:rsidR="00442275" w:rsidRPr="00213174">
        <w:rPr>
          <w:rFonts w:eastAsia="KaiTi_GB2312"/>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213174">
        <w:rPr>
          <w:rFonts w:eastAsia="KaiTi_GB2312"/>
          <w:bCs/>
        </w:rPr>
        <w:fldChar w:fldCharType="separate"/>
      </w:r>
      <w:r w:rsidR="00442275" w:rsidRPr="00213174">
        <w:rPr>
          <w:rFonts w:eastAsia="KaiTi_GB2312"/>
          <w:bCs/>
          <w:vertAlign w:val="superscript"/>
        </w:rPr>
        <w:t>1</w:t>
      </w:r>
      <w:r w:rsidRPr="00213174">
        <w:rPr>
          <w:rFonts w:eastAsia="KaiTi_GB2312"/>
          <w:bCs/>
        </w:rPr>
        <w:fldChar w:fldCharType="end"/>
      </w:r>
      <w:r w:rsidRPr="00213174">
        <w:rPr>
          <w:rFonts w:eastAsia="KaiTi_GB2312"/>
          <w:bCs/>
          <w:lang w:eastAsia="zh-CN"/>
        </w:rPr>
        <w:t xml:space="preserve">. </w:t>
      </w:r>
      <w:r w:rsidRPr="00213174">
        <w:rPr>
          <w:rFonts w:eastAsia="KaiTi_GB2312"/>
          <w:bCs/>
        </w:rPr>
        <w:t>Most uterine fibroid</w:t>
      </w:r>
      <w:r w:rsidR="00BC188F" w:rsidRPr="00213174">
        <w:rPr>
          <w:rFonts w:eastAsia="KaiTi_GB2312"/>
          <w:bCs/>
        </w:rPr>
        <w:t>s</w:t>
      </w:r>
      <w:r w:rsidRPr="00213174">
        <w:rPr>
          <w:rFonts w:eastAsia="KaiTi_GB2312"/>
          <w:bCs/>
        </w:rPr>
        <w:t xml:space="preserve"> are asymptomatic</w:t>
      </w:r>
      <w:r w:rsidR="004341B7" w:rsidRPr="00213174">
        <w:rPr>
          <w:rFonts w:eastAsia="KaiTi_GB2312"/>
          <w:bCs/>
        </w:rPr>
        <w:t xml:space="preserve"> </w:t>
      </w:r>
      <w:r w:rsidRPr="00213174">
        <w:rPr>
          <w:rFonts w:eastAsia="KaiTi_GB2312"/>
          <w:bCs/>
        </w:rPr>
        <w:t>but</w:t>
      </w:r>
      <w:r w:rsidR="0037419C" w:rsidRPr="00213174">
        <w:rPr>
          <w:rFonts w:eastAsia="KaiTi_GB2312"/>
          <w:bCs/>
        </w:rPr>
        <w:t xml:space="preserve"> sometimes</w:t>
      </w:r>
      <w:r w:rsidRPr="00213174">
        <w:rPr>
          <w:rFonts w:eastAsia="KaiTi_GB2312"/>
          <w:bCs/>
        </w:rPr>
        <w:t xml:space="preserve"> cause abnormal uterine bleeding,</w:t>
      </w:r>
      <w:r w:rsidR="0037419C" w:rsidRPr="00213174">
        <w:rPr>
          <w:rFonts w:eastAsia="KaiTi_GB2312"/>
          <w:bCs/>
        </w:rPr>
        <w:t xml:space="preserve"> pelvic pressure</w:t>
      </w:r>
      <w:r w:rsidR="00BC188F" w:rsidRPr="00213174">
        <w:rPr>
          <w:rFonts w:eastAsia="KaiTi_GB2312"/>
          <w:bCs/>
        </w:rPr>
        <w:t xml:space="preserve">, pelvic </w:t>
      </w:r>
      <w:r w:rsidR="0037419C" w:rsidRPr="00213174">
        <w:rPr>
          <w:rFonts w:eastAsia="KaiTi_GB2312"/>
          <w:bCs/>
        </w:rPr>
        <w:t>pain</w:t>
      </w:r>
      <w:r w:rsidR="006450C0">
        <w:rPr>
          <w:rFonts w:eastAsia="KaiTi_GB2312"/>
          <w:bCs/>
        </w:rPr>
        <w:t>,</w:t>
      </w:r>
      <w:r w:rsidR="00BC188F" w:rsidRPr="00213174">
        <w:rPr>
          <w:rFonts w:eastAsia="KaiTi_GB2312"/>
          <w:bCs/>
        </w:rPr>
        <w:t xml:space="preserve"> and</w:t>
      </w:r>
      <w:r w:rsidR="0037419C" w:rsidRPr="00213174">
        <w:rPr>
          <w:rFonts w:eastAsia="KaiTi_GB2312"/>
          <w:bCs/>
        </w:rPr>
        <w:t xml:space="preserve"> adverse reproductive outcomes</w:t>
      </w:r>
      <w:r w:rsidR="006450C0">
        <w:rPr>
          <w:rFonts w:eastAsia="KaiTi_GB2312"/>
          <w:bCs/>
        </w:rPr>
        <w:t>, thus</w:t>
      </w:r>
      <w:r w:rsidR="004341B7" w:rsidRPr="00213174">
        <w:rPr>
          <w:rFonts w:eastAsia="KaiTi_GB2312"/>
          <w:bCs/>
        </w:rPr>
        <w:t xml:space="preserve"> </w:t>
      </w:r>
      <w:r w:rsidR="0037419C" w:rsidRPr="00213174">
        <w:rPr>
          <w:rFonts w:eastAsia="KaiTi_GB2312"/>
          <w:bCs/>
        </w:rPr>
        <w:t>diminishing the quality of life of women</w:t>
      </w:r>
      <w:r w:rsidRPr="00213174">
        <w:rPr>
          <w:rFonts w:eastAsia="KaiTi_GB2312"/>
          <w:bCs/>
        </w:rPr>
        <w:fldChar w:fldCharType="begin">
          <w:fldData xml:space="preserve">PEVuZE5vdGU+PENpdGU+PEF1dGhvcj5XdTwvQXV0aG9yPjxZZWFyPjIwMTc8L1llYXI+PFJlY051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</w:fldData>
        </w:fldChar>
      </w:r>
      <w:r w:rsidR="00442275" w:rsidRPr="00213174">
        <w:rPr>
          <w:rFonts w:eastAsia="KaiTi_GB2312"/>
          <w:bCs/>
        </w:rPr>
        <w:instrText xml:space="preserve"> ADDIN EN.CITE </w:instrText>
      </w:r>
      <w:r w:rsidR="00442275" w:rsidRPr="00213174">
        <w:rPr>
          <w:rFonts w:eastAsia="KaiTi_GB2312"/>
          <w:bCs/>
        </w:rPr>
        <w:fldChar w:fldCharType="begin">
          <w:fldData xml:space="preserve">PEVuZE5vdGU+PENpdGU+PEF1dGhvcj5XdTwvQXV0aG9yPjxZZWFyPjIwMTc8L1llYXI+PFJlY051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</w:fldData>
        </w:fldChar>
      </w:r>
      <w:r w:rsidR="00442275" w:rsidRPr="00213174">
        <w:rPr>
          <w:rFonts w:eastAsia="KaiTi_GB2312"/>
          <w:bCs/>
        </w:rPr>
        <w:instrText xml:space="preserve"> ADDIN EN.CITE.DATA </w:instrText>
      </w:r>
      <w:r w:rsidR="00442275" w:rsidRPr="00213174">
        <w:rPr>
          <w:rFonts w:eastAsia="KaiTi_GB2312"/>
          <w:bCs/>
        </w:rPr>
      </w:r>
      <w:r w:rsidR="00442275" w:rsidRPr="00213174">
        <w:rPr>
          <w:rFonts w:eastAsia="KaiTi_GB2312"/>
          <w:bCs/>
        </w:rPr>
        <w:fldChar w:fldCharType="end"/>
      </w:r>
      <w:r w:rsidRPr="00213174">
        <w:rPr>
          <w:rFonts w:eastAsia="KaiTi_GB2312"/>
          <w:bCs/>
        </w:rPr>
      </w:r>
      <w:r w:rsidRPr="00213174">
        <w:rPr>
          <w:rFonts w:eastAsia="KaiTi_GB2312"/>
          <w:bCs/>
        </w:rPr>
        <w:fldChar w:fldCharType="separate"/>
      </w:r>
      <w:r w:rsidR="00442275" w:rsidRPr="00213174">
        <w:rPr>
          <w:rFonts w:eastAsia="KaiTi_GB2312"/>
          <w:bCs/>
          <w:vertAlign w:val="superscript"/>
        </w:rPr>
        <w:t>2,3</w:t>
      </w:r>
      <w:r w:rsidRPr="00213174">
        <w:rPr>
          <w:rFonts w:eastAsia="KaiTi_GB2312"/>
          <w:bCs/>
        </w:rPr>
        <w:fldChar w:fldCharType="end"/>
      </w:r>
      <w:r w:rsidRPr="00213174">
        <w:rPr>
          <w:rFonts w:eastAsia="KaiTi_GB2312"/>
          <w:bCs/>
        </w:rPr>
        <w:t xml:space="preserve">. </w:t>
      </w:r>
      <w:r w:rsidR="004341B7" w:rsidRPr="00213174">
        <w:rPr>
          <w:rFonts w:eastAsia="KaiTi_GB2312"/>
          <w:bCs/>
        </w:rPr>
        <w:t xml:space="preserve">Management of fibroids depends on individual situations </w:t>
      </w:r>
      <w:r w:rsidR="006450C0">
        <w:rPr>
          <w:rFonts w:eastAsia="KaiTi_GB2312"/>
          <w:bCs/>
        </w:rPr>
        <w:t>and includes</w:t>
      </w:r>
      <w:r w:rsidR="004341B7" w:rsidRPr="00213174">
        <w:rPr>
          <w:rFonts w:eastAsia="KaiTi_GB2312"/>
          <w:bCs/>
        </w:rPr>
        <w:t xml:space="preserve"> options </w:t>
      </w:r>
      <w:r w:rsidR="006450C0">
        <w:rPr>
          <w:rFonts w:eastAsia="KaiTi_GB2312"/>
          <w:bCs/>
        </w:rPr>
        <w:t>such as</w:t>
      </w:r>
      <w:r w:rsidR="004341B7" w:rsidRPr="00213174">
        <w:rPr>
          <w:rFonts w:eastAsia="KaiTi_GB2312"/>
          <w:bCs/>
        </w:rPr>
        <w:t xml:space="preserve"> surgery, medication</w:t>
      </w:r>
      <w:r w:rsidR="006450C0">
        <w:rPr>
          <w:rFonts w:eastAsia="KaiTi_GB2312"/>
          <w:bCs/>
        </w:rPr>
        <w:t>,</w:t>
      </w:r>
      <w:r w:rsidR="004341B7" w:rsidRPr="00213174">
        <w:rPr>
          <w:rFonts w:eastAsia="KaiTi_GB2312"/>
          <w:bCs/>
        </w:rPr>
        <w:t xml:space="preserve"> and revisit observation</w:t>
      </w:r>
      <w:r w:rsidR="00BC188F" w:rsidRPr="00213174">
        <w:rPr>
          <w:rFonts w:eastAsia="KaiTi_GB2312"/>
          <w:bCs/>
        </w:rPr>
        <w:fldChar w:fldCharType="begin">
          <w:fldData xml:space="preserve">PEVuZE5vdGU+PENpdGU+PEF1dGhvcj5Eb25uZXo8L0F1dGhvcj48WWVhcj4yMDE2PC9ZZWFyPjxS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=
</w:fldData>
        </w:fldChar>
      </w:r>
      <w:r w:rsidR="00BC188F" w:rsidRPr="00213174">
        <w:rPr>
          <w:rFonts w:eastAsia="KaiTi_GB2312"/>
          <w:bCs/>
        </w:rPr>
        <w:instrText xml:space="preserve"> ADDIN EN.CITE </w:instrText>
      </w:r>
      <w:r w:rsidR="00BC188F" w:rsidRPr="00213174">
        <w:rPr>
          <w:rFonts w:eastAsia="KaiTi_GB2312"/>
          <w:bCs/>
        </w:rPr>
        <w:fldChar w:fldCharType="begin">
          <w:fldData xml:space="preserve">PEVuZE5vdGU+PENpdGU+PEF1dGhvcj5Eb25uZXo8L0F1dGhvcj48WWVhcj4yMDE2PC9ZZWFyPjxS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=
</w:fldData>
        </w:fldChar>
      </w:r>
      <w:r w:rsidR="00BC188F" w:rsidRPr="00213174">
        <w:rPr>
          <w:rFonts w:eastAsia="KaiTi_GB2312"/>
          <w:bCs/>
        </w:rPr>
        <w:instrText xml:space="preserve"> ADDIN EN.CITE.DATA </w:instrText>
      </w:r>
      <w:r w:rsidR="00BC188F" w:rsidRPr="00213174">
        <w:rPr>
          <w:rFonts w:eastAsia="KaiTi_GB2312"/>
          <w:bCs/>
        </w:rPr>
      </w:r>
      <w:r w:rsidR="00BC188F" w:rsidRPr="00213174">
        <w:rPr>
          <w:rFonts w:eastAsia="KaiTi_GB2312"/>
          <w:bCs/>
        </w:rPr>
        <w:fldChar w:fldCharType="end"/>
      </w:r>
      <w:r w:rsidR="00BC188F" w:rsidRPr="00213174">
        <w:rPr>
          <w:rFonts w:eastAsia="KaiTi_GB2312"/>
          <w:bCs/>
        </w:rPr>
      </w:r>
      <w:r w:rsidR="00BC188F" w:rsidRPr="00213174">
        <w:rPr>
          <w:rFonts w:eastAsia="KaiTi_GB2312"/>
          <w:bCs/>
        </w:rPr>
        <w:fldChar w:fldCharType="separate"/>
      </w:r>
      <w:r w:rsidR="00BC188F" w:rsidRPr="00213174">
        <w:rPr>
          <w:rFonts w:eastAsia="KaiTi_GB2312"/>
          <w:bCs/>
          <w:vertAlign w:val="superscript"/>
        </w:rPr>
        <w:t>4</w:t>
      </w:r>
      <w:r w:rsidR="00BC188F" w:rsidRPr="00213174">
        <w:rPr>
          <w:rFonts w:eastAsia="KaiTi_GB2312"/>
          <w:bCs/>
        </w:rPr>
        <w:fldChar w:fldCharType="end"/>
      </w:r>
      <w:r w:rsidRPr="00213174">
        <w:rPr>
          <w:rFonts w:eastAsia="KaiTi_GB2312"/>
          <w:bCs/>
        </w:rPr>
        <w:t xml:space="preserve">. </w:t>
      </w:r>
      <w:r w:rsidR="00213174">
        <w:rPr>
          <w:rFonts w:eastAsia="KaiTi_GB2312"/>
          <w:bCs/>
        </w:rPr>
        <w:t>A h</w:t>
      </w:r>
      <w:r w:rsidR="007F2CC2" w:rsidRPr="00213174">
        <w:rPr>
          <w:rFonts w:eastAsia="KaiTi_GB2312"/>
          <w:bCs/>
        </w:rPr>
        <w:t>ysterectomy is an important method to treat uterine fibroids</w:t>
      </w:r>
      <w:r w:rsidR="004341B7" w:rsidRPr="00213174">
        <w:rPr>
          <w:rFonts w:eastAsia="KaiTi_GB2312"/>
          <w:bCs/>
        </w:rPr>
        <w:t xml:space="preserve"> </w:t>
      </w:r>
      <w:r w:rsidR="00C171E4">
        <w:rPr>
          <w:rFonts w:eastAsia="KaiTi_GB2312"/>
          <w:bCs/>
        </w:rPr>
        <w:t>and is</w:t>
      </w:r>
      <w:r w:rsidRPr="00213174">
        <w:rPr>
          <w:rFonts w:eastAsia="KaiTi_GB2312"/>
          <w:bCs/>
        </w:rPr>
        <w:t xml:space="preserve"> </w:t>
      </w:r>
      <w:r w:rsidR="00213174">
        <w:rPr>
          <w:rFonts w:eastAsia="KaiTi_GB2312"/>
          <w:bCs/>
        </w:rPr>
        <w:t xml:space="preserve">a </w:t>
      </w:r>
      <w:r w:rsidRPr="00213174">
        <w:rPr>
          <w:rFonts w:eastAsia="KaiTi_GB2312"/>
          <w:bCs/>
        </w:rPr>
        <w:t>radical</w:t>
      </w:r>
      <w:r w:rsidR="004341B7" w:rsidRPr="00213174">
        <w:rPr>
          <w:rFonts w:eastAsia="KaiTi_GB2312"/>
          <w:bCs/>
        </w:rPr>
        <w:t xml:space="preserve"> surgery tha</w:t>
      </w:r>
      <w:r w:rsidR="00213174">
        <w:rPr>
          <w:rFonts w:eastAsia="KaiTi_GB2312"/>
          <w:bCs/>
        </w:rPr>
        <w:t>t</w:t>
      </w:r>
      <w:r w:rsidRPr="00213174">
        <w:rPr>
          <w:rFonts w:eastAsia="KaiTi_GB2312"/>
          <w:bCs/>
        </w:rPr>
        <w:t xml:space="preserve"> can prevent recurrence</w:t>
      </w:r>
      <w:r w:rsidR="0037419C" w:rsidRPr="00213174">
        <w:rPr>
          <w:rFonts w:eastAsia="KaiTi_GB2312"/>
          <w:bCs/>
        </w:rPr>
        <w:fldChar w:fldCharType="begin">
          <w:fldData xml:space="preserve">PEVuZE5vdGU+PENpdGU+PEF1dGhvcj5HdTwvQXV0aG9yPjxZZWFyPjIwMTU8L1llYXI+PFJlY051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</w:fldData>
        </w:fldChar>
      </w:r>
      <w:r w:rsidR="00BC188F" w:rsidRPr="00213174">
        <w:rPr>
          <w:rFonts w:eastAsia="KaiTi_GB2312"/>
          <w:bCs/>
        </w:rPr>
        <w:instrText xml:space="preserve"> ADDIN EN.CITE </w:instrText>
      </w:r>
      <w:r w:rsidR="00BC188F" w:rsidRPr="00213174">
        <w:rPr>
          <w:rFonts w:eastAsia="KaiTi_GB2312"/>
          <w:bCs/>
        </w:rPr>
        <w:fldChar w:fldCharType="begin">
          <w:fldData xml:space="preserve">PEVuZE5vdGU+PENpdGU+PEF1dGhvcj5HdTwvQXV0aG9yPjxZZWFyPjIwMTU8L1llYXI+PFJlY051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</w:fldData>
        </w:fldChar>
      </w:r>
      <w:r w:rsidR="00BC188F" w:rsidRPr="00213174">
        <w:rPr>
          <w:rFonts w:eastAsia="KaiTi_GB2312"/>
          <w:bCs/>
        </w:rPr>
        <w:instrText xml:space="preserve"> ADDIN EN.CITE.DATA </w:instrText>
      </w:r>
      <w:r w:rsidR="00BC188F" w:rsidRPr="00213174">
        <w:rPr>
          <w:rFonts w:eastAsia="KaiTi_GB2312"/>
          <w:bCs/>
        </w:rPr>
      </w:r>
      <w:r w:rsidR="00BC188F" w:rsidRPr="00213174">
        <w:rPr>
          <w:rFonts w:eastAsia="KaiTi_GB2312"/>
          <w:bCs/>
        </w:rPr>
        <w:fldChar w:fldCharType="end"/>
      </w:r>
      <w:r w:rsidR="0037419C" w:rsidRPr="00213174">
        <w:rPr>
          <w:rFonts w:eastAsia="KaiTi_GB2312"/>
          <w:bCs/>
        </w:rPr>
      </w:r>
      <w:r w:rsidR="0037419C" w:rsidRPr="00213174">
        <w:rPr>
          <w:rFonts w:eastAsia="KaiTi_GB2312"/>
          <w:bCs/>
        </w:rPr>
        <w:fldChar w:fldCharType="separate"/>
      </w:r>
      <w:r w:rsidR="00BC188F" w:rsidRPr="00213174">
        <w:rPr>
          <w:rFonts w:eastAsia="KaiTi_GB2312"/>
          <w:bCs/>
          <w:vertAlign w:val="superscript"/>
        </w:rPr>
        <w:t>3,5</w:t>
      </w:r>
      <w:r w:rsidR="0037419C" w:rsidRPr="00213174">
        <w:rPr>
          <w:rFonts w:eastAsia="KaiTi_GB2312"/>
          <w:bCs/>
        </w:rPr>
        <w:fldChar w:fldCharType="end"/>
      </w:r>
      <w:r w:rsidR="0037419C" w:rsidRPr="00213174">
        <w:rPr>
          <w:rFonts w:eastAsia="KaiTi_GB2312"/>
          <w:bCs/>
        </w:rPr>
        <w:t>. M</w:t>
      </w:r>
      <w:r w:rsidRPr="00213174">
        <w:rPr>
          <w:rFonts w:eastAsia="KaiTi_GB2312"/>
          <w:bCs/>
        </w:rPr>
        <w:t>yomectomy</w:t>
      </w:r>
      <w:r w:rsidR="0037419C" w:rsidRPr="00213174">
        <w:rPr>
          <w:rFonts w:eastAsia="KaiTi_GB2312"/>
          <w:bCs/>
        </w:rPr>
        <w:t>, however,</w:t>
      </w:r>
      <w:r w:rsidRPr="00213174">
        <w:rPr>
          <w:rFonts w:eastAsia="KaiTi_GB2312"/>
          <w:bCs/>
        </w:rPr>
        <w:t xml:space="preserve"> is </w:t>
      </w:r>
      <w:r w:rsidR="00C171E4">
        <w:rPr>
          <w:rFonts w:eastAsia="KaiTi_GB2312"/>
          <w:bCs/>
        </w:rPr>
        <w:t>becoming</w:t>
      </w:r>
      <w:r w:rsidR="00C171E4" w:rsidRPr="00213174">
        <w:rPr>
          <w:rFonts w:eastAsia="KaiTi_GB2312"/>
          <w:bCs/>
        </w:rPr>
        <w:t xml:space="preserve"> </w:t>
      </w:r>
      <w:r w:rsidRPr="00213174">
        <w:rPr>
          <w:rFonts w:eastAsia="KaiTi_GB2312"/>
          <w:bCs/>
        </w:rPr>
        <w:t xml:space="preserve">popular </w:t>
      </w:r>
      <w:r w:rsidR="0037419C" w:rsidRPr="00213174">
        <w:rPr>
          <w:rFonts w:eastAsia="KaiTi_GB2312"/>
          <w:bCs/>
        </w:rPr>
        <w:t>as</w:t>
      </w:r>
      <w:r w:rsidR="004341B7" w:rsidRPr="00213174">
        <w:rPr>
          <w:rFonts w:eastAsia="KaiTi_GB2312"/>
          <w:bCs/>
        </w:rPr>
        <w:t xml:space="preserve"> </w:t>
      </w:r>
      <w:r w:rsidR="004341B7" w:rsidRPr="00213174">
        <w:rPr>
          <w:rFonts w:eastAsia="KaiTi_GB2312"/>
          <w:bCs/>
          <w:lang w:eastAsia="zh-CN"/>
        </w:rPr>
        <w:t xml:space="preserve">doctors </w:t>
      </w:r>
      <w:r w:rsidR="004341B7" w:rsidRPr="00213174">
        <w:rPr>
          <w:rFonts w:eastAsia="KaiTi_GB2312"/>
          <w:bCs/>
        </w:rPr>
        <w:t xml:space="preserve">are paying more attention to </w:t>
      </w:r>
      <w:r w:rsidR="00C171E4">
        <w:rPr>
          <w:rFonts w:eastAsia="KaiTi_GB2312"/>
          <w:bCs/>
        </w:rPr>
        <w:t xml:space="preserve">the </w:t>
      </w:r>
      <w:r w:rsidR="004341B7" w:rsidRPr="00213174">
        <w:rPr>
          <w:rFonts w:eastAsia="KaiTi_GB2312"/>
          <w:bCs/>
        </w:rPr>
        <w:t>fertility preservation of</w:t>
      </w:r>
      <w:r w:rsidRPr="00213174">
        <w:rPr>
          <w:rFonts w:eastAsia="KaiTi_GB2312"/>
          <w:bCs/>
        </w:rPr>
        <w:t xml:space="preserve"> </w:t>
      </w:r>
      <w:r w:rsidR="0037419C" w:rsidRPr="00213174">
        <w:rPr>
          <w:rFonts w:eastAsia="KaiTi_GB2312"/>
          <w:bCs/>
        </w:rPr>
        <w:t xml:space="preserve">patients </w:t>
      </w:r>
      <w:r w:rsidR="004341B7" w:rsidRPr="00213174">
        <w:rPr>
          <w:rFonts w:eastAsia="KaiTi_GB2312"/>
          <w:bCs/>
        </w:rPr>
        <w:t>at</w:t>
      </w:r>
      <w:r w:rsidR="0037419C" w:rsidRPr="00213174">
        <w:rPr>
          <w:rFonts w:eastAsia="KaiTi_GB2312"/>
          <w:bCs/>
        </w:rPr>
        <w:t xml:space="preserve"> reproductive age</w:t>
      </w:r>
      <w:r w:rsidR="00C171E4">
        <w:rPr>
          <w:rFonts w:eastAsia="KaiTi_GB2312"/>
          <w:bCs/>
        </w:rPr>
        <w:t>s</w:t>
      </w:r>
      <w:r w:rsidRPr="00213174">
        <w:rPr>
          <w:rFonts w:eastAsia="KaiTi_GB2312"/>
          <w:bCs/>
        </w:rPr>
        <w:t xml:space="preserve">, especially </w:t>
      </w:r>
      <w:r w:rsidR="00C171E4">
        <w:rPr>
          <w:rFonts w:eastAsia="KaiTi_GB2312"/>
          <w:bCs/>
        </w:rPr>
        <w:t>during</w:t>
      </w:r>
      <w:r w:rsidRPr="00213174">
        <w:rPr>
          <w:rFonts w:eastAsia="KaiTi_GB2312"/>
          <w:bCs/>
        </w:rPr>
        <w:t xml:space="preserve"> the era of </w:t>
      </w:r>
      <w:bookmarkStart w:id="0" w:name="OLE_LINK6"/>
      <w:bookmarkStart w:id="1" w:name="OLE_LINK7"/>
      <w:r w:rsidR="00213174">
        <w:rPr>
          <w:rFonts w:eastAsia="KaiTi_GB2312"/>
          <w:bCs/>
        </w:rPr>
        <w:t>the t</w:t>
      </w:r>
      <w:r w:rsidRPr="00213174">
        <w:rPr>
          <w:rFonts w:eastAsia="KaiTi_GB2312"/>
          <w:bCs/>
        </w:rPr>
        <w:t xml:space="preserve">wo-child policy </w:t>
      </w:r>
      <w:bookmarkEnd w:id="0"/>
      <w:bookmarkEnd w:id="1"/>
      <w:r w:rsidRPr="00213174">
        <w:rPr>
          <w:rFonts w:eastAsia="KaiTi_GB2312"/>
          <w:bCs/>
        </w:rPr>
        <w:t>in China</w:t>
      </w:r>
      <w:r w:rsidR="0037419C" w:rsidRPr="00213174">
        <w:rPr>
          <w:rFonts w:eastAsia="KaiTi_GB2312"/>
          <w:bCs/>
        </w:rPr>
        <w:fldChar w:fldCharType="begin"/>
      </w:r>
      <w:r w:rsidR="00BC188F" w:rsidRPr="00213174">
        <w:rPr>
          <w:rFonts w:eastAsia="KaiTi_GB2312"/>
          <w:bCs/>
        </w:rPr>
        <w:instrText xml:space="preserve"> ADDIN EN.CITE &lt;EndNote&gt;&lt;Cite&gt;&lt;Author&gt;Cheng&lt;/Author&gt;&lt;Year&gt;2016&lt;/Year&gt;&lt;RecNum&gt;71&lt;/RecNum&gt;&lt;DisplayText&gt;&lt;style face="superscript"&gt;6&lt;/style&gt;&lt;/DisplayText&gt;&lt;record&gt;&lt;rec-number&gt;71&lt;/rec-number&gt;&lt;foreign-keys&gt;&lt;key app="EN" db-id="59rz9vaeqextp6e50sf5555c0prddprxfeae" timestamp="1534073519"&gt;71&lt;/key&gt;&lt;/foreign-keys&gt;&lt;ref-type name="Journal Article"&gt;17&lt;/ref-type&gt;&lt;contributors&gt;&lt;authors&gt;&lt;author&gt;Cheng, P. J.&lt;/author&gt;&lt;author&gt;Duan, T.&lt;/author&gt;&lt;/authors&gt;&lt;/contributors&gt;&lt;auth-address&gt;Department of Obstetrics and Gynecology, Chang Gung Memorial Hospital-Linkou Medical Center, Chang Gung University College of Medicine, Taoyuan, Taiwan.&amp;#xD;Department of Obstetrics and Gynecology, Shanghai First Maternity and Infant Hospital, Tongji University School of Medicine, Shanghai, China. tduan@yahoo.com.&lt;/auth-address&gt;&lt;titles&gt;&lt;title&gt;China&amp;apos;s new two-child policy: maternity care in the new multiparous era&lt;/title&gt;&lt;secondary-title&gt;BJOG&lt;/secondary-title&gt;&lt;/titles&gt;&lt;periodical&gt;&lt;full-title&gt;BJOG&lt;/full-title&gt;&lt;/periodical&gt;&lt;pages&gt;7-9&lt;/pages&gt;&lt;volume&gt;123 Suppl 3&lt;/volume&gt;&lt;keywords&gt;&lt;keyword&gt;Child&lt;/keyword&gt;&lt;keyword&gt;China&lt;/keyword&gt;&lt;keyword&gt;Family Characteristics&lt;/keyword&gt;&lt;keyword&gt;*Family Planning Policy/legislation &amp;amp; jurisprudence&lt;/keyword&gt;&lt;keyword&gt;Female&lt;/keyword&gt;&lt;keyword&gt;Government Programs&lt;/keyword&gt;&lt;keyword&gt;Humans&lt;/keyword&gt;&lt;keyword&gt;Male&lt;/keyword&gt;&lt;keyword&gt;*Maternal Health Services/standards&lt;/keyword&gt;&lt;keyword&gt;Population Control/*legislation &amp;amp; jurisprudence&lt;/keyword&gt;&lt;keyword&gt;Pregnancy&lt;/keyword&gt;&lt;keyword&gt;Social Change&lt;/keyword&gt;&lt;/keywords&gt;&lt;dates&gt;&lt;year&gt;2016&lt;/year&gt;&lt;pub-dates&gt;&lt;date&gt;Sep&lt;/date&gt;&lt;/pub-dates&gt;&lt;/dates&gt;&lt;isbn&gt;1471-0528 (Electronic)&amp;#xD;1470-0328 (Linking)&lt;/isbn&gt;&lt;accession-num&gt;27627588&lt;/accession-num&gt;&lt;urls&gt;&lt;related-urls&gt;&lt;url&gt;https://www.ncbi.nlm.nih.gov/pubmed/27627588&lt;/url&gt;&lt;/related-urls&gt;&lt;/urls&gt;&lt;electronic-resource-num&gt;10.1111/1471-0528.14290&lt;/electronic-resource-num&gt;&lt;/record&gt;&lt;/Cite&gt;&lt;/EndNote&gt;</w:instrText>
      </w:r>
      <w:r w:rsidR="0037419C" w:rsidRPr="00213174">
        <w:rPr>
          <w:rFonts w:eastAsia="KaiTi_GB2312"/>
          <w:bCs/>
        </w:rPr>
        <w:fldChar w:fldCharType="separate"/>
      </w:r>
      <w:r w:rsidR="00BC188F" w:rsidRPr="00213174">
        <w:rPr>
          <w:rFonts w:eastAsia="KaiTi_GB2312"/>
          <w:bCs/>
          <w:vertAlign w:val="superscript"/>
        </w:rPr>
        <w:t>6</w:t>
      </w:r>
      <w:r w:rsidR="0037419C" w:rsidRPr="00213174">
        <w:rPr>
          <w:rFonts w:eastAsia="KaiTi_GB2312"/>
          <w:bCs/>
        </w:rPr>
        <w:fldChar w:fldCharType="end"/>
      </w:r>
      <w:r w:rsidRPr="00213174">
        <w:rPr>
          <w:rFonts w:eastAsia="KaiTi_GB2312"/>
          <w:bCs/>
        </w:rPr>
        <w:t>.</w:t>
      </w:r>
    </w:p>
    <w:p w14:paraId="1D272FAC" w14:textId="77777777" w:rsidR="00BC188F" w:rsidRPr="00213174" w:rsidRDefault="00BC188F" w:rsidP="00FB3940">
      <w:pPr>
        <w:widowControl/>
        <w:jc w:val="left"/>
      </w:pPr>
    </w:p>
    <w:p w14:paraId="38B290F5" w14:textId="21E2FDDC" w:rsidR="00BC188F" w:rsidRPr="00213174" w:rsidRDefault="00117F01" w:rsidP="00FB3940">
      <w:pPr>
        <w:widowControl/>
        <w:jc w:val="left"/>
      </w:pPr>
      <w:r w:rsidRPr="00213174">
        <w:t>As Tinelli and his colleagues ha</w:t>
      </w:r>
      <w:r w:rsidR="00213174">
        <w:t>ve</w:t>
      </w:r>
      <w:r w:rsidRPr="00213174">
        <w:t xml:space="preserve"> described</w:t>
      </w:r>
      <w:r w:rsidR="00C171E4">
        <w:t>,</w:t>
      </w:r>
      <w:r w:rsidR="00213174">
        <w:t xml:space="preserve"> </w:t>
      </w:r>
      <w:r w:rsidR="0016433C" w:rsidRPr="00213174">
        <w:t xml:space="preserve">in the procedure of </w:t>
      </w:r>
      <w:bookmarkStart w:id="2" w:name="OLE_LINK3"/>
      <w:bookmarkStart w:id="3" w:name="OLE_LINK4"/>
      <w:r w:rsidR="0016433C" w:rsidRPr="00213174">
        <w:t>laparoscopic myomectomy</w:t>
      </w:r>
      <w:bookmarkEnd w:id="2"/>
      <w:bookmarkEnd w:id="3"/>
      <w:r w:rsidR="005F64BB" w:rsidRPr="00213174">
        <w:t xml:space="preserve"> </w:t>
      </w:r>
      <w:r w:rsidR="006E2AF3" w:rsidRPr="00213174">
        <w:t>(LM)</w:t>
      </w:r>
      <w:r w:rsidR="00213174" w:rsidRPr="00213174">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213174" w:rsidRPr="00213174">
        <w:instrText xml:space="preserve"> ADDIN EN.CITE </w:instrText>
      </w:r>
      <w:r w:rsidR="00213174" w:rsidRPr="00213174">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213174" w:rsidRPr="00213174">
        <w:instrText xml:space="preserve"> ADDIN EN.CITE.DATA </w:instrText>
      </w:r>
      <w:r w:rsidR="00213174" w:rsidRPr="00213174">
        <w:fldChar w:fldCharType="end"/>
      </w:r>
      <w:r w:rsidR="00213174" w:rsidRPr="00213174">
        <w:fldChar w:fldCharType="separate"/>
      </w:r>
      <w:r w:rsidR="00213174" w:rsidRPr="00213174">
        <w:rPr>
          <w:vertAlign w:val="superscript"/>
        </w:rPr>
        <w:t>7</w:t>
      </w:r>
      <w:r w:rsidR="00213174" w:rsidRPr="00213174">
        <w:fldChar w:fldCharType="end"/>
      </w:r>
      <w:r w:rsidR="0016433C" w:rsidRPr="00213174">
        <w:t>,</w:t>
      </w:r>
      <w:r w:rsidRPr="00213174">
        <w:t xml:space="preserve"> the visceral peritoneum </w:t>
      </w:r>
      <w:r w:rsidR="00C171E4">
        <w:t>is</w:t>
      </w:r>
      <w:r w:rsidRPr="00213174">
        <w:t xml:space="preserve"> incised in the midline longitudinally by monopolar scissors or </w:t>
      </w:r>
      <w:r w:rsidR="00213174">
        <w:t xml:space="preserve">a </w:t>
      </w:r>
      <w:r w:rsidRPr="00213174">
        <w:t xml:space="preserve">crochet needle electrode, proceeding </w:t>
      </w:r>
      <w:r w:rsidR="00213174">
        <w:t>at</w:t>
      </w:r>
      <w:r w:rsidRPr="00213174">
        <w:t xml:space="preserve"> </w:t>
      </w:r>
      <w:r w:rsidR="00C171E4">
        <w:t xml:space="preserve">a certain </w:t>
      </w:r>
      <w:r w:rsidRPr="00213174">
        <w:t>depth into the myometrium to identify the pseudo</w:t>
      </w:r>
      <w:r w:rsidR="006E2AF3" w:rsidRPr="00213174">
        <w:t>-</w:t>
      </w:r>
      <w:r w:rsidRPr="00213174">
        <w:t>capsule. The pseudo</w:t>
      </w:r>
      <w:r w:rsidR="006E2AF3" w:rsidRPr="00213174">
        <w:t>-</w:t>
      </w:r>
      <w:r w:rsidRPr="00213174">
        <w:t xml:space="preserve">capsule </w:t>
      </w:r>
      <w:r w:rsidR="00C171E4">
        <w:t>is</w:t>
      </w:r>
      <w:r w:rsidRPr="00213174">
        <w:t xml:space="preserve"> opened longitudinally by monopolar scissors or </w:t>
      </w:r>
      <w:r w:rsidR="00C171E4">
        <w:t>a h</w:t>
      </w:r>
      <w:r w:rsidRPr="00213174">
        <w:t xml:space="preserve">ook electrode at </w:t>
      </w:r>
      <w:r w:rsidR="00C171E4">
        <w:t xml:space="preserve">a </w:t>
      </w:r>
      <w:r w:rsidRPr="00213174">
        <w:t xml:space="preserve">low wattage (30 </w:t>
      </w:r>
      <w:r w:rsidR="00213174">
        <w:t>W</w:t>
      </w:r>
      <w:r w:rsidRPr="00213174">
        <w:t>) to expose the fibroid. Then</w:t>
      </w:r>
      <w:r w:rsidR="00C171E4">
        <w:t>,</w:t>
      </w:r>
      <w:r w:rsidRPr="00213174">
        <w:t xml:space="preserve"> the fibroid </w:t>
      </w:r>
      <w:r w:rsidR="00C171E4">
        <w:t>is</w:t>
      </w:r>
      <w:r w:rsidRPr="00213174">
        <w:t xml:space="preserve"> hooked by a myoma screw for gentle enucleation </w:t>
      </w:r>
      <w:r w:rsidR="00C171E4">
        <w:t>with help from</w:t>
      </w:r>
      <w:r w:rsidRPr="00213174">
        <w:t xml:space="preserve"> an irrigator cannula</w:t>
      </w:r>
      <w:r w:rsidR="00C171E4">
        <w:t xml:space="preserve"> that is</w:t>
      </w:r>
      <w:r w:rsidRPr="00213174">
        <w:t xml:space="preserve"> inserted in the space between the pseudo</w:t>
      </w:r>
      <w:r w:rsidR="006E2AF3" w:rsidRPr="00213174">
        <w:t>-</w:t>
      </w:r>
      <w:r w:rsidRPr="00213174">
        <w:t xml:space="preserve">capsule and fibroid. Hemostasis of the small vessels </w:t>
      </w:r>
      <w:r w:rsidR="00C171E4">
        <w:t>is</w:t>
      </w:r>
      <w:r w:rsidRPr="00213174">
        <w:t xml:space="preserve"> </w:t>
      </w:r>
      <w:r w:rsidR="00B20BDF" w:rsidRPr="00213174">
        <w:t>made</w:t>
      </w:r>
      <w:r w:rsidRPr="00213174">
        <w:t xml:space="preserve"> to free the base of the myoma and connective bridges from the pseudo</w:t>
      </w:r>
      <w:r w:rsidR="006E2AF3" w:rsidRPr="00213174">
        <w:t>-</w:t>
      </w:r>
      <w:r w:rsidRPr="00213174">
        <w:t xml:space="preserve">capsule. The myometrium </w:t>
      </w:r>
      <w:r w:rsidR="00C171E4">
        <w:t>is then</w:t>
      </w:r>
      <w:r w:rsidRPr="00213174">
        <w:t xml:space="preserve"> closed in a </w:t>
      </w:r>
      <w:r w:rsidR="00845E5E" w:rsidRPr="00213174">
        <w:t>single layer</w:t>
      </w:r>
      <w:r w:rsidR="0043047D" w:rsidRPr="00213174">
        <w:t xml:space="preserve"> </w:t>
      </w:r>
      <w:r w:rsidRPr="00213174">
        <w:t>for subserou</w:t>
      </w:r>
      <w:r w:rsidR="006E2AF3" w:rsidRPr="00213174">
        <w:t>s</w:t>
      </w:r>
      <w:r w:rsidRPr="00213174">
        <w:t xml:space="preserve"> fibroids and </w:t>
      </w:r>
      <w:r w:rsidR="00C171E4">
        <w:t xml:space="preserve">as </w:t>
      </w:r>
      <w:r w:rsidRPr="00213174">
        <w:t xml:space="preserve">double layers for intramural </w:t>
      </w:r>
      <w:r w:rsidR="00C171E4">
        <w:t>fibroids</w:t>
      </w:r>
      <w:r w:rsidR="00213174" w:rsidRPr="00213174" w:rsidDel="0043047D">
        <w:t>.</w:t>
      </w:r>
    </w:p>
    <w:p w14:paraId="7E971BDB" w14:textId="77777777" w:rsidR="00117F01" w:rsidRPr="00213174" w:rsidRDefault="00117F01" w:rsidP="00FB3940">
      <w:pPr>
        <w:widowControl/>
        <w:jc w:val="left"/>
        <w:rPr>
          <w:lang w:eastAsia="zh-CN"/>
        </w:rPr>
      </w:pPr>
    </w:p>
    <w:p w14:paraId="11A37002" w14:textId="0A136E88" w:rsidR="00F74A5C" w:rsidRPr="00213174" w:rsidRDefault="00CA4869" w:rsidP="00FB3940">
      <w:pPr>
        <w:widowControl/>
        <w:jc w:val="left"/>
        <w:rPr>
          <w:highlight w:val="yellow"/>
        </w:rPr>
      </w:pPr>
      <w:r w:rsidRPr="00213174">
        <w:rPr>
          <w:lang w:eastAsia="zh-CN"/>
        </w:rPr>
        <w:t xml:space="preserve">Although LM is widely </w:t>
      </w:r>
      <w:r w:rsidR="004341B7" w:rsidRPr="00213174">
        <w:rPr>
          <w:lang w:eastAsia="zh-CN"/>
        </w:rPr>
        <w:t>applied</w:t>
      </w:r>
      <w:r w:rsidRPr="00213174">
        <w:rPr>
          <w:lang w:eastAsia="zh-CN"/>
        </w:rPr>
        <w:t xml:space="preserve"> around the world</w:t>
      </w:r>
      <w:r w:rsidR="00161FEB" w:rsidRPr="00213174">
        <w:rPr>
          <w:lang w:eastAsia="zh-CN"/>
        </w:rPr>
        <w:t>, there</w:t>
      </w:r>
      <w:r w:rsidRPr="00213174">
        <w:rPr>
          <w:lang w:eastAsia="zh-CN"/>
        </w:rPr>
        <w:t xml:space="preserve"> </w:t>
      </w:r>
      <w:r w:rsidR="00C171E4">
        <w:rPr>
          <w:lang w:eastAsia="zh-CN"/>
        </w:rPr>
        <w:t xml:space="preserve">are </w:t>
      </w:r>
      <w:r w:rsidRPr="00213174">
        <w:rPr>
          <w:lang w:eastAsia="zh-CN"/>
        </w:rPr>
        <w:t>still</w:t>
      </w:r>
      <w:r w:rsidR="00161FEB" w:rsidRPr="00213174">
        <w:rPr>
          <w:lang w:eastAsia="zh-CN"/>
        </w:rPr>
        <w:t xml:space="preserve"> some limitations of </w:t>
      </w:r>
      <w:r w:rsidRPr="00213174">
        <w:rPr>
          <w:lang w:eastAsia="zh-CN"/>
        </w:rPr>
        <w:t>this procedure</w:t>
      </w:r>
      <w:r w:rsidR="00161FEB" w:rsidRPr="00213174">
        <w:rPr>
          <w:lang w:eastAsia="zh-CN"/>
        </w:rPr>
        <w:t xml:space="preserve">. </w:t>
      </w:r>
      <w:r w:rsidR="00425818" w:rsidRPr="00213174">
        <w:t>Since</w:t>
      </w:r>
      <w:r w:rsidR="00F74A5C" w:rsidRPr="00213174">
        <w:t xml:space="preserve"> LM is more </w:t>
      </w:r>
      <w:r w:rsidR="00425818" w:rsidRPr="00213174">
        <w:t>technical</w:t>
      </w:r>
      <w:r w:rsidR="00161FEB" w:rsidRPr="00213174">
        <w:rPr>
          <w:lang w:eastAsia="zh-CN"/>
        </w:rPr>
        <w:t>ly</w:t>
      </w:r>
      <w:r w:rsidR="00161FEB" w:rsidRPr="00213174">
        <w:t xml:space="preserve"> demanding</w:t>
      </w:r>
      <w:r w:rsidR="00425818" w:rsidRPr="00213174">
        <w:t xml:space="preserve"> </w:t>
      </w:r>
      <w:r w:rsidR="00F74A5C" w:rsidRPr="00213174">
        <w:t xml:space="preserve">than </w:t>
      </w:r>
      <w:r w:rsidR="00425818" w:rsidRPr="00213174">
        <w:t>laparotomy</w:t>
      </w:r>
      <w:r w:rsidR="00F74A5C" w:rsidRPr="00213174">
        <w:t xml:space="preserve">, it </w:t>
      </w:r>
      <w:r w:rsidR="0065334B" w:rsidRPr="00213174">
        <w:t>should</w:t>
      </w:r>
      <w:r w:rsidR="00161FEB" w:rsidRPr="00213174">
        <w:t xml:space="preserve"> be </w:t>
      </w:r>
      <w:r w:rsidR="00F74A5C" w:rsidRPr="00213174">
        <w:t xml:space="preserve">applied </w:t>
      </w:r>
      <w:r w:rsidR="00161FEB" w:rsidRPr="00213174">
        <w:t xml:space="preserve">to </w:t>
      </w:r>
      <w:r w:rsidR="00425818" w:rsidRPr="00213174">
        <w:t xml:space="preserve">selected </w:t>
      </w:r>
      <w:r w:rsidR="00F74A5C" w:rsidRPr="00213174">
        <w:t xml:space="preserve">cases </w:t>
      </w:r>
      <w:r w:rsidR="00425818" w:rsidRPr="00213174">
        <w:t xml:space="preserve">with </w:t>
      </w:r>
      <w:r w:rsidR="00161FEB" w:rsidRPr="00213174">
        <w:t xml:space="preserve">relatively </w:t>
      </w:r>
      <w:r w:rsidR="00425818" w:rsidRPr="00213174">
        <w:t>small</w:t>
      </w:r>
      <w:r w:rsidR="003411EF" w:rsidRPr="00213174">
        <w:t>er</w:t>
      </w:r>
      <w:r w:rsidR="00F74A5C" w:rsidRPr="00213174">
        <w:t xml:space="preserve"> size</w:t>
      </w:r>
      <w:r w:rsidR="004A6502">
        <w:t>s</w:t>
      </w:r>
      <w:r w:rsidR="00F74A5C" w:rsidRPr="00213174">
        <w:t xml:space="preserve"> and number</w:t>
      </w:r>
      <w:r w:rsidR="004A6502">
        <w:t>s</w:t>
      </w:r>
      <w:r w:rsidR="00F74A5C" w:rsidRPr="00213174">
        <w:t xml:space="preserve"> of fibroids</w:t>
      </w:r>
      <w:r w:rsidR="0065334B" w:rsidRPr="00213174">
        <w:fldChar w:fldCharType="begin">
          <w:fldData xml:space="preserve">PEVuZE5vdGU+PENpdGU+PEF1dGhvcj5BZ2RpPC9BdXRob3I+PFllYXI+MjAxMDwvWWVhcj48UmVj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</w:fldData>
        </w:fldChar>
      </w:r>
      <w:r w:rsidR="00BC188F" w:rsidRPr="00213174">
        <w:instrText xml:space="preserve"> ADDIN EN.CITE </w:instrText>
      </w:r>
      <w:r w:rsidR="00BC188F" w:rsidRPr="00213174">
        <w:fldChar w:fldCharType="begin">
          <w:fldData xml:space="preserve">PEVuZE5vdGU+PENpdGU+PEF1dGhvcj5BZ2RpPC9BdXRob3I+PFllYXI+MjAxMDwvWWVhcj48UmVj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</w:fldData>
        </w:fldChar>
      </w:r>
      <w:r w:rsidR="00BC188F" w:rsidRPr="00213174">
        <w:instrText xml:space="preserve"> ADDIN EN.CITE.DATA </w:instrText>
      </w:r>
      <w:r w:rsidR="00BC188F" w:rsidRPr="00213174">
        <w:fldChar w:fldCharType="end"/>
      </w:r>
      <w:r w:rsidR="0065334B" w:rsidRPr="00213174">
        <w:fldChar w:fldCharType="separate"/>
      </w:r>
      <w:r w:rsidR="00BC188F" w:rsidRPr="00213174">
        <w:rPr>
          <w:vertAlign w:val="superscript"/>
        </w:rPr>
        <w:t>8,9</w:t>
      </w:r>
      <w:r w:rsidR="0065334B" w:rsidRPr="00213174">
        <w:fldChar w:fldCharType="end"/>
      </w:r>
      <w:r w:rsidR="00F74A5C" w:rsidRPr="00213174">
        <w:t xml:space="preserve">. It </w:t>
      </w:r>
      <w:r w:rsidR="006818FA" w:rsidRPr="00213174">
        <w:t xml:space="preserve">remains </w:t>
      </w:r>
      <w:r w:rsidR="00F74A5C" w:rsidRPr="00213174">
        <w:t>a great challenge to</w:t>
      </w:r>
      <w:r w:rsidR="006818FA" w:rsidRPr="00213174">
        <w:t xml:space="preserve"> remov</w:t>
      </w:r>
      <w:r w:rsidR="00161FEB" w:rsidRPr="00213174">
        <w:t>e</w:t>
      </w:r>
      <w:r w:rsidR="00F74A5C" w:rsidRPr="00213174">
        <w:t xml:space="preserve"> intramural fibroids greater than 8 cm or subsero</w:t>
      </w:r>
      <w:r w:rsidR="00876B5E" w:rsidRPr="00213174">
        <w:rPr>
          <w:lang w:eastAsia="zh-CN"/>
        </w:rPr>
        <w:t>us</w:t>
      </w:r>
      <w:r w:rsidR="00876B5E" w:rsidRPr="00213174">
        <w:t xml:space="preserve"> </w:t>
      </w:r>
      <w:r w:rsidR="00F74A5C" w:rsidRPr="00213174">
        <w:t>ones greater than 12</w:t>
      </w:r>
      <w:r w:rsidR="00442275" w:rsidRPr="00213174">
        <w:t xml:space="preserve"> </w:t>
      </w:r>
      <w:r w:rsidR="00F74A5C" w:rsidRPr="00213174">
        <w:t xml:space="preserve">cm </w:t>
      </w:r>
      <w:r w:rsidR="006818FA" w:rsidRPr="00213174">
        <w:t>with laparoscopy</w:t>
      </w:r>
      <w:r w:rsidR="0095335E" w:rsidRPr="00213174">
        <w:fldChar w:fldCharType="begin"/>
      </w:r>
      <w:r w:rsidR="00BC188F" w:rsidRPr="00213174">
        <w:instrText xml:space="preserve"> ADDIN EN.CITE &lt;EndNote&gt;&lt;Cite&gt;&lt;Author&gt;Saccardi&lt;/Author&gt;&lt;Year&gt;2014&lt;/Year&gt;&lt;RecNum&gt;50&lt;/RecNum&gt;&lt;DisplayText&gt;&lt;style face="superscript"&gt;10&lt;/style&gt;&lt;/DisplayText&gt;&lt;record&gt;&lt;rec-number&gt;50&lt;/rec-number&gt;&lt;foreign-keys&gt;&lt;key app="EN" db-id="59rz9vaeqextp6e50sf5555c0prddprxfeae" timestamp="1533901372"&gt;50&lt;/key&gt;&lt;/foreign-keys&gt;&lt;ref-type name="Journal Article"&gt;17&lt;/ref-type&gt;&lt;contributors&gt;&lt;authors&gt;&lt;author&gt;Saccardi, C.&lt;/author&gt;&lt;author&gt;Gizzo, S.&lt;/author&gt;&lt;author&gt;Noventa, M.&lt;/author&gt;&lt;author&gt;Ancona, E.&lt;/author&gt;&lt;author&gt;Borghero, A.&lt;/author&gt;&lt;author&gt;Litta, P. S.&lt;/author&gt;&lt;/authors&gt;&lt;/contributors&gt;&lt;auth-address&gt;Department of Women&amp;apos;s and Children&amp;apos;s Health, University of Padua, Padua, Italy.&lt;/auth-address&gt;&lt;titles&gt;&lt;title&gt;Limits and complications of laparoscopic myomectomy: which are the best predictors? A large cohort single-center experience&lt;/title&gt;&lt;secondary-title&gt;Arch Gynecol Obstet&lt;/secondary-title&gt;&lt;/titles&gt;&lt;periodical&gt;&lt;full-title&gt;Arch Gynecol Obstet&lt;/full-title&gt;&lt;/periodical&gt;&lt;pages&gt;951-6&lt;/pages&gt;&lt;volume&gt;290&lt;/volume&gt;&lt;number&gt;5&lt;/number&gt;&lt;keywords&gt;&lt;keyword&gt;Adult&lt;/keyword&gt;&lt;keyword&gt;Aged&lt;/keyword&gt;&lt;keyword&gt;Analysis of Variance&lt;/keyword&gt;&lt;keyword&gt;Female&lt;/keyword&gt;&lt;keyword&gt;Humans&lt;/keyword&gt;&lt;keyword&gt;Intraoperative Complications&lt;/keyword&gt;&lt;keyword&gt;Laparoscopy/*methods&lt;/keyword&gt;&lt;keyword&gt;Laparotomy&lt;/keyword&gt;&lt;keyword&gt;Leiomyoma/*surgery&lt;/keyword&gt;&lt;keyword&gt;Middle Aged&lt;/keyword&gt;&lt;keyword&gt;Operative Time&lt;/keyword&gt;&lt;keyword&gt;Postoperative Complications&lt;/keyword&gt;&lt;keyword&gt;Regression Analysis&lt;/keyword&gt;&lt;keyword&gt;Risk Factors&lt;/keyword&gt;&lt;keyword&gt;Statistics, Nonparametric&lt;/keyword&gt;&lt;keyword&gt;Treatment Outcome&lt;/keyword&gt;&lt;keyword&gt;*Uterine Myomectomy&lt;/keyword&gt;&lt;keyword&gt;Uterine Neoplasms/*surgery&lt;/keyword&gt;&lt;/keywords&gt;&lt;dates&gt;&lt;year&gt;2014&lt;/year&gt;&lt;pub-dates&gt;&lt;date&gt;Nov&lt;/date&gt;&lt;/pub-dates&gt;&lt;/dates&gt;&lt;isbn&gt;1432-0711 (Electronic)&amp;#xD;0932-0067 (Linking)&lt;/isbn&gt;&lt;accession-num&gt;24895193&lt;/accession-num&gt;&lt;urls&gt;&lt;related-urls&gt;&lt;url&gt;https://www.ncbi.nlm.nih.gov/pubmed/24895193&lt;/url&gt;&lt;/related-urls&gt;&lt;/urls&gt;&lt;electronic-resource-num&gt;10.1007/s00404-014-3289-2&lt;/electronic-resource-num&gt;&lt;/record&gt;&lt;/Cite&gt;&lt;/EndNote&gt;</w:instrText>
      </w:r>
      <w:r w:rsidR="0095335E" w:rsidRPr="00213174">
        <w:fldChar w:fldCharType="separate"/>
      </w:r>
      <w:r w:rsidR="00BC188F" w:rsidRPr="00213174">
        <w:rPr>
          <w:vertAlign w:val="superscript"/>
        </w:rPr>
        <w:t>10</w:t>
      </w:r>
      <w:r w:rsidR="0095335E" w:rsidRPr="00213174">
        <w:fldChar w:fldCharType="end"/>
      </w:r>
      <w:r w:rsidR="00F74A5C" w:rsidRPr="00213174">
        <w:t xml:space="preserve">. </w:t>
      </w:r>
      <w:r w:rsidR="00CF54A6" w:rsidRPr="00213174">
        <w:rPr>
          <w:lang w:eastAsia="zh-CN"/>
        </w:rPr>
        <w:t xml:space="preserve">Published data </w:t>
      </w:r>
      <w:r w:rsidR="004A6502">
        <w:rPr>
          <w:lang w:eastAsia="zh-CN"/>
        </w:rPr>
        <w:t xml:space="preserve">have </w:t>
      </w:r>
      <w:r w:rsidR="00CF54A6" w:rsidRPr="00213174">
        <w:rPr>
          <w:lang w:eastAsia="zh-CN"/>
        </w:rPr>
        <w:t>show</w:t>
      </w:r>
      <w:r w:rsidR="004A6502">
        <w:rPr>
          <w:lang w:eastAsia="zh-CN"/>
        </w:rPr>
        <w:t>n</w:t>
      </w:r>
      <w:r w:rsidR="00CF54A6" w:rsidRPr="00213174">
        <w:rPr>
          <w:lang w:eastAsia="zh-CN"/>
        </w:rPr>
        <w:t xml:space="preserve"> that</w:t>
      </w:r>
      <w:r w:rsidR="000C3848" w:rsidRPr="00213174">
        <w:rPr>
          <w:lang w:eastAsia="zh-CN"/>
        </w:rPr>
        <w:t xml:space="preserve"> </w:t>
      </w:r>
      <w:r w:rsidR="00F74A5C" w:rsidRPr="00213174">
        <w:t xml:space="preserve">transfusion-requiring bleeding and postoperative hematomas significantly </w:t>
      </w:r>
      <w:r w:rsidR="000C3848" w:rsidRPr="00213174">
        <w:t xml:space="preserve">increased </w:t>
      </w:r>
      <w:r w:rsidR="00F74A5C" w:rsidRPr="00213174">
        <w:t xml:space="preserve">when </w:t>
      </w:r>
      <w:r w:rsidR="000C3848" w:rsidRPr="00213174">
        <w:t>applying LM to remov</w:t>
      </w:r>
      <w:r w:rsidR="004A6502">
        <w:t>al of</w:t>
      </w:r>
      <w:r w:rsidR="000C3848" w:rsidRPr="00213174">
        <w:t xml:space="preserve"> </w:t>
      </w:r>
      <w:r w:rsidR="00F74A5C" w:rsidRPr="00213174">
        <w:t>intra-broad ligamentous fibroid</w:t>
      </w:r>
      <w:r w:rsidR="000C3848" w:rsidRPr="00213174">
        <w:t>s</w:t>
      </w:r>
      <w:r w:rsidR="0095335E" w:rsidRPr="00213174">
        <w:fldChar w:fldCharType="begin">
          <w:fldData xml:space="preserve">PEVuZE5vdGU+PENpdGU+PEF1dGhvcj5TaXp6aTwvQXV0aG9yPjxZZWFyPjIwMDc8L1llYXI+PFJl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</w:fldData>
        </w:fldChar>
      </w:r>
      <w:r w:rsidR="00BC188F" w:rsidRPr="00213174">
        <w:instrText xml:space="preserve"> ADDIN EN.CITE </w:instrText>
      </w:r>
      <w:r w:rsidR="00BC188F" w:rsidRPr="00213174">
        <w:fldChar w:fldCharType="begin">
          <w:fldData xml:space="preserve">PEVuZE5vdGU+PENpdGU+PEF1dGhvcj5TaXp6aTwvQXV0aG9yPjxZZWFyPjIwMDc8L1llYXI+PFJl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</w:fldData>
        </w:fldChar>
      </w:r>
      <w:r w:rsidR="00BC188F" w:rsidRPr="00213174">
        <w:instrText xml:space="preserve"> ADDIN EN.CITE.DATA </w:instrText>
      </w:r>
      <w:r w:rsidR="00BC188F" w:rsidRPr="00213174">
        <w:fldChar w:fldCharType="end"/>
      </w:r>
      <w:r w:rsidR="0095335E" w:rsidRPr="00213174">
        <w:fldChar w:fldCharType="separate"/>
      </w:r>
      <w:r w:rsidR="00BC188F" w:rsidRPr="00213174">
        <w:rPr>
          <w:vertAlign w:val="superscript"/>
        </w:rPr>
        <w:t>11</w:t>
      </w:r>
      <w:r w:rsidR="0095335E" w:rsidRPr="00213174">
        <w:fldChar w:fldCharType="end"/>
      </w:r>
      <w:r w:rsidR="00342AD4" w:rsidRPr="00213174">
        <w:t xml:space="preserve">. Other </w:t>
      </w:r>
      <w:r w:rsidR="004A6502">
        <w:t>researchers</w:t>
      </w:r>
      <w:r w:rsidR="004A6502" w:rsidRPr="00213174">
        <w:t xml:space="preserve"> </w:t>
      </w:r>
      <w:r w:rsidR="00342AD4" w:rsidRPr="00213174">
        <w:t xml:space="preserve">believe that </w:t>
      </w:r>
      <w:r w:rsidR="000C3848" w:rsidRPr="00213174">
        <w:t>e</w:t>
      </w:r>
      <w:r w:rsidR="00F74A5C" w:rsidRPr="00213174">
        <w:t xml:space="preserve">xcessive bleeding, prolonged operation time, and potential dissemination of cells when </w:t>
      </w:r>
      <w:r w:rsidR="00342AD4" w:rsidRPr="00213174">
        <w:t>applying</w:t>
      </w:r>
      <w:r w:rsidR="00F74A5C" w:rsidRPr="00213174">
        <w:t xml:space="preserve"> </w:t>
      </w:r>
      <w:r w:rsidR="00342AD4" w:rsidRPr="00213174">
        <w:t xml:space="preserve">morcellation </w:t>
      </w:r>
      <w:r w:rsidR="00F74A5C" w:rsidRPr="00213174">
        <w:t xml:space="preserve">are </w:t>
      </w:r>
      <w:r w:rsidR="0065334B" w:rsidRPr="00213174">
        <w:t>concern</w:t>
      </w:r>
      <w:r w:rsidR="004A6502">
        <w:t>ing</w:t>
      </w:r>
      <w:r w:rsidR="0065334B" w:rsidRPr="00213174">
        <w:t xml:space="preserve"> </w:t>
      </w:r>
      <w:r w:rsidR="00342AD4" w:rsidRPr="00213174">
        <w:t>problems</w:t>
      </w:r>
      <w:r w:rsidR="00F74A5C" w:rsidRPr="00213174">
        <w:t xml:space="preserve"> </w:t>
      </w:r>
      <w:r w:rsidR="004A6502">
        <w:t>with</w:t>
      </w:r>
      <w:r w:rsidR="00F74A5C" w:rsidRPr="00213174">
        <w:t xml:space="preserve"> </w:t>
      </w:r>
      <w:r w:rsidR="00900720" w:rsidRPr="00213174">
        <w:t>LM</w:t>
      </w:r>
      <w:r w:rsidR="0095335E" w:rsidRPr="00213174">
        <w:rPr>
          <w:vertAlign w:val="superscript"/>
        </w:rPr>
        <w:fldChar w:fldCharType="begin">
          <w:fldData xml:space="preserve">PEVuZE5vdGU+PENpdGU+PEF1dGhvcj5CdWNrbGV5PC9BdXRob3I+PFllYXI+MjAxNTwvWWVhcj48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</w:fldData>
        </w:fldChar>
      </w:r>
      <w:r w:rsidR="00BC188F" w:rsidRPr="00213174">
        <w:rPr>
          <w:vertAlign w:val="superscript"/>
        </w:rPr>
        <w:instrText xml:space="preserve"> ADDIN EN.CITE </w:instrText>
      </w:r>
      <w:r w:rsidR="00BC188F" w:rsidRPr="00213174">
        <w:rPr>
          <w:vertAlign w:val="superscript"/>
        </w:rPr>
        <w:fldChar w:fldCharType="begin">
          <w:fldData xml:space="preserve">PEVuZE5vdGU+PENpdGU+PEF1dGhvcj5CdWNrbGV5PC9BdXRob3I+PFllYXI+MjAxNTwvWWVhcj48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</w:fldData>
        </w:fldChar>
      </w:r>
      <w:r w:rsidR="00BC188F" w:rsidRPr="00213174">
        <w:rPr>
          <w:vertAlign w:val="superscript"/>
        </w:rPr>
        <w:instrText xml:space="preserve"> ADDIN EN.CITE.DATA </w:instrText>
      </w:r>
      <w:r w:rsidR="00BC188F" w:rsidRPr="00213174">
        <w:rPr>
          <w:vertAlign w:val="superscript"/>
        </w:rPr>
      </w:r>
      <w:r w:rsidR="00BC188F" w:rsidRPr="00213174">
        <w:rPr>
          <w:vertAlign w:val="superscript"/>
        </w:rPr>
        <w:fldChar w:fldCharType="end"/>
      </w:r>
      <w:r w:rsidR="0095335E" w:rsidRPr="00213174">
        <w:rPr>
          <w:vertAlign w:val="superscript"/>
        </w:rPr>
      </w:r>
      <w:r w:rsidR="0095335E" w:rsidRPr="00213174">
        <w:rPr>
          <w:vertAlign w:val="superscript"/>
        </w:rPr>
        <w:fldChar w:fldCharType="separate"/>
      </w:r>
      <w:r w:rsidR="00BC188F" w:rsidRPr="00213174">
        <w:rPr>
          <w:vertAlign w:val="superscript"/>
        </w:rPr>
        <w:t>12,13</w:t>
      </w:r>
      <w:r w:rsidR="0095335E" w:rsidRPr="00213174">
        <w:rPr>
          <w:vertAlign w:val="superscript"/>
        </w:rPr>
        <w:fldChar w:fldCharType="end"/>
      </w:r>
      <w:r w:rsidR="00F74A5C" w:rsidRPr="00213174">
        <w:t xml:space="preserve">. The risk of during-pregnancy uterine rupture after LM is </w:t>
      </w:r>
      <w:r w:rsidR="00342AD4" w:rsidRPr="00213174">
        <w:t xml:space="preserve">reported </w:t>
      </w:r>
      <w:r w:rsidR="00900720" w:rsidRPr="00213174">
        <w:t xml:space="preserve">to be </w:t>
      </w:r>
      <w:r w:rsidR="00F74A5C" w:rsidRPr="00213174">
        <w:t xml:space="preserve">higher </w:t>
      </w:r>
      <w:r w:rsidR="007C0BA7" w:rsidRPr="00213174">
        <w:lastRenderedPageBreak/>
        <w:t>t</w:t>
      </w:r>
      <w:r w:rsidR="00342AD4" w:rsidRPr="00213174">
        <w:t>han</w:t>
      </w:r>
      <w:r w:rsidR="00F74A5C" w:rsidRPr="00213174">
        <w:t xml:space="preserve"> abdominal myomectomy </w:t>
      </w:r>
      <w:r w:rsidR="007C0BA7" w:rsidRPr="00213174">
        <w:t xml:space="preserve">due to the technical difficulties </w:t>
      </w:r>
      <w:r w:rsidR="00F576D3" w:rsidRPr="00213174">
        <w:t>of</w:t>
      </w:r>
      <w:r w:rsidR="007C0BA7" w:rsidRPr="00213174">
        <w:t xml:space="preserve"> </w:t>
      </w:r>
      <w:r w:rsidR="00900720" w:rsidRPr="00213174">
        <w:t>sutur</w:t>
      </w:r>
      <w:r w:rsidR="00F576D3" w:rsidRPr="00213174">
        <w:t>ing</w:t>
      </w:r>
      <w:r w:rsidR="00453FD8" w:rsidRPr="00213174">
        <w:rPr>
          <w:vertAlign w:val="superscript"/>
        </w:rPr>
        <w:fldChar w:fldCharType="begin"/>
      </w:r>
      <w:r w:rsidR="00BC188F" w:rsidRPr="00213174">
        <w:rPr>
          <w:vertAlign w:val="superscript"/>
        </w:rPr>
        <w:instrText xml:space="preserve"> ADDIN EN.CITE &lt;EndNote&gt;&lt;Cite&gt;&lt;Author&gt;Kelly&lt;/Author&gt;&lt;Year&gt;2008&lt;/Year&gt;&lt;RecNum&gt;60&lt;/RecNum&gt;&lt;DisplayText&gt;&lt;style face="superscript"&gt;14&lt;/style&gt;&lt;/DisplayText&gt;&lt;record&gt;&lt;rec-number&gt;60&lt;/rec-number&gt;&lt;foreign-keys&gt;&lt;key app="EN" db-id="59rz9vaeqextp6e50sf5555c0prddprxfeae" timestamp="1533902212"&gt;60&lt;/key&gt;&lt;/foreign-keys&gt;&lt;ref-type name="Journal Article"&gt;17&lt;/ref-type&gt;&lt;contributors&gt;&lt;authors&gt;&lt;author&gt;Kelly, B. A.&lt;/author&gt;&lt;author&gt;Bright, P.&lt;/author&gt;&lt;author&gt;Mackenzie, I. Z.&lt;/author&gt;&lt;/authors&gt;&lt;/contributors&gt;&lt;auth-address&gt;Nuffield Department of Obstetrics and Gynaecology, John Radcliffe Hospital, Oxford, UK.&lt;/auth-address&gt;&lt;titles&gt;&lt;title&gt;Does the surgical approach used for myomectomy influence the morbidity in subsequent pregnancy?&lt;/title&gt;&lt;secondary-title&gt;J Obstet Gynaecol&lt;/secondary-title&gt;&lt;/titles&gt;&lt;periodical&gt;&lt;full-title&gt;J Obstet Gynaecol&lt;/full-title&gt;&lt;/periodical&gt;&lt;pages&gt;77-81&lt;/pages&gt;&lt;volume&gt;28&lt;/volume&gt;&lt;number&gt;1&lt;/number&gt;&lt;keywords&gt;&lt;keyword&gt;Adult&lt;/keyword&gt;&lt;keyword&gt;Cesarean Section/utilization&lt;/keyword&gt;&lt;keyword&gt;England/epidemiology&lt;/keyword&gt;&lt;keyword&gt;Female&lt;/keyword&gt;&lt;keyword&gt;Gynecologic Surgical Procedures/adverse effects&lt;/keyword&gt;&lt;keyword&gt;Humans&lt;/keyword&gt;&lt;keyword&gt;Laparoscopy/*adverse effects&lt;/keyword&gt;&lt;keyword&gt;Leiomyoma/*surgery&lt;/keyword&gt;&lt;keyword&gt;Obstetric Labor Complications/*epidemiology/etiology&lt;/keyword&gt;&lt;keyword&gt;Pregnancy&lt;/keyword&gt;&lt;keyword&gt;Pregnancy Outcome&lt;/keyword&gt;&lt;keyword&gt;State Medicine/statistics &amp;amp; numerical data&lt;/keyword&gt;&lt;keyword&gt;Uterine Neoplasms/*surgery&lt;/keyword&gt;&lt;keyword&gt;Uterine Rupture/epidemiology/etiology&lt;/keyword&gt;&lt;/keywords&gt;&lt;dates&gt;&lt;year&gt;2008&lt;/year&gt;&lt;pub-dates&gt;&lt;date&gt;Jan&lt;/date&gt;&lt;/pub-dates&gt;&lt;/dates&gt;&lt;isbn&gt;1364-6893 (Electronic)&amp;#xD;0144-3615 (Linking)&lt;/isbn&gt;&lt;accession-num&gt;18259905&lt;/accession-num&gt;&lt;urls&gt;&lt;related-urls&gt;&lt;url&gt;https://www.ncbi.nlm.nih.gov/pubmed/18259905&lt;/url&gt;&lt;/related-urls&gt;&lt;/urls&gt;&lt;electronic-resource-num&gt;10.1080/01443610701811738&lt;/electronic-resource-num&gt;&lt;/record&gt;&lt;/Cite&gt;&lt;/EndNote&gt;</w:instrText>
      </w:r>
      <w:r w:rsidR="00453FD8" w:rsidRPr="00213174">
        <w:rPr>
          <w:vertAlign w:val="superscript"/>
        </w:rPr>
        <w:fldChar w:fldCharType="separate"/>
      </w:r>
      <w:r w:rsidR="00BC188F" w:rsidRPr="00213174">
        <w:rPr>
          <w:vertAlign w:val="superscript"/>
        </w:rPr>
        <w:t>14</w:t>
      </w:r>
      <w:r w:rsidR="00453FD8" w:rsidRPr="00213174">
        <w:rPr>
          <w:vertAlign w:val="superscript"/>
        </w:rPr>
        <w:fldChar w:fldCharType="end"/>
      </w:r>
      <w:r w:rsidR="00F74A5C" w:rsidRPr="00213174">
        <w:t xml:space="preserve">. </w:t>
      </w:r>
      <w:r w:rsidR="007C0BA7" w:rsidRPr="00213174">
        <w:t>The</w:t>
      </w:r>
      <w:r w:rsidR="0043047D" w:rsidRPr="00213174">
        <w:t xml:space="preserve"> safety of pregnancy succeeding</w:t>
      </w:r>
      <w:r w:rsidR="007C0BA7" w:rsidRPr="00213174">
        <w:t xml:space="preserve"> LM </w:t>
      </w:r>
      <w:r w:rsidR="0043047D" w:rsidRPr="00213174">
        <w:t>remains</w:t>
      </w:r>
      <w:r w:rsidR="007C0BA7" w:rsidRPr="00213174">
        <w:t xml:space="preserve"> controversial</w:t>
      </w:r>
      <w:r w:rsidR="0095335E" w:rsidRPr="00213174">
        <w:rPr>
          <w:vertAlign w:val="superscript"/>
        </w:rPr>
        <w:fldChar w:fldCharType="begin"/>
      </w:r>
      <w:r w:rsidR="00BC188F" w:rsidRPr="00213174">
        <w:rPr>
          <w:vertAlign w:val="superscript"/>
        </w:rPr>
        <w:instrText xml:space="preserve"> ADDIN EN.CITE &lt;EndNote&gt;&lt;Cite&gt;&lt;Author&gt;Tian&lt;/Author&gt;&lt;Year&gt;2015&lt;/Year&gt;&lt;RecNum&gt;61&lt;/RecNum&gt;&lt;DisplayText&gt;&lt;style face="superscript"&gt;15&lt;/style&gt;&lt;/DisplayText&gt;&lt;record&gt;&lt;rec-number&gt;61&lt;/rec-number&gt;&lt;foreign-keys&gt;&lt;key app="EN" db-id="59rz9vaeqextp6e50sf5555c0prddprxfeae" timestamp="1534046158"&gt;61&lt;/key&gt;&lt;/foreign-keys&gt;&lt;ref-type name="Journal Article"&gt;17&lt;/ref-type&gt;&lt;contributors&gt;&lt;authors&gt;&lt;author&gt;Tian, Y. C.&lt;/author&gt;&lt;author&gt;Long, T. F.&lt;/author&gt;&lt;author&gt;Dai, Y. M.&lt;/author&gt;&lt;/authors&gt;&lt;/contributors&gt;&lt;auth-address&gt;Department of Gynecology, Beijing Obstetrics and Gynecology Hospital, Capital Medical University, Beijing, China.&lt;/auth-address&gt;&lt;titles&gt;&lt;title&gt;Pregnancy outcomes following different surgical approaches of myomectomy&lt;/title&gt;&lt;secondary-title&gt;J Obstet Gynaecol Res&lt;/secondary-title&gt;&lt;/titles&gt;&lt;periodical&gt;&lt;full-title&gt;J Obstet Gynaecol Res&lt;/full-title&gt;&lt;/periodical&gt;&lt;pages&gt;350-7&lt;/pages&gt;&lt;volume&gt;41&lt;/volume&gt;&lt;number&gt;3&lt;/number&gt;&lt;keywords&gt;&lt;keyword&gt;Adult&lt;/keyword&gt;&lt;keyword&gt;*Cesarean Section&lt;/keyword&gt;&lt;keyword&gt;Cicatrix/complications&lt;/keyword&gt;&lt;keyword&gt;Female&lt;/keyword&gt;&lt;keyword&gt;Fertility Preservation&lt;/keyword&gt;&lt;keyword&gt;Humans&lt;/keyword&gt;&lt;keyword&gt;Laparoscopy&lt;/keyword&gt;&lt;keyword&gt;Leiomyoma/*surgery&lt;/keyword&gt;&lt;keyword&gt;Pregnancy&lt;/keyword&gt;&lt;keyword&gt;Pregnancy Outcome&lt;/keyword&gt;&lt;keyword&gt;*Pregnancy Rate&lt;/keyword&gt;&lt;keyword&gt;Prospective Studies&lt;/keyword&gt;&lt;keyword&gt;Retrospective Studies&lt;/keyword&gt;&lt;keyword&gt;Uterine Myomectomy/adverse effects/*methods&lt;/keyword&gt;&lt;keyword&gt;Uterine Neoplasms/*surgery&lt;/keyword&gt;&lt;keyword&gt;myomectomy&lt;/keyword&gt;&lt;keyword&gt;obstetrics characteristics&lt;/keyword&gt;&lt;keyword&gt;uterine dehiscence&lt;/keyword&gt;&lt;/keywords&gt;&lt;dates&gt;&lt;year&gt;2015&lt;/year&gt;&lt;pub-dates&gt;&lt;date&gt;Mar&lt;/date&gt;&lt;/pub-dates&gt;&lt;/dates&gt;&lt;isbn&gt;1447-0756 (Electronic)&amp;#xD;1341-8076 (Linking)&lt;/isbn&gt;&lt;accession-num&gt;25256675&lt;/accession-num&gt;&lt;urls&gt;&lt;related-urls&gt;&lt;url&gt;https://www.ncbi.nlm.nih.gov/pubmed/25256675&lt;/url&gt;&lt;/related-urls&gt;&lt;/urls&gt;&lt;electronic-resource-num&gt;10.1111/jog.12532&lt;/electronic-resource-num&gt;&lt;/record&gt;&lt;/Cite&gt;&lt;/EndNote&gt;</w:instrText>
      </w:r>
      <w:r w:rsidR="0095335E" w:rsidRPr="00213174">
        <w:rPr>
          <w:vertAlign w:val="superscript"/>
        </w:rPr>
        <w:fldChar w:fldCharType="separate"/>
      </w:r>
      <w:r w:rsidR="00BC188F" w:rsidRPr="00213174">
        <w:rPr>
          <w:vertAlign w:val="superscript"/>
        </w:rPr>
        <w:t>15</w:t>
      </w:r>
      <w:r w:rsidR="0095335E" w:rsidRPr="00213174">
        <w:rPr>
          <w:vertAlign w:val="superscript"/>
        </w:rPr>
        <w:fldChar w:fldCharType="end"/>
      </w:r>
      <w:r w:rsidR="007C0BA7" w:rsidRPr="00213174">
        <w:t>. As p</w:t>
      </w:r>
      <w:r w:rsidR="00F74A5C" w:rsidRPr="00213174">
        <w:t>ostoperative healing of the myometrium is very important for patient</w:t>
      </w:r>
      <w:r w:rsidR="004A6502">
        <w:t>s</w:t>
      </w:r>
      <w:r w:rsidR="00F74A5C" w:rsidRPr="00213174">
        <w:t xml:space="preserve"> </w:t>
      </w:r>
      <w:r w:rsidR="007C0BA7" w:rsidRPr="00213174">
        <w:t xml:space="preserve">who need to maintain </w:t>
      </w:r>
      <w:r w:rsidR="00F74A5C" w:rsidRPr="00213174">
        <w:t xml:space="preserve">fertility </w:t>
      </w:r>
      <w:r w:rsidR="004A6502">
        <w:t xml:space="preserve">either </w:t>
      </w:r>
      <w:r w:rsidR="00F74A5C" w:rsidRPr="00213174">
        <w:t xml:space="preserve">clinically or </w:t>
      </w:r>
      <w:r w:rsidR="004A6502">
        <w:t>by request</w:t>
      </w:r>
      <w:r w:rsidR="007C0BA7" w:rsidRPr="00213174">
        <w:t xml:space="preserve">, </w:t>
      </w:r>
      <w:r w:rsidR="00F74A5C" w:rsidRPr="00213174">
        <w:t xml:space="preserve">LM procedures need to </w:t>
      </w:r>
      <w:r w:rsidR="007C0BA7" w:rsidRPr="00213174">
        <w:t>be more applicable</w:t>
      </w:r>
      <w:r w:rsidR="0016610C">
        <w:t>, which can be accomplished by</w:t>
      </w:r>
      <w:r w:rsidR="007C0BA7" w:rsidRPr="00213174">
        <w:t xml:space="preserve"> </w:t>
      </w:r>
      <w:r w:rsidR="00F74A5C" w:rsidRPr="00213174">
        <w:t>reduc</w:t>
      </w:r>
      <w:r w:rsidR="007C0BA7" w:rsidRPr="00213174">
        <w:t>ing</w:t>
      </w:r>
      <w:r w:rsidR="00F74A5C" w:rsidRPr="00213174">
        <w:t xml:space="preserve"> the </w:t>
      </w:r>
      <w:r w:rsidR="00900720" w:rsidRPr="00213174">
        <w:t xml:space="preserve">technical </w:t>
      </w:r>
      <w:r w:rsidR="00F74A5C" w:rsidRPr="00213174">
        <w:t>difficulties and promot</w:t>
      </w:r>
      <w:r w:rsidR="007C0BA7" w:rsidRPr="00213174">
        <w:t>ing</w:t>
      </w:r>
      <w:r w:rsidR="00F74A5C" w:rsidRPr="00213174">
        <w:t xml:space="preserve"> uterine healing after </w:t>
      </w:r>
      <w:r w:rsidR="007C0BA7" w:rsidRPr="00213174">
        <w:t xml:space="preserve">the </w:t>
      </w:r>
      <w:r w:rsidR="0043047D" w:rsidRPr="00213174">
        <w:t>surgery</w:t>
      </w:r>
      <w:r w:rsidR="00F74A5C" w:rsidRPr="00213174">
        <w:t>.</w:t>
      </w:r>
      <w:r w:rsidR="00F74A5C" w:rsidRPr="00213174">
        <w:rPr>
          <w:highlight w:val="yellow"/>
        </w:rPr>
        <w:t xml:space="preserve"> </w:t>
      </w:r>
    </w:p>
    <w:p w14:paraId="04685C53" w14:textId="77777777" w:rsidR="00BC188F" w:rsidRPr="00213174" w:rsidRDefault="00BC188F" w:rsidP="00FB3940">
      <w:pPr>
        <w:widowControl/>
        <w:jc w:val="left"/>
        <w:rPr>
          <w:highlight w:val="yellow"/>
        </w:rPr>
      </w:pPr>
    </w:p>
    <w:p w14:paraId="45A8715A" w14:textId="142AAB59" w:rsidR="00C072C5" w:rsidRPr="00213174" w:rsidRDefault="006209D1" w:rsidP="00FB3940">
      <w:pPr>
        <w:widowControl/>
        <w:jc w:val="left"/>
      </w:pPr>
      <w:r w:rsidRPr="00213174">
        <w:rPr>
          <w:lang w:eastAsia="zh-CN"/>
        </w:rPr>
        <w:t xml:space="preserve">In order to </w:t>
      </w:r>
      <w:r w:rsidRPr="00213174">
        <w:t xml:space="preserve">minimize the damage </w:t>
      </w:r>
      <w:r w:rsidR="00655C17" w:rsidRPr="00213174">
        <w:t>to</w:t>
      </w:r>
      <w:r w:rsidRPr="00213174">
        <w:t xml:space="preserve"> </w:t>
      </w:r>
      <w:r w:rsidR="00213174">
        <w:t xml:space="preserve">the </w:t>
      </w:r>
      <w:r w:rsidRPr="00213174">
        <w:t xml:space="preserve">patient’s fertility, </w:t>
      </w:r>
      <w:r w:rsidR="00BF3671" w:rsidRPr="00213174">
        <w:t xml:space="preserve">here </w:t>
      </w:r>
      <w:r w:rsidRPr="00213174">
        <w:t xml:space="preserve">we </w:t>
      </w:r>
      <w:r w:rsidR="00BF3671" w:rsidRPr="00213174">
        <w:t>present</w:t>
      </w:r>
      <w:r w:rsidRPr="00213174">
        <w:t xml:space="preserve"> a modified myomectomy procedure, the </w:t>
      </w:r>
      <w:r w:rsidR="00213174" w:rsidRPr="00213174">
        <w:t xml:space="preserve">intracapsular rotary-cut procedure </w:t>
      </w:r>
      <w:r w:rsidRPr="00213174">
        <w:t>(IRCP)</w:t>
      </w:r>
      <w:r w:rsidR="00453FD8" w:rsidRPr="00213174">
        <w:fldChar w:fldCharType="begin"/>
      </w:r>
      <w:r w:rsidR="00BC188F" w:rsidRPr="00213174">
        <w:instrText xml:space="preserve"> ADDIN EN.CITE &lt;EndNote&gt;&lt;Cite&gt;&lt;Author&gt;Zhong&lt;/Author&gt;&lt;Year&gt;2018&lt;/Year&gt;&lt;RecNum&gt;59&lt;/RecNum&gt;&lt;DisplayText&gt;&lt;style face="superscript"&gt;16&lt;/style&gt;&lt;/DisplayText&gt;&lt;record&gt;&lt;rec-number&gt;59&lt;/rec-number&gt;&lt;foreign-keys&gt;&lt;key app="EN" db-id="59rz9vaeqextp6e50sf5555c0prddprxfeae" timestamp="1533901719"&gt;59&lt;/key&gt;&lt;/foreign-keys&gt;&lt;ref-type name="Journal Article"&gt;17&lt;/ref-type&gt;&lt;contributors&gt;&lt;authors&gt;&lt;author&gt;Zhong, S. L.&lt;/author&gt;&lt;author&gt;Zeng, L. P.&lt;/author&gt;&lt;author&gt;Li, H.&lt;/author&gt;&lt;author&gt;Wu, R. F.&lt;/author&gt;&lt;/authors&gt;&lt;/contributors&gt;&lt;auth-address&gt;Department of Obstetrics and Gynecology, Peking University Shenzhen Hospital, 1120 Lianhua Road, Futian District, Shenzhen 518036, China; Shenzhen Key Laboratory of Gynecological Diagnostic Technology Research, 1120 Lianhua Road, Futian District, Shenzhen 518036, China.&amp;#xD;Department of Obstetrics and Gynecology, Peking University Shenzhen Hospital, 1120 Lianhua Road, Futian District, Shenzhen 518036, China; Shenzhen Key Laboratory of Gynecological Diagnostic Technology Research, 1120 Lianhua Road, Futian District, Shenzhen 518036, China. Electronic address: wurf100@126.com.&lt;/auth-address&gt;&lt;titles&gt;&lt;title&gt;Development and evaluation of an improved laparoscopic myomectomy adopting intracapsular rotary-cut procedures&lt;/title&gt;&lt;secondary-title&gt;Eur J Obstet Gynecol Reprod Biol&lt;/secondary-title&gt;&lt;/titles&gt;&lt;periodical&gt;&lt;full-title&gt;Eur J Obstet Gynecol Reprod Biol&lt;/full-title&gt;&lt;/periodical&gt;&lt;pages&gt;5-11&lt;/pages&gt;&lt;volume&gt;221&lt;/volume&gt;&lt;keywords&gt;&lt;keyword&gt;Laparoscopy&lt;/keyword&gt;&lt;keyword&gt;Pseudocapsule&lt;/keyword&gt;&lt;keyword&gt;Special location fibroid&lt;/keyword&gt;&lt;keyword&gt;Surgery improvement&lt;/keyword&gt;&lt;keyword&gt;Uterine fibroid&lt;/keyword&gt;&lt;/keywords&gt;&lt;dates&gt;&lt;year&gt;2018&lt;/year&gt;&lt;pub-dates&gt;&lt;date&gt;Feb&lt;/date&gt;&lt;/pub-dates&gt;&lt;/dates&gt;&lt;isbn&gt;1872-7654 (Electronic)&amp;#xD;0301-2115 (Linking)&lt;/isbn&gt;&lt;accession-num&gt;29227848&lt;/accession-num&gt;&lt;urls&gt;&lt;related-urls&gt;&lt;url&gt;https://www.ncbi.nlm.nih.gov/pubmed/29227848&lt;/url&gt;&lt;/related-urls&gt;&lt;/urls&gt;&lt;electronic-resource-num&gt;10.1016/j.ejogrb.2017.11.021&lt;/electronic-resource-num&gt;&lt;/record&gt;&lt;/Cite&gt;&lt;/EndNote&gt;</w:instrText>
      </w:r>
      <w:r w:rsidR="00453FD8" w:rsidRPr="00213174">
        <w:fldChar w:fldCharType="separate"/>
      </w:r>
      <w:r w:rsidR="00BC188F" w:rsidRPr="00213174">
        <w:rPr>
          <w:vertAlign w:val="superscript"/>
        </w:rPr>
        <w:t>16</w:t>
      </w:r>
      <w:r w:rsidR="00453FD8" w:rsidRPr="00213174">
        <w:fldChar w:fldCharType="end"/>
      </w:r>
      <w:r w:rsidRPr="00213174">
        <w:t>. This procedure shortens the incision on uterine wall as much as possible and reduces the technical difficulties of LM. Also, it helps to protect fibers and blood vessels of the pseudo-capsule</w:t>
      </w:r>
      <w:r w:rsidR="0016610C">
        <w:t xml:space="preserve"> that</w:t>
      </w:r>
      <w:r w:rsidR="00213174">
        <w:t xml:space="preserve"> </w:t>
      </w:r>
      <w:r w:rsidRPr="00213174">
        <w:t>play</w:t>
      </w:r>
      <w:r w:rsidR="0043047D" w:rsidRPr="00213174">
        <w:t>s</w:t>
      </w:r>
      <w:r w:rsidRPr="00213174">
        <w:t xml:space="preserve"> </w:t>
      </w:r>
      <w:r w:rsidR="0016610C">
        <w:t xml:space="preserve">an </w:t>
      </w:r>
      <w:r w:rsidRPr="00213174">
        <w:t>important role in</w:t>
      </w:r>
      <w:r w:rsidR="00213174">
        <w:t xml:space="preserve"> </w:t>
      </w:r>
      <w:r w:rsidRPr="00213174">
        <w:t>uterine healing after</w:t>
      </w:r>
      <w:r w:rsidR="0043047D" w:rsidRPr="00213174">
        <w:t xml:space="preserve"> myomectomy</w:t>
      </w:r>
      <w:r w:rsidRPr="00213174">
        <w:t xml:space="preserve">, ultimately reducing </w:t>
      </w:r>
      <w:r w:rsidR="0016610C">
        <w:t xml:space="preserve">the </w:t>
      </w:r>
      <w:r w:rsidRPr="00213174">
        <w:t>risk of postoperative hematoma and uterine rupture in subsequent pregnancy.</w:t>
      </w:r>
      <w:r w:rsidR="0043047D" w:rsidRPr="00213174">
        <w:t xml:space="preserve"> </w:t>
      </w:r>
      <w:r w:rsidR="0016610C">
        <w:t>After b</w:t>
      </w:r>
      <w:r w:rsidR="00F74A5C" w:rsidRPr="00213174">
        <w:t>eing reviewed and approved by the Institutional Review Board of Peking University Shenzhen Hospital on December</w:t>
      </w:r>
      <w:r w:rsidR="00F67DB0">
        <w:t xml:space="preserve"> </w:t>
      </w:r>
      <w:r w:rsidR="00F74A5C" w:rsidRPr="00213174">
        <w:t xml:space="preserve">15, 2012, we </w:t>
      </w:r>
      <w:r w:rsidR="00A07270" w:rsidRPr="00213174">
        <w:t xml:space="preserve">began the application of </w:t>
      </w:r>
      <w:r w:rsidR="00F74A5C" w:rsidRPr="00213174">
        <w:t>IRCP</w:t>
      </w:r>
      <w:r w:rsidR="00A07270" w:rsidRPr="00213174">
        <w:t xml:space="preserve"> and </w:t>
      </w:r>
      <w:r w:rsidR="00F74A5C" w:rsidRPr="00213174">
        <w:t>evaluat</w:t>
      </w:r>
      <w:r w:rsidR="0016610C">
        <w:t>ion of</w:t>
      </w:r>
      <w:r w:rsidR="00F74A5C" w:rsidRPr="00213174">
        <w:t xml:space="preserve"> the outcomes of IRCP </w:t>
      </w:r>
      <w:r w:rsidR="00A07270" w:rsidRPr="00213174">
        <w:t>by</w:t>
      </w:r>
      <w:r w:rsidR="00F74A5C" w:rsidRPr="00213174">
        <w:t xml:space="preserve"> compari</w:t>
      </w:r>
      <w:r w:rsidR="0016610C">
        <w:t>son</w:t>
      </w:r>
      <w:r w:rsidR="00F74A5C" w:rsidRPr="00213174">
        <w:t xml:space="preserve"> with t</w:t>
      </w:r>
      <w:r w:rsidR="00A07270" w:rsidRPr="00213174">
        <w:t>radition</w:t>
      </w:r>
      <w:r w:rsidR="00F74A5C" w:rsidRPr="00213174">
        <w:t xml:space="preserve">al LM. </w:t>
      </w:r>
    </w:p>
    <w:p w14:paraId="74B8050B" w14:textId="1D4020EB" w:rsidR="00F74A5C" w:rsidRPr="00213174" w:rsidRDefault="00F74A5C" w:rsidP="00FB3940">
      <w:pPr>
        <w:widowControl/>
        <w:jc w:val="left"/>
        <w:rPr>
          <w:b/>
        </w:rPr>
      </w:pPr>
    </w:p>
    <w:p w14:paraId="1EA217EB" w14:textId="43FC2966" w:rsidR="00213174" w:rsidRPr="00213174" w:rsidRDefault="006305D7" w:rsidP="00FB3940">
      <w:pPr>
        <w:widowControl/>
        <w:jc w:val="left"/>
      </w:pPr>
      <w:r w:rsidRPr="00213174">
        <w:rPr>
          <w:b/>
        </w:rPr>
        <w:t>PROTOCOL:</w:t>
      </w:r>
      <w:r w:rsidRPr="00213174">
        <w:t xml:space="preserve"> </w:t>
      </w:r>
    </w:p>
    <w:p w14:paraId="14C70C33" w14:textId="30ADCA43" w:rsidR="00F74A5C" w:rsidRPr="00213174" w:rsidRDefault="00000241" w:rsidP="00FB3940">
      <w:pPr>
        <w:widowControl/>
        <w:jc w:val="left"/>
        <w:rPr>
          <w:lang w:eastAsia="zh-CN"/>
        </w:rPr>
      </w:pPr>
      <w:r w:rsidRPr="00213174">
        <w:t xml:space="preserve">All the procedures </w:t>
      </w:r>
      <w:r w:rsidR="00D64663" w:rsidRPr="00213174">
        <w:t xml:space="preserve">in the following protocol were reviewed and approved by the </w:t>
      </w:r>
      <w:r w:rsidR="00D64663" w:rsidRPr="00213174">
        <w:rPr>
          <w:lang w:eastAsia="zh-CN"/>
        </w:rPr>
        <w:t xml:space="preserve">Institutional Review Board of Peking University Shenzhen Hospital for application on patients </w:t>
      </w:r>
      <w:r w:rsidR="00D64663" w:rsidRPr="00213174">
        <w:t>on December, 15, 2012</w:t>
      </w:r>
      <w:r w:rsidR="00D64663" w:rsidRPr="00213174">
        <w:rPr>
          <w:lang w:eastAsia="zh-CN"/>
        </w:rPr>
        <w:t>.</w:t>
      </w:r>
    </w:p>
    <w:p w14:paraId="16353FBD" w14:textId="77777777" w:rsidR="00320BCC" w:rsidRPr="00213174" w:rsidRDefault="00320BCC" w:rsidP="00FB3940">
      <w:pPr>
        <w:widowControl/>
        <w:jc w:val="left"/>
        <w:rPr>
          <w:lang w:eastAsia="zh-CN"/>
        </w:rPr>
      </w:pPr>
    </w:p>
    <w:p w14:paraId="44052E35" w14:textId="4A33F70F" w:rsidR="002D2CF5" w:rsidRPr="00F67DB0" w:rsidRDefault="00F74A5C" w:rsidP="00FB3940">
      <w:pPr>
        <w:pStyle w:val="ListParagraph"/>
        <w:widowControl/>
        <w:numPr>
          <w:ilvl w:val="0"/>
          <w:numId w:val="25"/>
        </w:numPr>
        <w:ind w:left="0" w:firstLine="0"/>
        <w:jc w:val="left"/>
        <w:rPr>
          <w:b/>
        </w:rPr>
      </w:pPr>
      <w:bookmarkStart w:id="4" w:name="OLE_LINK19"/>
      <w:bookmarkStart w:id="5" w:name="OLE_LINK18"/>
      <w:r w:rsidRPr="00F67DB0">
        <w:rPr>
          <w:b/>
        </w:rPr>
        <w:t xml:space="preserve">Patient </w:t>
      </w:r>
      <w:r w:rsidR="00F67DB0">
        <w:rPr>
          <w:b/>
        </w:rPr>
        <w:t>P</w:t>
      </w:r>
      <w:r w:rsidRPr="00F67DB0">
        <w:rPr>
          <w:b/>
        </w:rPr>
        <w:t>reparation</w:t>
      </w:r>
    </w:p>
    <w:p w14:paraId="0E8DC25B" w14:textId="77777777" w:rsidR="00F67DB0" w:rsidRPr="00213174" w:rsidRDefault="00F67DB0" w:rsidP="00FB3940">
      <w:pPr>
        <w:widowControl/>
        <w:jc w:val="left"/>
        <w:rPr>
          <w:lang w:eastAsia="zh-CN"/>
        </w:rPr>
      </w:pPr>
    </w:p>
    <w:p w14:paraId="729B2364" w14:textId="42CD4850" w:rsidR="00DD2C23" w:rsidRDefault="00F67DB0" w:rsidP="00FB3940">
      <w:pPr>
        <w:pStyle w:val="ListParagraph"/>
        <w:widowControl/>
        <w:numPr>
          <w:ilvl w:val="1"/>
          <w:numId w:val="25"/>
        </w:numPr>
        <w:ind w:left="0" w:firstLine="0"/>
        <w:jc w:val="left"/>
        <w:rPr>
          <w:lang w:eastAsia="zh-CN"/>
        </w:rPr>
      </w:pPr>
      <w:r>
        <w:rPr>
          <w:lang w:eastAsia="zh-CN"/>
        </w:rPr>
        <w:t>Use the following inclusion criteria:</w:t>
      </w:r>
      <w:r w:rsidR="005F499A" w:rsidRPr="00213174">
        <w:rPr>
          <w:lang w:eastAsia="zh-CN"/>
        </w:rPr>
        <w:t xml:space="preserve"> abnormal uterine bleeding; fibroids compress</w:t>
      </w:r>
      <w:r w:rsidR="00276455">
        <w:rPr>
          <w:lang w:eastAsia="zh-CN"/>
        </w:rPr>
        <w:t>ing</w:t>
      </w:r>
      <w:r w:rsidR="005F499A" w:rsidRPr="00213174">
        <w:rPr>
          <w:lang w:eastAsia="zh-CN"/>
        </w:rPr>
        <w:t xml:space="preserve"> surrounding organs</w:t>
      </w:r>
      <w:r w:rsidR="00276455">
        <w:rPr>
          <w:lang w:eastAsia="zh-CN"/>
        </w:rPr>
        <w:t xml:space="preserve"> and</w:t>
      </w:r>
      <w:r w:rsidR="005F499A" w:rsidRPr="00213174">
        <w:rPr>
          <w:lang w:eastAsia="zh-CN"/>
        </w:rPr>
        <w:t xml:space="preserve"> causing urinary, digestive, or sexual symptoms; infertility; fibroid is larger than 4</w:t>
      </w:r>
      <w:r>
        <w:rPr>
          <w:lang w:eastAsia="zh-CN"/>
        </w:rPr>
        <w:t xml:space="preserve"> </w:t>
      </w:r>
      <w:r w:rsidR="005F499A" w:rsidRPr="00213174">
        <w:rPr>
          <w:lang w:eastAsia="zh-CN"/>
        </w:rPr>
        <w:t>cm while the patient is preparing for pregnancy.</w:t>
      </w:r>
    </w:p>
    <w:p w14:paraId="60CAEC34" w14:textId="77777777" w:rsidR="00F67DB0" w:rsidRPr="00213174" w:rsidRDefault="00F67DB0" w:rsidP="00FB3940">
      <w:pPr>
        <w:pStyle w:val="ListParagraph"/>
        <w:widowControl/>
        <w:ind w:left="0"/>
        <w:jc w:val="left"/>
        <w:rPr>
          <w:lang w:eastAsia="zh-CN"/>
        </w:rPr>
      </w:pPr>
    </w:p>
    <w:p w14:paraId="1F6C1F4F" w14:textId="1F6892A1" w:rsidR="00320BCC" w:rsidRDefault="00F67DB0" w:rsidP="00FB3940">
      <w:pPr>
        <w:pStyle w:val="ListParagraph"/>
        <w:widowControl/>
        <w:numPr>
          <w:ilvl w:val="1"/>
          <w:numId w:val="25"/>
        </w:numPr>
        <w:ind w:left="0" w:firstLine="0"/>
        <w:jc w:val="left"/>
        <w:rPr>
          <w:lang w:eastAsia="zh-CN"/>
        </w:rPr>
      </w:pPr>
      <w:r>
        <w:rPr>
          <w:lang w:eastAsia="zh-CN"/>
        </w:rPr>
        <w:t>Use the following exclusion</w:t>
      </w:r>
      <w:r w:rsidRPr="00213174">
        <w:rPr>
          <w:lang w:eastAsia="zh-CN"/>
        </w:rPr>
        <w:t xml:space="preserve"> </w:t>
      </w:r>
      <w:r w:rsidR="00320BCC" w:rsidRPr="00213174">
        <w:rPr>
          <w:lang w:eastAsia="zh-CN"/>
        </w:rPr>
        <w:t xml:space="preserve">criteria: suspected malignancy; </w:t>
      </w:r>
      <w:r w:rsidR="00655C17" w:rsidRPr="00213174">
        <w:rPr>
          <w:lang w:eastAsia="zh-CN"/>
        </w:rPr>
        <w:t xml:space="preserve">suspected fibroid degeneration; </w:t>
      </w:r>
      <w:r w:rsidR="00375C86" w:rsidRPr="00213174">
        <w:rPr>
          <w:lang w:eastAsia="zh-CN"/>
        </w:rPr>
        <w:t>pedunculated, cervical</w:t>
      </w:r>
      <w:r w:rsidR="00276455">
        <w:rPr>
          <w:lang w:eastAsia="zh-CN"/>
        </w:rPr>
        <w:t>,</w:t>
      </w:r>
      <w:r w:rsidR="00375C86" w:rsidRPr="00213174">
        <w:rPr>
          <w:lang w:eastAsia="zh-CN"/>
        </w:rPr>
        <w:t xml:space="preserve"> or intra-broad ligamentous fibroid</w:t>
      </w:r>
      <w:r w:rsidR="00276455">
        <w:rPr>
          <w:rFonts w:hint="eastAsia"/>
          <w:lang w:eastAsia="zh-CN"/>
        </w:rPr>
        <w:t>s</w:t>
      </w:r>
      <w:r w:rsidR="00276455">
        <w:rPr>
          <w:lang w:eastAsia="zh-CN"/>
        </w:rPr>
        <w:t xml:space="preserve">; </w:t>
      </w:r>
      <w:r w:rsidR="00874966" w:rsidRPr="00213174">
        <w:rPr>
          <w:lang w:eastAsia="zh-CN"/>
        </w:rPr>
        <w:t>preoperative use of gonadotrophin-releasing hormone analogues</w:t>
      </w:r>
      <w:r w:rsidR="00375C86" w:rsidRPr="00213174">
        <w:rPr>
          <w:lang w:eastAsia="zh-CN"/>
        </w:rPr>
        <w:t>;</w:t>
      </w:r>
      <w:r w:rsidR="00655C17" w:rsidRPr="00213174">
        <w:rPr>
          <w:lang w:eastAsia="zh-CN"/>
        </w:rPr>
        <w:t xml:space="preserve"> </w:t>
      </w:r>
      <w:r w:rsidR="00320BCC" w:rsidRPr="00213174">
        <w:rPr>
          <w:lang w:eastAsia="zh-CN"/>
        </w:rPr>
        <w:t>acute systemic inflammation or pelvic inflammatory disease;</w:t>
      </w:r>
      <w:r w:rsidR="00635857" w:rsidRPr="00213174">
        <w:rPr>
          <w:lang w:eastAsia="zh-CN"/>
        </w:rPr>
        <w:t xml:space="preserve"> </w:t>
      </w:r>
      <w:r w:rsidR="00320BCC" w:rsidRPr="00213174">
        <w:rPr>
          <w:lang w:eastAsia="zh-CN"/>
        </w:rPr>
        <w:t>patient</w:t>
      </w:r>
      <w:r w:rsidR="00276455">
        <w:rPr>
          <w:lang w:eastAsia="zh-CN"/>
        </w:rPr>
        <w:t xml:space="preserve"> is</w:t>
      </w:r>
      <w:r w:rsidR="00320BCC" w:rsidRPr="00213174">
        <w:rPr>
          <w:lang w:eastAsia="zh-CN"/>
        </w:rPr>
        <w:t xml:space="preserve"> </w:t>
      </w:r>
      <w:r w:rsidR="00276455">
        <w:rPr>
          <w:lang w:eastAsia="zh-CN"/>
        </w:rPr>
        <w:t>currently</w:t>
      </w:r>
      <w:r w:rsidR="00320BCC" w:rsidRPr="00213174">
        <w:rPr>
          <w:lang w:eastAsia="zh-CN"/>
        </w:rPr>
        <w:t xml:space="preserve"> pregnan</w:t>
      </w:r>
      <w:r w:rsidR="00276455">
        <w:rPr>
          <w:lang w:eastAsia="zh-CN"/>
        </w:rPr>
        <w:t>t</w:t>
      </w:r>
      <w:r w:rsidR="00320BCC" w:rsidRPr="00213174">
        <w:rPr>
          <w:lang w:eastAsia="zh-CN"/>
        </w:rPr>
        <w:t xml:space="preserve">, </w:t>
      </w:r>
      <w:r w:rsidR="00276455">
        <w:rPr>
          <w:lang w:eastAsia="zh-CN"/>
        </w:rPr>
        <w:t xml:space="preserve">within </w:t>
      </w:r>
      <w:r w:rsidR="00320BCC" w:rsidRPr="00213174">
        <w:rPr>
          <w:lang w:eastAsia="zh-CN"/>
        </w:rPr>
        <w:t>puerperium</w:t>
      </w:r>
      <w:r w:rsidR="00276455">
        <w:rPr>
          <w:lang w:eastAsia="zh-CN"/>
        </w:rPr>
        <w:t>,</w:t>
      </w:r>
      <w:r w:rsidR="00320BCC" w:rsidRPr="00213174">
        <w:rPr>
          <w:lang w:eastAsia="zh-CN"/>
        </w:rPr>
        <w:t xml:space="preserve"> or within three months after abortion;</w:t>
      </w:r>
      <w:r w:rsidR="00320BCC" w:rsidRPr="00213174">
        <w:t xml:space="preserve"> </w:t>
      </w:r>
      <w:r w:rsidR="00320BCC" w:rsidRPr="00213174">
        <w:rPr>
          <w:lang w:eastAsia="zh-CN"/>
        </w:rPr>
        <w:t>severe coagulation disorders; any other contraindications for general anesthesia or laparoscopy.</w:t>
      </w:r>
    </w:p>
    <w:p w14:paraId="170E63E0" w14:textId="77777777" w:rsidR="00F67DB0" w:rsidRPr="00213174" w:rsidRDefault="00F67DB0" w:rsidP="00FB3940">
      <w:pPr>
        <w:widowControl/>
        <w:jc w:val="left"/>
        <w:rPr>
          <w:lang w:eastAsia="zh-CN"/>
        </w:rPr>
      </w:pPr>
    </w:p>
    <w:p w14:paraId="6A5E0E1A" w14:textId="77676FB8" w:rsidR="002F40DA" w:rsidRPr="00213174" w:rsidRDefault="002F40DA" w:rsidP="00FB3940">
      <w:pPr>
        <w:pStyle w:val="ListParagraph"/>
        <w:widowControl/>
        <w:numPr>
          <w:ilvl w:val="1"/>
          <w:numId w:val="25"/>
        </w:numPr>
        <w:ind w:left="0" w:firstLine="0"/>
        <w:jc w:val="left"/>
      </w:pPr>
      <w:r w:rsidRPr="00213174">
        <w:t xml:space="preserve">Conduct </w:t>
      </w:r>
      <w:r w:rsidR="00315FCB">
        <w:t xml:space="preserve">a </w:t>
      </w:r>
      <w:r w:rsidR="00F74A5C" w:rsidRPr="00213174">
        <w:t>pelvic palpation and ultrasound examination</w:t>
      </w:r>
      <w:bookmarkEnd w:id="4"/>
      <w:bookmarkEnd w:id="5"/>
      <w:r w:rsidR="00F74A5C" w:rsidRPr="00213174">
        <w:t xml:space="preserve"> to determine the location, </w:t>
      </w:r>
      <w:r w:rsidR="00F74A5C" w:rsidRPr="00213174">
        <w:rPr>
          <w:lang w:eastAsia="zh-CN"/>
        </w:rPr>
        <w:t>number</w:t>
      </w:r>
      <w:r w:rsidR="00F74A5C" w:rsidRPr="00213174">
        <w:t xml:space="preserve">, and size of </w:t>
      </w:r>
      <w:r w:rsidR="00315FCB">
        <w:t xml:space="preserve">the </w:t>
      </w:r>
      <w:r w:rsidR="00F74A5C" w:rsidRPr="00213174">
        <w:t xml:space="preserve">fibroids. </w:t>
      </w:r>
    </w:p>
    <w:p w14:paraId="2E813F04" w14:textId="77777777" w:rsidR="00F67DB0" w:rsidRDefault="00F67DB0" w:rsidP="00FB3940">
      <w:pPr>
        <w:pStyle w:val="ListParagraph"/>
        <w:widowControl/>
        <w:ind w:left="0"/>
        <w:jc w:val="left"/>
      </w:pPr>
    </w:p>
    <w:p w14:paraId="31D91472" w14:textId="0A17FF84" w:rsidR="003B0750" w:rsidRPr="00213174" w:rsidRDefault="002F40DA" w:rsidP="00FB3940">
      <w:pPr>
        <w:pStyle w:val="ListParagraph"/>
        <w:widowControl/>
        <w:numPr>
          <w:ilvl w:val="1"/>
          <w:numId w:val="25"/>
        </w:numPr>
        <w:ind w:left="0" w:firstLine="0"/>
        <w:jc w:val="left"/>
      </w:pPr>
      <w:r w:rsidRPr="00213174">
        <w:t>Inform</w:t>
      </w:r>
      <w:r w:rsidR="00315FCB">
        <w:t xml:space="preserve"> the</w:t>
      </w:r>
      <w:r w:rsidR="00F74A5C" w:rsidRPr="00213174">
        <w:t xml:space="preserve"> patient of the benefits and risks of </w:t>
      </w:r>
      <w:r w:rsidRPr="00213174">
        <w:t xml:space="preserve">surgery </w:t>
      </w:r>
      <w:r w:rsidR="00315FCB">
        <w:t>and obtain</w:t>
      </w:r>
      <w:r w:rsidR="00F74A5C" w:rsidRPr="00213174">
        <w:t xml:space="preserve"> writ</w:t>
      </w:r>
      <w:r w:rsidR="003B0750" w:rsidRPr="00213174">
        <w:t>ten consent</w:t>
      </w:r>
      <w:r w:rsidR="00F74A5C" w:rsidRPr="00213174">
        <w:t xml:space="preserve">, </w:t>
      </w:r>
      <w:r w:rsidR="00315FCB">
        <w:t>discussing</w:t>
      </w:r>
      <w:r w:rsidR="00F74A5C" w:rsidRPr="00213174">
        <w:t xml:space="preserve"> the risks of </w:t>
      </w:r>
      <w:r w:rsidRPr="00213174">
        <w:rPr>
          <w:lang w:eastAsia="zh-CN"/>
        </w:rPr>
        <w:t>excessive</w:t>
      </w:r>
      <w:r w:rsidR="00F74A5C" w:rsidRPr="00213174">
        <w:t xml:space="preserve"> bleeding and</w:t>
      </w:r>
      <w:r w:rsidRPr="00213174">
        <w:t xml:space="preserve"> blood</w:t>
      </w:r>
      <w:r w:rsidR="00F74A5C" w:rsidRPr="00213174">
        <w:t xml:space="preserve"> transfusion, </w:t>
      </w:r>
      <w:r w:rsidR="003B0750" w:rsidRPr="00213174">
        <w:t>conversion</w:t>
      </w:r>
      <w:r w:rsidR="00F74A5C" w:rsidRPr="00213174">
        <w:t xml:space="preserve"> to laparotomy, </w:t>
      </w:r>
      <w:r w:rsidR="003B0750" w:rsidRPr="00213174">
        <w:t>tumor</w:t>
      </w:r>
      <w:r w:rsidR="00F74A5C" w:rsidRPr="00213174">
        <w:t xml:space="preserve"> cell dissemination</w:t>
      </w:r>
      <w:r w:rsidR="003B0750" w:rsidRPr="00213174">
        <w:t xml:space="preserve"> </w:t>
      </w:r>
      <w:r w:rsidR="00F74A5C" w:rsidRPr="00213174">
        <w:t>during the operation</w:t>
      </w:r>
      <w:r w:rsidR="00315FCB">
        <w:t>,</w:t>
      </w:r>
      <w:r w:rsidR="00F74A5C" w:rsidRPr="00213174">
        <w:t xml:space="preserve"> and postoperative infection</w:t>
      </w:r>
      <w:r w:rsidR="003B0750" w:rsidRPr="00213174">
        <w:t xml:space="preserve">. </w:t>
      </w:r>
    </w:p>
    <w:p w14:paraId="312C1EFE" w14:textId="77777777" w:rsidR="00F67DB0" w:rsidRDefault="00F67DB0" w:rsidP="00FB3940">
      <w:pPr>
        <w:pStyle w:val="ListParagraph"/>
        <w:widowControl/>
        <w:ind w:left="0"/>
        <w:jc w:val="left"/>
      </w:pPr>
    </w:p>
    <w:p w14:paraId="65CC0951" w14:textId="2CA7BEC3" w:rsidR="00375C86" w:rsidRPr="00213174" w:rsidRDefault="002F40DA" w:rsidP="00FB3940">
      <w:pPr>
        <w:pStyle w:val="ListParagraph"/>
        <w:widowControl/>
        <w:numPr>
          <w:ilvl w:val="1"/>
          <w:numId w:val="25"/>
        </w:numPr>
        <w:ind w:left="0" w:firstLine="0"/>
        <w:jc w:val="left"/>
      </w:pPr>
      <w:r w:rsidRPr="00213174">
        <w:t>Perform t</w:t>
      </w:r>
      <w:r w:rsidR="00C2182D" w:rsidRPr="00213174">
        <w:t xml:space="preserve">he surgery under general anesthesia with endotracheal intubation. </w:t>
      </w:r>
      <w:r w:rsidR="00315FCB">
        <w:t>Administer to</w:t>
      </w:r>
      <w:r w:rsidR="00F67DB0">
        <w:t xml:space="preserve"> e</w:t>
      </w:r>
      <w:r w:rsidR="00C2182D" w:rsidRPr="00213174">
        <w:t>a</w:t>
      </w:r>
      <w:r w:rsidR="00B21FDE" w:rsidRPr="00213174">
        <w:t>ch</w:t>
      </w:r>
      <w:r w:rsidR="00DD5237" w:rsidRPr="00213174">
        <w:t xml:space="preserve"> </w:t>
      </w:r>
      <w:r w:rsidR="00F74A5C" w:rsidRPr="00213174">
        <w:t xml:space="preserve">patient a prophylactic antibiotic dosage of </w:t>
      </w:r>
      <w:r w:rsidR="00F67DB0" w:rsidRPr="00213174">
        <w:t>2 g</w:t>
      </w:r>
      <w:r w:rsidR="00F67DB0">
        <w:t xml:space="preserve"> of </w:t>
      </w:r>
      <w:r w:rsidR="00315FCB">
        <w:t>c</w:t>
      </w:r>
      <w:r w:rsidR="00F74A5C" w:rsidRPr="00213174">
        <w:t>efamandole</w:t>
      </w:r>
      <w:r w:rsidR="00C04E47" w:rsidRPr="00213174">
        <w:t xml:space="preserve"> </w:t>
      </w:r>
      <w:r w:rsidR="00F74A5C" w:rsidRPr="00213174">
        <w:t>intravenously</w:t>
      </w:r>
      <w:r w:rsidR="006D5923" w:rsidRPr="00213174">
        <w:t xml:space="preserve"> </w:t>
      </w:r>
      <w:r w:rsidR="00B21FDE" w:rsidRPr="00213174">
        <w:t>30</w:t>
      </w:r>
      <w:r w:rsidR="00F67DB0">
        <w:t xml:space="preserve"> </w:t>
      </w:r>
      <w:r w:rsidR="00B21FDE" w:rsidRPr="00213174">
        <w:t xml:space="preserve">min </w:t>
      </w:r>
      <w:r w:rsidR="006D5923" w:rsidRPr="00213174">
        <w:t xml:space="preserve">before </w:t>
      </w:r>
      <w:r w:rsidR="00C2182D" w:rsidRPr="00213174">
        <w:rPr>
          <w:lang w:eastAsia="zh-CN"/>
        </w:rPr>
        <w:t>induction</w:t>
      </w:r>
      <w:r w:rsidR="00C2182D" w:rsidRPr="00213174">
        <w:t xml:space="preserve"> of </w:t>
      </w:r>
      <w:r w:rsidR="006D5923" w:rsidRPr="00213174">
        <w:t>anesthesia</w:t>
      </w:r>
      <w:r w:rsidR="00F74A5C" w:rsidRPr="00213174">
        <w:t>.</w:t>
      </w:r>
    </w:p>
    <w:p w14:paraId="0F07F021" w14:textId="36884AA3" w:rsidR="00F74A5C" w:rsidRPr="00213174" w:rsidRDefault="00F74A5C" w:rsidP="00FB3940">
      <w:pPr>
        <w:widowControl/>
        <w:jc w:val="left"/>
      </w:pPr>
    </w:p>
    <w:p w14:paraId="3B13FCFE" w14:textId="5F879CCE" w:rsidR="00F67DB0" w:rsidRPr="00FB3940" w:rsidRDefault="00F74A5C" w:rsidP="00FB3940">
      <w:pPr>
        <w:pStyle w:val="ListParagraph"/>
        <w:widowControl/>
        <w:numPr>
          <w:ilvl w:val="0"/>
          <w:numId w:val="25"/>
        </w:numPr>
        <w:ind w:left="0" w:firstLine="0"/>
        <w:jc w:val="left"/>
        <w:rPr>
          <w:b/>
          <w:highlight w:val="yellow"/>
        </w:rPr>
      </w:pPr>
      <w:r w:rsidRPr="00FB3940">
        <w:rPr>
          <w:b/>
          <w:highlight w:val="yellow"/>
        </w:rPr>
        <w:t xml:space="preserve">Pre-IRCP </w:t>
      </w:r>
      <w:r w:rsidR="00F67DB0" w:rsidRPr="00FB3940">
        <w:rPr>
          <w:b/>
          <w:highlight w:val="yellow"/>
        </w:rPr>
        <w:t>Preparation</w:t>
      </w:r>
    </w:p>
    <w:p w14:paraId="1F71C5B8" w14:textId="77777777" w:rsidR="00F67DB0" w:rsidRPr="00FB3940" w:rsidRDefault="00F67DB0" w:rsidP="00FB3940">
      <w:pPr>
        <w:pStyle w:val="ListParagraph"/>
        <w:widowControl/>
        <w:ind w:left="0"/>
        <w:jc w:val="left"/>
        <w:rPr>
          <w:highlight w:val="yellow"/>
        </w:rPr>
      </w:pPr>
    </w:p>
    <w:p w14:paraId="663E3BCB" w14:textId="37C34AA6" w:rsidR="00DA06AC" w:rsidRPr="00FB3940" w:rsidRDefault="007A6AA7" w:rsidP="00FB3940">
      <w:pPr>
        <w:pStyle w:val="ListParagraph"/>
        <w:widowControl/>
        <w:numPr>
          <w:ilvl w:val="1"/>
          <w:numId w:val="25"/>
        </w:numPr>
        <w:ind w:left="0" w:firstLine="0"/>
        <w:jc w:val="left"/>
        <w:rPr>
          <w:highlight w:val="yellow"/>
        </w:rPr>
      </w:pPr>
      <w:r w:rsidRPr="00FB3940">
        <w:t xml:space="preserve">After </w:t>
      </w:r>
      <w:r w:rsidR="00FB3940" w:rsidRPr="00FB3940">
        <w:t xml:space="preserve">standard </w:t>
      </w:r>
      <w:r w:rsidRPr="00FB3940">
        <w:t>skin sterilization,</w:t>
      </w:r>
      <w:r w:rsidR="009C2576" w:rsidRPr="00FB3940">
        <w:t xml:space="preserve"> </w:t>
      </w:r>
      <w:r w:rsidR="00464E70" w:rsidRPr="00FB3940">
        <w:rPr>
          <w:highlight w:val="yellow"/>
        </w:rPr>
        <w:t>establish the ports</w:t>
      </w:r>
      <w:r w:rsidR="009C2576" w:rsidRPr="00FB3940">
        <w:rPr>
          <w:highlight w:val="yellow"/>
          <w:lang w:eastAsia="zh-CN"/>
        </w:rPr>
        <w:t xml:space="preserve"> by</w:t>
      </w:r>
      <w:r w:rsidRPr="00FB3940">
        <w:rPr>
          <w:highlight w:val="yellow"/>
          <w:lang w:eastAsia="zh-CN"/>
        </w:rPr>
        <w:t xml:space="preserve"> standard techniques</w:t>
      </w:r>
      <w:r w:rsidR="00464E70" w:rsidRPr="00FB3940">
        <w:rPr>
          <w:highlight w:val="yellow"/>
          <w:lang w:eastAsia="zh-CN"/>
        </w:rPr>
        <w:t>:</w:t>
      </w:r>
      <w:r w:rsidRPr="00FB3940">
        <w:rPr>
          <w:highlight w:val="yellow"/>
          <w:lang w:eastAsia="zh-CN"/>
        </w:rPr>
        <w:t xml:space="preserve"> a </w:t>
      </w:r>
      <w:r w:rsidR="00F74A5C" w:rsidRPr="00FB3940">
        <w:rPr>
          <w:highlight w:val="yellow"/>
        </w:rPr>
        <w:t>10</w:t>
      </w:r>
      <w:r w:rsidR="00442275" w:rsidRPr="00FB3940">
        <w:rPr>
          <w:highlight w:val="yellow"/>
        </w:rPr>
        <w:t xml:space="preserve"> </w:t>
      </w:r>
      <w:r w:rsidR="00F74A5C" w:rsidRPr="00FB3940">
        <w:rPr>
          <w:highlight w:val="yellow"/>
        </w:rPr>
        <w:t>mm umbilical port</w:t>
      </w:r>
      <w:r w:rsidR="00DA06AC" w:rsidRPr="00FB3940">
        <w:rPr>
          <w:highlight w:val="yellow"/>
        </w:rPr>
        <w:t xml:space="preserve">, </w:t>
      </w:r>
      <w:r w:rsidR="00CB130E">
        <w:rPr>
          <w:highlight w:val="yellow"/>
        </w:rPr>
        <w:t>and</w:t>
      </w:r>
      <w:r w:rsidR="00F74A5C" w:rsidRPr="00FB3940">
        <w:rPr>
          <w:highlight w:val="yellow"/>
        </w:rPr>
        <w:t xml:space="preserve"> 5</w:t>
      </w:r>
      <w:r w:rsidR="00442275" w:rsidRPr="00FB3940">
        <w:rPr>
          <w:highlight w:val="yellow"/>
        </w:rPr>
        <w:t xml:space="preserve"> </w:t>
      </w:r>
      <w:r w:rsidR="00F74A5C" w:rsidRPr="00FB3940">
        <w:rPr>
          <w:highlight w:val="yellow"/>
        </w:rPr>
        <w:t>mm and 10</w:t>
      </w:r>
      <w:r w:rsidR="00442275" w:rsidRPr="00FB3940">
        <w:rPr>
          <w:highlight w:val="yellow"/>
        </w:rPr>
        <w:t xml:space="preserve"> </w:t>
      </w:r>
      <w:r w:rsidR="00F74A5C" w:rsidRPr="00FB3940">
        <w:rPr>
          <w:highlight w:val="yellow"/>
        </w:rPr>
        <w:t xml:space="preserve">mm ancillary ports </w:t>
      </w:r>
      <w:r w:rsidRPr="00FB3940">
        <w:rPr>
          <w:highlight w:val="yellow"/>
        </w:rPr>
        <w:t xml:space="preserve">in the lower abdomen. </w:t>
      </w:r>
      <w:r w:rsidR="00F67DB0" w:rsidRPr="00FB3940">
        <w:rPr>
          <w:highlight w:val="yellow"/>
        </w:rPr>
        <w:t>Connect the</w:t>
      </w:r>
      <w:r w:rsidR="00213174" w:rsidRPr="00FB3940">
        <w:rPr>
          <w:highlight w:val="yellow"/>
        </w:rPr>
        <w:t xml:space="preserve"> </w:t>
      </w:r>
      <w:r w:rsidR="007E4217" w:rsidRPr="00FB3940">
        <w:rPr>
          <w:highlight w:val="yellow"/>
        </w:rPr>
        <w:t>5</w:t>
      </w:r>
      <w:r w:rsidR="00442275" w:rsidRPr="00FB3940">
        <w:rPr>
          <w:highlight w:val="yellow"/>
        </w:rPr>
        <w:t xml:space="preserve"> </w:t>
      </w:r>
      <w:r w:rsidR="007E4217" w:rsidRPr="00FB3940">
        <w:rPr>
          <w:highlight w:val="yellow"/>
        </w:rPr>
        <w:t xml:space="preserve">mm port </w:t>
      </w:r>
      <w:r w:rsidR="00456A28" w:rsidRPr="00FB3940">
        <w:rPr>
          <w:highlight w:val="yellow"/>
        </w:rPr>
        <w:t xml:space="preserve">with a </w:t>
      </w:r>
      <w:r w:rsidRPr="00FB3940">
        <w:rPr>
          <w:highlight w:val="yellow"/>
        </w:rPr>
        <w:t>plastic</w:t>
      </w:r>
      <w:r w:rsidR="00456A28" w:rsidRPr="00FB3940">
        <w:rPr>
          <w:highlight w:val="yellow"/>
        </w:rPr>
        <w:t xml:space="preserve"> tube</w:t>
      </w:r>
      <w:r w:rsidRPr="00FB3940">
        <w:rPr>
          <w:highlight w:val="yellow"/>
        </w:rPr>
        <w:t xml:space="preserve"> for vacuum drainage</w:t>
      </w:r>
      <w:r w:rsidR="00456A28" w:rsidRPr="00FB3940">
        <w:rPr>
          <w:highlight w:val="yellow"/>
        </w:rPr>
        <w:t xml:space="preserve">, which can suck the smoke during </w:t>
      </w:r>
      <w:r w:rsidRPr="00FB3940">
        <w:rPr>
          <w:highlight w:val="yellow"/>
        </w:rPr>
        <w:t>surgery</w:t>
      </w:r>
      <w:r w:rsidR="007E4217" w:rsidRPr="00FB3940">
        <w:rPr>
          <w:highlight w:val="yellow"/>
        </w:rPr>
        <w:t>.</w:t>
      </w:r>
      <w:r w:rsidRPr="00FB3940">
        <w:rPr>
          <w:highlight w:val="yellow"/>
        </w:rPr>
        <w:t xml:space="preserve"> </w:t>
      </w:r>
    </w:p>
    <w:p w14:paraId="63CC0375" w14:textId="77777777" w:rsidR="00F67DB0" w:rsidRPr="00FB3940" w:rsidRDefault="00F67DB0" w:rsidP="00FB3940">
      <w:pPr>
        <w:pStyle w:val="ListParagraph"/>
        <w:widowControl/>
        <w:ind w:left="0"/>
        <w:jc w:val="left"/>
        <w:rPr>
          <w:highlight w:val="yellow"/>
        </w:rPr>
      </w:pPr>
    </w:p>
    <w:p w14:paraId="2F343618" w14:textId="38100E4C" w:rsidR="00DA06AC" w:rsidRPr="00FB3940" w:rsidRDefault="00D873A0" w:rsidP="00FB3940">
      <w:pPr>
        <w:pStyle w:val="ListParagraph"/>
        <w:widowControl/>
        <w:numPr>
          <w:ilvl w:val="1"/>
          <w:numId w:val="25"/>
        </w:numPr>
        <w:ind w:left="0" w:firstLine="0"/>
        <w:jc w:val="left"/>
        <w:rPr>
          <w:highlight w:val="yellow"/>
        </w:rPr>
      </w:pPr>
      <w:r w:rsidRPr="00FB3940">
        <w:rPr>
          <w:highlight w:val="yellow"/>
        </w:rPr>
        <w:t>During</w:t>
      </w:r>
      <w:r w:rsidRPr="00FB3940">
        <w:rPr>
          <w:highlight w:val="yellow"/>
          <w:lang w:eastAsia="zh-CN"/>
        </w:rPr>
        <w:t xml:space="preserve"> the surger</w:t>
      </w:r>
      <w:r w:rsidRPr="00FB3940">
        <w:rPr>
          <w:highlight w:val="yellow"/>
        </w:rPr>
        <w:t>y,</w:t>
      </w:r>
      <w:r w:rsidR="00CB130E">
        <w:rPr>
          <w:highlight w:val="yellow"/>
        </w:rPr>
        <w:t xml:space="preserve"> </w:t>
      </w:r>
      <w:r w:rsidR="00C91A9D">
        <w:rPr>
          <w:highlight w:val="yellow"/>
        </w:rPr>
        <w:t xml:space="preserve">have </w:t>
      </w:r>
      <w:r w:rsidR="00CB130E">
        <w:rPr>
          <w:highlight w:val="yellow"/>
        </w:rPr>
        <w:t>an</w:t>
      </w:r>
      <w:r w:rsidR="00CB130E" w:rsidRPr="00CB130E">
        <w:rPr>
          <w:highlight w:val="yellow"/>
        </w:rPr>
        <w:t xml:space="preserve"> </w:t>
      </w:r>
      <w:r w:rsidR="00CB130E" w:rsidRPr="00FB3940">
        <w:rPr>
          <w:highlight w:val="yellow"/>
        </w:rPr>
        <w:t>anesthesiologist</w:t>
      </w:r>
      <w:r w:rsidR="00CB130E">
        <w:rPr>
          <w:highlight w:val="yellow"/>
        </w:rPr>
        <w:t xml:space="preserve"> </w:t>
      </w:r>
      <w:r w:rsidR="00F67DB0" w:rsidRPr="00FB3940">
        <w:rPr>
          <w:highlight w:val="yellow"/>
        </w:rPr>
        <w:t xml:space="preserve">carefully monitor </w:t>
      </w:r>
      <w:r w:rsidRPr="00FB3940">
        <w:rPr>
          <w:highlight w:val="yellow"/>
        </w:rPr>
        <w:t>vital signs of the patient.</w:t>
      </w:r>
      <w:r w:rsidR="00213174" w:rsidRPr="00FB3940">
        <w:rPr>
          <w:highlight w:val="yellow"/>
        </w:rPr>
        <w:t xml:space="preserve"> </w:t>
      </w:r>
    </w:p>
    <w:p w14:paraId="1CA91B49" w14:textId="77777777" w:rsidR="00F67DB0" w:rsidRPr="00FB3940" w:rsidRDefault="00F67DB0" w:rsidP="00FB3940">
      <w:pPr>
        <w:pStyle w:val="ListParagraph"/>
        <w:widowControl/>
        <w:ind w:left="0"/>
        <w:jc w:val="left"/>
        <w:rPr>
          <w:highlight w:val="yellow"/>
        </w:rPr>
      </w:pPr>
    </w:p>
    <w:p w14:paraId="49A49A10" w14:textId="655EB47A" w:rsidR="00F74A5C" w:rsidRPr="00FB3940" w:rsidRDefault="00DA06AC" w:rsidP="00FB3940">
      <w:pPr>
        <w:pStyle w:val="ListParagraph"/>
        <w:widowControl/>
        <w:numPr>
          <w:ilvl w:val="1"/>
          <w:numId w:val="25"/>
        </w:numPr>
        <w:ind w:left="0" w:firstLine="0"/>
        <w:jc w:val="left"/>
        <w:rPr>
          <w:highlight w:val="yellow"/>
          <w:lang w:eastAsia="zh-CN"/>
        </w:rPr>
      </w:pPr>
      <w:r w:rsidRPr="00FB3940">
        <w:rPr>
          <w:highlight w:val="yellow"/>
        </w:rPr>
        <w:t>Maintain t</w:t>
      </w:r>
      <w:r w:rsidR="00D873A0" w:rsidRPr="00FB3940">
        <w:rPr>
          <w:highlight w:val="yellow"/>
        </w:rPr>
        <w:t xml:space="preserve">he intraabdominal pressure and gas flow rate </w:t>
      </w:r>
      <w:r w:rsidRPr="00FB3940">
        <w:rPr>
          <w:highlight w:val="yellow"/>
        </w:rPr>
        <w:t>at</w:t>
      </w:r>
      <w:r w:rsidR="00D873A0" w:rsidRPr="00FB3940">
        <w:rPr>
          <w:highlight w:val="yellow"/>
        </w:rPr>
        <w:t xml:space="preserve"> 13</w:t>
      </w:r>
      <w:r w:rsidR="00442275" w:rsidRPr="00FB3940">
        <w:rPr>
          <w:highlight w:val="yellow"/>
        </w:rPr>
        <w:t xml:space="preserve"> </w:t>
      </w:r>
      <w:r w:rsidR="00D873A0" w:rsidRPr="00FB3940">
        <w:rPr>
          <w:highlight w:val="yellow"/>
        </w:rPr>
        <w:t>k</w:t>
      </w:r>
      <w:r w:rsidR="00F67DB0" w:rsidRPr="00FB3940">
        <w:rPr>
          <w:highlight w:val="yellow"/>
          <w:lang w:eastAsia="zh-CN"/>
        </w:rPr>
        <w:t>P</w:t>
      </w:r>
      <w:r w:rsidR="00D873A0" w:rsidRPr="00FB3940">
        <w:rPr>
          <w:highlight w:val="yellow"/>
          <w:lang w:eastAsia="zh-CN"/>
        </w:rPr>
        <w:t>a</w:t>
      </w:r>
      <w:r w:rsidR="00D873A0" w:rsidRPr="00FB3940">
        <w:rPr>
          <w:highlight w:val="yellow"/>
        </w:rPr>
        <w:t xml:space="preserve"> </w:t>
      </w:r>
      <w:r w:rsidR="00D873A0" w:rsidRPr="00FB3940">
        <w:rPr>
          <w:highlight w:val="yellow"/>
          <w:lang w:eastAsia="zh-CN"/>
        </w:rPr>
        <w:t xml:space="preserve">and </w:t>
      </w:r>
      <w:r w:rsidR="00145398" w:rsidRPr="00FB3940">
        <w:rPr>
          <w:highlight w:val="yellow"/>
          <w:lang w:eastAsia="zh-CN"/>
        </w:rPr>
        <w:t>12</w:t>
      </w:r>
      <w:r w:rsidR="00442275" w:rsidRPr="00FB3940">
        <w:rPr>
          <w:highlight w:val="yellow"/>
          <w:lang w:eastAsia="zh-CN"/>
        </w:rPr>
        <w:t xml:space="preserve"> </w:t>
      </w:r>
      <w:r w:rsidR="00A1115F" w:rsidRPr="00FB3940">
        <w:rPr>
          <w:highlight w:val="yellow"/>
          <w:lang w:eastAsia="zh-CN"/>
        </w:rPr>
        <w:t>L</w:t>
      </w:r>
      <w:r w:rsidR="00145398" w:rsidRPr="00FB3940">
        <w:rPr>
          <w:highlight w:val="yellow"/>
          <w:lang w:eastAsia="zh-CN"/>
        </w:rPr>
        <w:t>/min</w:t>
      </w:r>
      <w:r w:rsidR="00D873A0" w:rsidRPr="00FB3940">
        <w:rPr>
          <w:highlight w:val="yellow"/>
          <w:lang w:eastAsia="zh-CN"/>
        </w:rPr>
        <w:t>,</w:t>
      </w:r>
      <w:r w:rsidRPr="00FB3940">
        <w:rPr>
          <w:highlight w:val="yellow"/>
          <w:lang w:eastAsia="zh-CN"/>
        </w:rPr>
        <w:t xml:space="preserve"> r</w:t>
      </w:r>
      <w:r w:rsidR="00D873A0" w:rsidRPr="00FB3940">
        <w:rPr>
          <w:highlight w:val="yellow"/>
          <w:lang w:eastAsia="zh-CN"/>
        </w:rPr>
        <w:t>espectively.</w:t>
      </w:r>
      <w:r w:rsidR="00D873A0" w:rsidRPr="00FB3940" w:rsidDel="00D873A0">
        <w:rPr>
          <w:highlight w:val="yellow"/>
        </w:rPr>
        <w:t xml:space="preserve"> </w:t>
      </w:r>
    </w:p>
    <w:p w14:paraId="4AB7449C" w14:textId="77777777" w:rsidR="00F74A5C" w:rsidRPr="00FB3940" w:rsidRDefault="00F74A5C" w:rsidP="00FB3940">
      <w:pPr>
        <w:widowControl/>
        <w:jc w:val="left"/>
        <w:rPr>
          <w:highlight w:val="yellow"/>
        </w:rPr>
      </w:pPr>
      <w:r w:rsidRPr="00FB3940">
        <w:rPr>
          <w:highlight w:val="yellow"/>
        </w:rPr>
        <w:t xml:space="preserve"> </w:t>
      </w:r>
    </w:p>
    <w:p w14:paraId="73CFE49E" w14:textId="5B01425D" w:rsidR="00F74A5C" w:rsidRPr="00FB3940" w:rsidRDefault="00F74A5C" w:rsidP="00FB3940">
      <w:pPr>
        <w:pStyle w:val="ListParagraph"/>
        <w:widowControl/>
        <w:numPr>
          <w:ilvl w:val="0"/>
          <w:numId w:val="25"/>
        </w:numPr>
        <w:ind w:left="0" w:firstLine="0"/>
        <w:jc w:val="left"/>
        <w:rPr>
          <w:b/>
          <w:highlight w:val="yellow"/>
        </w:rPr>
      </w:pPr>
      <w:r w:rsidRPr="00FB3940">
        <w:rPr>
          <w:b/>
          <w:highlight w:val="yellow"/>
        </w:rPr>
        <w:t>Intracapsular Rotary-</w:t>
      </w:r>
      <w:r w:rsidR="00DF0CF0">
        <w:rPr>
          <w:b/>
          <w:highlight w:val="yellow"/>
        </w:rPr>
        <w:t>C</w:t>
      </w:r>
      <w:r w:rsidRPr="00FB3940">
        <w:rPr>
          <w:b/>
          <w:highlight w:val="yellow"/>
        </w:rPr>
        <w:t>ut Procedure (IRCP)</w:t>
      </w:r>
    </w:p>
    <w:p w14:paraId="0DF94E8C" w14:textId="77777777" w:rsidR="00F67DB0" w:rsidRPr="00FB3940" w:rsidRDefault="00F67DB0" w:rsidP="00FB3940">
      <w:pPr>
        <w:pStyle w:val="ListParagraph"/>
        <w:widowControl/>
        <w:ind w:left="0"/>
        <w:jc w:val="left"/>
        <w:rPr>
          <w:b/>
          <w:highlight w:val="yellow"/>
        </w:rPr>
      </w:pPr>
    </w:p>
    <w:p w14:paraId="796EAC98" w14:textId="0F91AA19" w:rsidR="004368D3" w:rsidRPr="00FB3940" w:rsidRDefault="004B7C72" w:rsidP="00FB3940">
      <w:pPr>
        <w:pStyle w:val="ListParagraph"/>
        <w:widowControl/>
        <w:numPr>
          <w:ilvl w:val="1"/>
          <w:numId w:val="25"/>
        </w:numPr>
        <w:ind w:left="0" w:firstLine="0"/>
        <w:jc w:val="left"/>
        <w:rPr>
          <w:highlight w:val="yellow"/>
        </w:rPr>
      </w:pPr>
      <w:r w:rsidRPr="00FB3940">
        <w:rPr>
          <w:highlight w:val="yellow"/>
        </w:rPr>
        <w:t>I</w:t>
      </w:r>
      <w:r w:rsidR="00D873A0" w:rsidRPr="00FB3940">
        <w:rPr>
          <w:highlight w:val="yellow"/>
        </w:rPr>
        <w:t>nspect the pelvis</w:t>
      </w:r>
      <w:r w:rsidR="00DD47BD" w:rsidRPr="00FB3940">
        <w:rPr>
          <w:highlight w:val="yellow"/>
        </w:rPr>
        <w:t xml:space="preserve"> carefully</w:t>
      </w:r>
      <w:r w:rsidR="00D873A0" w:rsidRPr="00FB3940">
        <w:rPr>
          <w:highlight w:val="yellow"/>
        </w:rPr>
        <w:t xml:space="preserve"> to confirm</w:t>
      </w:r>
      <w:r w:rsidR="00F74A5C" w:rsidRPr="00FB3940">
        <w:rPr>
          <w:highlight w:val="yellow"/>
        </w:rPr>
        <w:t xml:space="preserve"> the </w:t>
      </w:r>
      <w:r w:rsidR="00D873A0" w:rsidRPr="00FB3940">
        <w:rPr>
          <w:highlight w:val="yellow"/>
        </w:rPr>
        <w:t>size</w:t>
      </w:r>
      <w:r w:rsidR="00F74A5C" w:rsidRPr="00FB3940">
        <w:rPr>
          <w:highlight w:val="yellow"/>
        </w:rPr>
        <w:t>, number, and location of the fibroids</w:t>
      </w:r>
      <w:r w:rsidR="00D873A0" w:rsidRPr="00FB3940">
        <w:rPr>
          <w:highlight w:val="yellow"/>
        </w:rPr>
        <w:t>. I</w:t>
      </w:r>
      <w:r w:rsidR="00F74A5C" w:rsidRPr="00FB3940">
        <w:rPr>
          <w:highlight w:val="yellow"/>
        </w:rPr>
        <w:t>nject</w:t>
      </w:r>
      <w:r w:rsidR="00D873A0" w:rsidRPr="00FB3940">
        <w:rPr>
          <w:highlight w:val="yellow"/>
        </w:rPr>
        <w:t xml:space="preserve"> </w:t>
      </w:r>
      <w:r w:rsidR="00CB130E">
        <w:rPr>
          <w:highlight w:val="yellow"/>
        </w:rPr>
        <w:t xml:space="preserve">an </w:t>
      </w:r>
      <w:r w:rsidR="00D873A0" w:rsidRPr="00FB3940">
        <w:rPr>
          <w:highlight w:val="yellow"/>
        </w:rPr>
        <w:t>ischemic solution (</w:t>
      </w:r>
      <w:r w:rsidR="00F74A5C" w:rsidRPr="00FB3940">
        <w:rPr>
          <w:highlight w:val="yellow"/>
        </w:rPr>
        <w:t>6</w:t>
      </w:r>
      <w:r w:rsidR="00442275" w:rsidRPr="00FB3940">
        <w:rPr>
          <w:highlight w:val="yellow"/>
        </w:rPr>
        <w:t xml:space="preserve"> </w:t>
      </w:r>
      <w:r w:rsidR="00F74A5C" w:rsidRPr="00FB3940">
        <w:rPr>
          <w:highlight w:val="yellow"/>
        </w:rPr>
        <w:t xml:space="preserve">U </w:t>
      </w:r>
      <w:r w:rsidR="00CB130E">
        <w:rPr>
          <w:highlight w:val="yellow"/>
        </w:rPr>
        <w:t>p</w:t>
      </w:r>
      <w:r w:rsidR="00F74A5C" w:rsidRPr="00FB3940">
        <w:rPr>
          <w:highlight w:val="yellow"/>
        </w:rPr>
        <w:t>ituitrin and 20</w:t>
      </w:r>
      <w:r w:rsidR="00442275" w:rsidRPr="00FB3940">
        <w:rPr>
          <w:highlight w:val="yellow"/>
        </w:rPr>
        <w:t xml:space="preserve"> </w:t>
      </w:r>
      <w:r w:rsidR="00F74A5C" w:rsidRPr="00FB3940">
        <w:rPr>
          <w:highlight w:val="yellow"/>
        </w:rPr>
        <w:t xml:space="preserve">U </w:t>
      </w:r>
      <w:r w:rsidR="00CB130E">
        <w:rPr>
          <w:highlight w:val="yellow"/>
        </w:rPr>
        <w:t>o</w:t>
      </w:r>
      <w:r w:rsidR="00F74A5C" w:rsidRPr="00FB3940">
        <w:rPr>
          <w:highlight w:val="yellow"/>
        </w:rPr>
        <w:t xml:space="preserve">xytocin diluted in 10 </w:t>
      </w:r>
      <w:r w:rsidR="00E91656" w:rsidRPr="00FB3940">
        <w:rPr>
          <w:highlight w:val="yellow"/>
        </w:rPr>
        <w:t>mL</w:t>
      </w:r>
      <w:r w:rsidR="00F74A5C" w:rsidRPr="00FB3940">
        <w:rPr>
          <w:highlight w:val="yellow"/>
        </w:rPr>
        <w:t xml:space="preserve"> </w:t>
      </w:r>
      <w:r w:rsidR="00FB3940" w:rsidRPr="00FB3940">
        <w:rPr>
          <w:highlight w:val="yellow"/>
        </w:rPr>
        <w:t xml:space="preserve">of </w:t>
      </w:r>
      <w:r w:rsidR="00F74A5C" w:rsidRPr="00FB3940">
        <w:rPr>
          <w:highlight w:val="yellow"/>
        </w:rPr>
        <w:t>saline</w:t>
      </w:r>
      <w:r w:rsidR="00D873A0" w:rsidRPr="00FB3940">
        <w:rPr>
          <w:highlight w:val="yellow"/>
        </w:rPr>
        <w:t>)</w:t>
      </w:r>
      <w:r w:rsidR="00F74A5C" w:rsidRPr="00FB3940">
        <w:rPr>
          <w:highlight w:val="yellow"/>
        </w:rPr>
        <w:t xml:space="preserve"> into the myometrium</w:t>
      </w:r>
      <w:r w:rsidR="00D873A0" w:rsidRPr="00FB3940">
        <w:rPr>
          <w:highlight w:val="yellow"/>
        </w:rPr>
        <w:t xml:space="preserve"> around the fibroids</w:t>
      </w:r>
      <w:r w:rsidR="00D873A0" w:rsidRPr="00FB3940">
        <w:rPr>
          <w:highlight w:val="yellow"/>
          <w:lang w:eastAsia="zh-CN"/>
        </w:rPr>
        <w:t xml:space="preserve"> with a </w:t>
      </w:r>
      <w:r w:rsidR="002D2CF5" w:rsidRPr="00FB3940">
        <w:rPr>
          <w:highlight w:val="yellow"/>
          <w:lang w:eastAsia="zh-CN"/>
        </w:rPr>
        <w:t>10</w:t>
      </w:r>
      <w:r w:rsidR="00442275" w:rsidRPr="00FB3940">
        <w:rPr>
          <w:highlight w:val="yellow"/>
          <w:lang w:eastAsia="zh-CN"/>
        </w:rPr>
        <w:t xml:space="preserve"> </w:t>
      </w:r>
      <w:r w:rsidR="002D2CF5" w:rsidRPr="00FB3940">
        <w:rPr>
          <w:highlight w:val="yellow"/>
          <w:lang w:eastAsia="zh-CN"/>
        </w:rPr>
        <w:t>m</w:t>
      </w:r>
      <w:r w:rsidR="00DD47BD" w:rsidRPr="00FB3940">
        <w:rPr>
          <w:highlight w:val="yellow"/>
          <w:lang w:eastAsia="zh-CN"/>
        </w:rPr>
        <w:t xml:space="preserve">L </w:t>
      </w:r>
      <w:r w:rsidR="002D2CF5" w:rsidRPr="00FB3940">
        <w:rPr>
          <w:highlight w:val="yellow"/>
          <w:lang w:eastAsia="zh-CN"/>
        </w:rPr>
        <w:t>syringe</w:t>
      </w:r>
      <w:r w:rsidR="004368D3" w:rsidRPr="00FB3940">
        <w:rPr>
          <w:highlight w:val="yellow"/>
          <w:lang w:eastAsia="zh-CN"/>
        </w:rPr>
        <w:t>.</w:t>
      </w:r>
      <w:r w:rsidR="00D873A0" w:rsidRPr="00FB3940">
        <w:rPr>
          <w:highlight w:val="yellow"/>
          <w:lang w:eastAsia="zh-CN"/>
        </w:rPr>
        <w:t xml:space="preserve"> </w:t>
      </w:r>
    </w:p>
    <w:p w14:paraId="1FA9404F" w14:textId="77777777" w:rsidR="00F67DB0" w:rsidRPr="00FB3940" w:rsidRDefault="00F67DB0" w:rsidP="00FB3940">
      <w:pPr>
        <w:pStyle w:val="ListParagraph"/>
        <w:widowControl/>
        <w:ind w:left="0"/>
        <w:jc w:val="left"/>
        <w:rPr>
          <w:highlight w:val="yellow"/>
        </w:rPr>
      </w:pPr>
    </w:p>
    <w:p w14:paraId="1238A123" w14:textId="03057B6A" w:rsidR="00F74A5C" w:rsidRPr="00FB3940" w:rsidRDefault="00F74A5C" w:rsidP="00FB3940">
      <w:pPr>
        <w:pStyle w:val="ListParagraph"/>
        <w:widowControl/>
        <w:numPr>
          <w:ilvl w:val="1"/>
          <w:numId w:val="25"/>
        </w:numPr>
        <w:ind w:left="0" w:firstLine="0"/>
        <w:jc w:val="left"/>
        <w:rPr>
          <w:highlight w:val="yellow"/>
        </w:rPr>
      </w:pPr>
      <w:r w:rsidRPr="00FB3940">
        <w:rPr>
          <w:highlight w:val="yellow"/>
        </w:rPr>
        <w:t xml:space="preserve">Determine </w:t>
      </w:r>
      <w:r w:rsidR="00CB130E">
        <w:rPr>
          <w:highlight w:val="yellow"/>
        </w:rPr>
        <w:t xml:space="preserve">the </w:t>
      </w:r>
      <w:r w:rsidRPr="00FB3940">
        <w:rPr>
          <w:highlight w:val="yellow"/>
        </w:rPr>
        <w:t>incision position on the most</w:t>
      </w:r>
      <w:r w:rsidR="00CB130E">
        <w:rPr>
          <w:highlight w:val="yellow"/>
        </w:rPr>
        <w:t>-</w:t>
      </w:r>
      <w:r w:rsidRPr="00FB3940">
        <w:rPr>
          <w:highlight w:val="yellow"/>
        </w:rPr>
        <w:t xml:space="preserve">protruding site of the fibroid and incise longitudinally </w:t>
      </w:r>
      <w:r w:rsidR="00A25175" w:rsidRPr="00FB3940">
        <w:rPr>
          <w:highlight w:val="yellow"/>
        </w:rPr>
        <w:t xml:space="preserve">by </w:t>
      </w:r>
      <w:r w:rsidRPr="00FB3940">
        <w:rPr>
          <w:highlight w:val="yellow"/>
        </w:rPr>
        <w:t xml:space="preserve">a </w:t>
      </w:r>
      <w:r w:rsidR="00913CEF" w:rsidRPr="00FB3940">
        <w:rPr>
          <w:highlight w:val="yellow"/>
        </w:rPr>
        <w:t xml:space="preserve">monopolar </w:t>
      </w:r>
      <w:r w:rsidR="00CB130E">
        <w:rPr>
          <w:highlight w:val="yellow"/>
        </w:rPr>
        <w:t>h</w:t>
      </w:r>
      <w:r w:rsidR="00913CEF" w:rsidRPr="00FB3940">
        <w:rPr>
          <w:highlight w:val="yellow"/>
        </w:rPr>
        <w:t xml:space="preserve">ook electrode at low wattage (30 </w:t>
      </w:r>
      <w:r w:rsidR="00FB3940" w:rsidRPr="00FB3940">
        <w:rPr>
          <w:highlight w:val="yellow"/>
        </w:rPr>
        <w:t>W</w:t>
      </w:r>
      <w:r w:rsidR="00913CEF" w:rsidRPr="00FB3940">
        <w:rPr>
          <w:highlight w:val="yellow"/>
        </w:rPr>
        <w:t>)</w:t>
      </w:r>
      <w:r w:rsidRPr="00FB3940">
        <w:rPr>
          <w:highlight w:val="yellow"/>
        </w:rPr>
        <w:t xml:space="preserve">, </w:t>
      </w:r>
      <w:r w:rsidR="00CB130E">
        <w:rPr>
          <w:highlight w:val="yellow"/>
        </w:rPr>
        <w:t xml:space="preserve">ensuring </w:t>
      </w:r>
      <w:r w:rsidRPr="00FB3940">
        <w:rPr>
          <w:highlight w:val="yellow"/>
        </w:rPr>
        <w:t>the length</w:t>
      </w:r>
      <w:r w:rsidR="00CB130E">
        <w:rPr>
          <w:highlight w:val="yellow"/>
        </w:rPr>
        <w:t xml:space="preserve"> is</w:t>
      </w:r>
      <w:r w:rsidRPr="00FB3940">
        <w:rPr>
          <w:highlight w:val="yellow"/>
        </w:rPr>
        <w:t xml:space="preserve"> no longer than </w:t>
      </w:r>
      <w:r w:rsidR="00CB130E">
        <w:rPr>
          <w:highlight w:val="yellow"/>
        </w:rPr>
        <w:t>half</w:t>
      </w:r>
      <w:r w:rsidRPr="00FB3940">
        <w:rPr>
          <w:highlight w:val="yellow"/>
        </w:rPr>
        <w:t xml:space="preserve"> of the fibroid diameter</w:t>
      </w:r>
      <w:r w:rsidR="009A4503" w:rsidRPr="00FB3940">
        <w:rPr>
          <w:highlight w:val="yellow"/>
        </w:rPr>
        <w:t>.</w:t>
      </w:r>
      <w:r w:rsidRPr="00FB3940">
        <w:rPr>
          <w:highlight w:val="yellow"/>
        </w:rPr>
        <w:t xml:space="preserve"> </w:t>
      </w:r>
      <w:r w:rsidR="009A4503" w:rsidRPr="00FB3940">
        <w:rPr>
          <w:highlight w:val="yellow"/>
        </w:rPr>
        <w:t>Open the</w:t>
      </w:r>
      <w:r w:rsidRPr="00FB3940">
        <w:rPr>
          <w:highlight w:val="yellow"/>
        </w:rPr>
        <w:t xml:space="preserve"> pseudo</w:t>
      </w:r>
      <w:r w:rsidR="0094107B" w:rsidRPr="00FB3940">
        <w:rPr>
          <w:highlight w:val="yellow"/>
        </w:rPr>
        <w:t>-</w:t>
      </w:r>
      <w:r w:rsidRPr="00FB3940">
        <w:rPr>
          <w:highlight w:val="yellow"/>
        </w:rPr>
        <w:t xml:space="preserve">capsule </w:t>
      </w:r>
      <w:r w:rsidR="009A4503" w:rsidRPr="00FB3940">
        <w:rPr>
          <w:highlight w:val="yellow"/>
        </w:rPr>
        <w:t xml:space="preserve">by a longitudinal cut </w:t>
      </w:r>
      <w:r w:rsidRPr="00FB3940">
        <w:rPr>
          <w:highlight w:val="yellow"/>
        </w:rPr>
        <w:t xml:space="preserve">to </w:t>
      </w:r>
      <w:r w:rsidR="009A4503" w:rsidRPr="00FB3940">
        <w:rPr>
          <w:highlight w:val="yellow"/>
        </w:rPr>
        <w:t>expose</w:t>
      </w:r>
      <w:r w:rsidRPr="00FB3940">
        <w:rPr>
          <w:highlight w:val="yellow"/>
        </w:rPr>
        <w:t xml:space="preserve"> the</w:t>
      </w:r>
      <w:r w:rsidR="009A4503" w:rsidRPr="00FB3940">
        <w:rPr>
          <w:highlight w:val="yellow"/>
        </w:rPr>
        <w:t xml:space="preserve"> fibroid</w:t>
      </w:r>
      <w:r w:rsidRPr="00FB3940">
        <w:rPr>
          <w:highlight w:val="yellow"/>
        </w:rPr>
        <w:t xml:space="preserve"> surface (</w:t>
      </w:r>
      <w:r w:rsidR="00E91656" w:rsidRPr="00FB3940">
        <w:rPr>
          <w:b/>
          <w:highlight w:val="yellow"/>
        </w:rPr>
        <w:t>Figure</w:t>
      </w:r>
      <w:r w:rsidR="00FB3940" w:rsidRPr="00FB3940">
        <w:rPr>
          <w:b/>
          <w:highlight w:val="yellow"/>
        </w:rPr>
        <w:t xml:space="preserve"> </w:t>
      </w:r>
      <w:r w:rsidRPr="00FB3940">
        <w:rPr>
          <w:b/>
          <w:highlight w:val="yellow"/>
        </w:rPr>
        <w:t>1A</w:t>
      </w:r>
      <w:r w:rsidRPr="00FB3940">
        <w:rPr>
          <w:highlight w:val="yellow"/>
        </w:rPr>
        <w:t>)</w:t>
      </w:r>
      <w:r w:rsidR="009A4503" w:rsidRPr="00FB3940">
        <w:rPr>
          <w:highlight w:val="yellow"/>
        </w:rPr>
        <w:t>.</w:t>
      </w:r>
    </w:p>
    <w:p w14:paraId="71243684" w14:textId="77777777" w:rsidR="00FB3940" w:rsidRPr="00FB3940" w:rsidRDefault="00FB3940" w:rsidP="00FB3940">
      <w:pPr>
        <w:pStyle w:val="ListParagraph"/>
        <w:widowControl/>
        <w:ind w:left="0"/>
        <w:jc w:val="left"/>
        <w:rPr>
          <w:highlight w:val="yellow"/>
        </w:rPr>
      </w:pPr>
    </w:p>
    <w:p w14:paraId="218A83DF" w14:textId="0D125F20" w:rsidR="00F74A5C" w:rsidRPr="00FB3940" w:rsidRDefault="00F74A5C" w:rsidP="00FB3940">
      <w:pPr>
        <w:pStyle w:val="ListParagraph"/>
        <w:widowControl/>
        <w:numPr>
          <w:ilvl w:val="1"/>
          <w:numId w:val="25"/>
        </w:numPr>
        <w:ind w:left="0" w:firstLine="0"/>
        <w:jc w:val="left"/>
        <w:rPr>
          <w:highlight w:val="yellow"/>
        </w:rPr>
      </w:pPr>
      <w:r w:rsidRPr="00FB3940">
        <w:rPr>
          <w:highlight w:val="yellow"/>
        </w:rPr>
        <w:t>Hold the fibroid with the</w:t>
      </w:r>
      <w:r w:rsidR="002D2CF5" w:rsidRPr="00FB3940">
        <w:rPr>
          <w:highlight w:val="yellow"/>
        </w:rPr>
        <w:t xml:space="preserve"> </w:t>
      </w:r>
      <w:r w:rsidR="009A4503" w:rsidRPr="00FB3940">
        <w:rPr>
          <w:highlight w:val="yellow"/>
        </w:rPr>
        <w:t xml:space="preserve">laparoscopic </w:t>
      </w:r>
      <w:r w:rsidR="00C46007" w:rsidRPr="00FB3940">
        <w:rPr>
          <w:highlight w:val="yellow"/>
        </w:rPr>
        <w:t>forceps</w:t>
      </w:r>
      <w:r w:rsidRPr="00FB3940">
        <w:rPr>
          <w:highlight w:val="yellow"/>
        </w:rPr>
        <w:t xml:space="preserve"> and pull it outward, keep</w:t>
      </w:r>
      <w:r w:rsidR="009A4503" w:rsidRPr="00FB3940">
        <w:rPr>
          <w:highlight w:val="yellow"/>
        </w:rPr>
        <w:t>ing</w:t>
      </w:r>
      <w:r w:rsidRPr="00FB3940">
        <w:rPr>
          <w:highlight w:val="yellow"/>
        </w:rPr>
        <w:t xml:space="preserve"> a certain tension to expose the boundary </w:t>
      </w:r>
      <w:r w:rsidR="004D0481" w:rsidRPr="00FB3940">
        <w:rPr>
          <w:highlight w:val="yellow"/>
        </w:rPr>
        <w:t>between</w:t>
      </w:r>
      <w:r w:rsidRPr="00FB3940">
        <w:rPr>
          <w:highlight w:val="yellow"/>
        </w:rPr>
        <w:t xml:space="preserve"> the fibroid </w:t>
      </w:r>
      <w:r w:rsidR="004D0481" w:rsidRPr="00FB3940">
        <w:rPr>
          <w:highlight w:val="yellow"/>
        </w:rPr>
        <w:t>and</w:t>
      </w:r>
      <w:r w:rsidRPr="00FB3940">
        <w:rPr>
          <w:highlight w:val="yellow"/>
        </w:rPr>
        <w:t xml:space="preserve"> </w:t>
      </w:r>
      <w:r w:rsidR="004D0481" w:rsidRPr="00FB3940">
        <w:rPr>
          <w:highlight w:val="yellow"/>
        </w:rPr>
        <w:t>the</w:t>
      </w:r>
      <w:r w:rsidRPr="00FB3940">
        <w:rPr>
          <w:highlight w:val="yellow"/>
        </w:rPr>
        <w:t xml:space="preserve"> </w:t>
      </w:r>
      <w:r w:rsidR="004D0481" w:rsidRPr="00FB3940">
        <w:rPr>
          <w:highlight w:val="yellow"/>
        </w:rPr>
        <w:t>pseudo</w:t>
      </w:r>
      <w:r w:rsidR="0094107B" w:rsidRPr="00FB3940">
        <w:rPr>
          <w:highlight w:val="yellow"/>
        </w:rPr>
        <w:t>-</w:t>
      </w:r>
      <w:r w:rsidRPr="00FB3940">
        <w:rPr>
          <w:highlight w:val="yellow"/>
        </w:rPr>
        <w:t>capsule (</w:t>
      </w:r>
      <w:r w:rsidR="00E91656" w:rsidRPr="00FB3940">
        <w:rPr>
          <w:b/>
          <w:highlight w:val="yellow"/>
        </w:rPr>
        <w:t>Figure</w:t>
      </w:r>
      <w:r w:rsidR="00FB3940" w:rsidRPr="00FB3940">
        <w:rPr>
          <w:b/>
          <w:highlight w:val="yellow"/>
        </w:rPr>
        <w:t xml:space="preserve"> </w:t>
      </w:r>
      <w:r w:rsidRPr="00FB3940">
        <w:rPr>
          <w:b/>
          <w:highlight w:val="yellow"/>
        </w:rPr>
        <w:t>1B</w:t>
      </w:r>
      <w:r w:rsidRPr="00FB3940">
        <w:rPr>
          <w:highlight w:val="yellow"/>
        </w:rPr>
        <w:t>)</w:t>
      </w:r>
      <w:r w:rsidR="00DD47BD" w:rsidRPr="00FB3940">
        <w:rPr>
          <w:highlight w:val="yellow"/>
        </w:rPr>
        <w:t>.</w:t>
      </w:r>
    </w:p>
    <w:p w14:paraId="38A7E161" w14:textId="77777777" w:rsidR="00FB3940" w:rsidRPr="00FB3940" w:rsidRDefault="00FB3940" w:rsidP="00FB3940">
      <w:pPr>
        <w:pStyle w:val="ListParagraph"/>
        <w:widowControl/>
        <w:ind w:left="0"/>
        <w:jc w:val="left"/>
        <w:rPr>
          <w:highlight w:val="yellow"/>
        </w:rPr>
      </w:pPr>
      <w:bookmarkStart w:id="6" w:name="OLE_LINK1"/>
      <w:bookmarkStart w:id="7" w:name="OLE_LINK2"/>
    </w:p>
    <w:p w14:paraId="53F3AC6B" w14:textId="218221E6" w:rsidR="00FB3940" w:rsidRPr="00FB3940" w:rsidRDefault="00F74A5C" w:rsidP="00FB3940">
      <w:pPr>
        <w:pStyle w:val="ListParagraph"/>
        <w:widowControl/>
        <w:numPr>
          <w:ilvl w:val="1"/>
          <w:numId w:val="25"/>
        </w:numPr>
        <w:ind w:left="0" w:firstLine="0"/>
        <w:jc w:val="left"/>
        <w:rPr>
          <w:highlight w:val="yellow"/>
        </w:rPr>
      </w:pPr>
      <w:r w:rsidRPr="00FB3940">
        <w:rPr>
          <w:highlight w:val="yellow"/>
        </w:rPr>
        <w:t xml:space="preserve">Perform multiple </w:t>
      </w:r>
      <w:r w:rsidR="004341B7" w:rsidRPr="00FB3940">
        <w:rPr>
          <w:highlight w:val="yellow"/>
        </w:rPr>
        <w:t>rotary</w:t>
      </w:r>
      <w:r w:rsidR="0094107B" w:rsidRPr="00FB3940">
        <w:rPr>
          <w:highlight w:val="yellow"/>
        </w:rPr>
        <w:t xml:space="preserve"> </w:t>
      </w:r>
      <w:r w:rsidRPr="00FB3940">
        <w:rPr>
          <w:highlight w:val="yellow"/>
        </w:rPr>
        <w:t>cuts on the fibroid (</w:t>
      </w:r>
      <w:r w:rsidR="00E91656" w:rsidRPr="00FB3940">
        <w:rPr>
          <w:b/>
          <w:highlight w:val="yellow"/>
        </w:rPr>
        <w:t>Figure</w:t>
      </w:r>
      <w:r w:rsidR="00FB3940" w:rsidRPr="00FB3940">
        <w:rPr>
          <w:b/>
          <w:highlight w:val="yellow"/>
        </w:rPr>
        <w:t xml:space="preserve"> </w:t>
      </w:r>
      <w:r w:rsidRPr="00FB3940">
        <w:rPr>
          <w:b/>
          <w:highlight w:val="yellow"/>
        </w:rPr>
        <w:t>1C1</w:t>
      </w:r>
      <w:r w:rsidRPr="00FB3940">
        <w:rPr>
          <w:highlight w:val="yellow"/>
        </w:rPr>
        <w:t>) with a monopolar electrical knife in depths of 5</w:t>
      </w:r>
      <w:r w:rsidR="004341B7" w:rsidRPr="00FB3940">
        <w:rPr>
          <w:highlight w:val="yellow"/>
        </w:rPr>
        <w:t>-10</w:t>
      </w:r>
      <w:r w:rsidR="00DD47BD" w:rsidRPr="00FB3940">
        <w:rPr>
          <w:highlight w:val="yellow"/>
        </w:rPr>
        <w:t xml:space="preserve"> </w:t>
      </w:r>
      <w:r w:rsidRPr="00FB3940">
        <w:rPr>
          <w:highlight w:val="yellow"/>
        </w:rPr>
        <w:t xml:space="preserve">mm, </w:t>
      </w:r>
      <w:r w:rsidR="0094107B" w:rsidRPr="00FB3940">
        <w:rPr>
          <w:highlight w:val="yellow"/>
        </w:rPr>
        <w:t>shrinking the diameter of the tumor</w:t>
      </w:r>
      <w:r w:rsidR="00FB3940" w:rsidRPr="00FB3940">
        <w:rPr>
          <w:highlight w:val="yellow"/>
        </w:rPr>
        <w:t xml:space="preserve"> </w:t>
      </w:r>
      <w:r w:rsidRPr="00FB3940">
        <w:rPr>
          <w:highlight w:val="yellow"/>
        </w:rPr>
        <w:t>(</w:t>
      </w:r>
      <w:r w:rsidR="00E91656" w:rsidRPr="00FB3940">
        <w:rPr>
          <w:b/>
          <w:highlight w:val="yellow"/>
        </w:rPr>
        <w:t>Figure</w:t>
      </w:r>
      <w:r w:rsidR="00FB3940" w:rsidRPr="00FB3940">
        <w:rPr>
          <w:b/>
          <w:highlight w:val="yellow"/>
        </w:rPr>
        <w:t xml:space="preserve"> </w:t>
      </w:r>
      <w:r w:rsidRPr="00FB3940">
        <w:rPr>
          <w:b/>
          <w:highlight w:val="yellow"/>
        </w:rPr>
        <w:t>1C2</w:t>
      </w:r>
      <w:r w:rsidR="00FB3940" w:rsidRPr="00FB3940">
        <w:rPr>
          <w:highlight w:val="yellow"/>
        </w:rPr>
        <w:t>)</w:t>
      </w:r>
      <w:r w:rsidR="00CB130E">
        <w:rPr>
          <w:highlight w:val="yellow"/>
        </w:rPr>
        <w:t xml:space="preserve"> and </w:t>
      </w:r>
      <w:r w:rsidR="00CB130E">
        <w:rPr>
          <w:rFonts w:eastAsia="KaiTi_GB2312"/>
          <w:bCs/>
          <w:color w:val="auto"/>
          <w:highlight w:val="yellow"/>
        </w:rPr>
        <w:t>ensuring</w:t>
      </w:r>
      <w:r w:rsidR="004341B7" w:rsidRPr="00FB3940">
        <w:rPr>
          <w:rFonts w:eastAsia="KaiTi_GB2312"/>
          <w:bCs/>
          <w:color w:val="auto"/>
          <w:highlight w:val="yellow"/>
        </w:rPr>
        <w:t xml:space="preserve"> not to cut any piece</w:t>
      </w:r>
      <w:r w:rsidR="00CB130E">
        <w:rPr>
          <w:rFonts w:eastAsia="KaiTi_GB2312"/>
          <w:bCs/>
          <w:color w:val="auto"/>
          <w:highlight w:val="yellow"/>
        </w:rPr>
        <w:t>s</w:t>
      </w:r>
      <w:r w:rsidR="004341B7" w:rsidRPr="00FB3940">
        <w:rPr>
          <w:rFonts w:eastAsia="KaiTi_GB2312"/>
          <w:bCs/>
          <w:color w:val="auto"/>
          <w:highlight w:val="yellow"/>
        </w:rPr>
        <w:t xml:space="preserve"> of the fibroid off</w:t>
      </w:r>
      <w:r w:rsidR="0094107B" w:rsidRPr="00FB3940">
        <w:rPr>
          <w:color w:val="auto"/>
          <w:highlight w:val="yellow"/>
        </w:rPr>
        <w:t>.</w:t>
      </w:r>
      <w:r w:rsidRPr="00FB3940">
        <w:rPr>
          <w:color w:val="auto"/>
          <w:highlight w:val="yellow"/>
        </w:rPr>
        <w:t xml:space="preserve"> </w:t>
      </w:r>
    </w:p>
    <w:p w14:paraId="4BC16978" w14:textId="77777777" w:rsidR="00FB3940" w:rsidRPr="00FB3940" w:rsidRDefault="00FB3940" w:rsidP="00FB3940">
      <w:pPr>
        <w:pStyle w:val="ListParagraph"/>
        <w:ind w:left="0"/>
        <w:rPr>
          <w:color w:val="auto"/>
          <w:highlight w:val="yellow"/>
        </w:rPr>
      </w:pPr>
    </w:p>
    <w:p w14:paraId="59F1D8C7" w14:textId="1274893B" w:rsidR="00F74A5C" w:rsidRPr="00FB3940" w:rsidRDefault="0094107B" w:rsidP="00FB3940">
      <w:pPr>
        <w:pStyle w:val="ListParagraph"/>
        <w:widowControl/>
        <w:numPr>
          <w:ilvl w:val="2"/>
          <w:numId w:val="25"/>
        </w:numPr>
        <w:ind w:left="0" w:firstLine="0"/>
        <w:jc w:val="left"/>
        <w:rPr>
          <w:highlight w:val="yellow"/>
        </w:rPr>
      </w:pPr>
      <w:r w:rsidRPr="00FB3940">
        <w:rPr>
          <w:color w:val="auto"/>
          <w:highlight w:val="yellow"/>
        </w:rPr>
        <w:t>Mean</w:t>
      </w:r>
      <w:r w:rsidR="00F74A5C" w:rsidRPr="00FB3940">
        <w:rPr>
          <w:color w:val="auto"/>
          <w:highlight w:val="yellow"/>
        </w:rPr>
        <w:t>while</w:t>
      </w:r>
      <w:r w:rsidRPr="00FB3940">
        <w:rPr>
          <w:color w:val="auto"/>
          <w:highlight w:val="yellow"/>
        </w:rPr>
        <w:t>,</w:t>
      </w:r>
      <w:r w:rsidR="00F74A5C" w:rsidRPr="00FB3940">
        <w:rPr>
          <w:color w:val="auto"/>
          <w:highlight w:val="yellow"/>
        </w:rPr>
        <w:t xml:space="preserve"> keep pulling outward to facilit</w:t>
      </w:r>
      <w:r w:rsidR="00F74A5C" w:rsidRPr="00FB3940">
        <w:rPr>
          <w:highlight w:val="yellow"/>
        </w:rPr>
        <w:t xml:space="preserve">ate further exposure of the gap between the fibroid and </w:t>
      </w:r>
      <w:r w:rsidR="008F1EEC" w:rsidRPr="00FB3940">
        <w:rPr>
          <w:highlight w:val="yellow"/>
        </w:rPr>
        <w:t>the pseudo</w:t>
      </w:r>
      <w:r w:rsidRPr="00FB3940">
        <w:rPr>
          <w:highlight w:val="yellow"/>
        </w:rPr>
        <w:t>-</w:t>
      </w:r>
      <w:r w:rsidR="00F74A5C" w:rsidRPr="00FB3940">
        <w:rPr>
          <w:highlight w:val="yellow"/>
        </w:rPr>
        <w:t xml:space="preserve">capsule. </w:t>
      </w:r>
      <w:r w:rsidR="00DD47BD" w:rsidRPr="00FB3940">
        <w:rPr>
          <w:highlight w:val="yellow"/>
        </w:rPr>
        <w:t>Remove t</w:t>
      </w:r>
      <w:r w:rsidR="001D62AF" w:rsidRPr="00FB3940">
        <w:rPr>
          <w:highlight w:val="yellow"/>
        </w:rPr>
        <w:t>he smoke by vacuum drainage to keep a clear field.</w:t>
      </w:r>
      <w:r w:rsidR="00EC709D" w:rsidRPr="00FB3940">
        <w:rPr>
          <w:highlight w:val="yellow"/>
          <w:lang w:eastAsia="zh-CN"/>
        </w:rPr>
        <w:t xml:space="preserve"> </w:t>
      </w:r>
    </w:p>
    <w:p w14:paraId="24AD2951" w14:textId="77777777" w:rsidR="00FB3940" w:rsidRPr="00FB3940" w:rsidRDefault="00FB3940" w:rsidP="00FB3940">
      <w:pPr>
        <w:pStyle w:val="ListParagraph"/>
        <w:widowControl/>
        <w:ind w:left="0"/>
        <w:jc w:val="left"/>
        <w:rPr>
          <w:highlight w:val="yellow"/>
        </w:rPr>
      </w:pPr>
    </w:p>
    <w:bookmarkEnd w:id="6"/>
    <w:bookmarkEnd w:id="7"/>
    <w:p w14:paraId="2E16312C" w14:textId="18D905E2" w:rsidR="00F74A5C" w:rsidRPr="00FB3940" w:rsidRDefault="00F74A5C" w:rsidP="00FB3940">
      <w:pPr>
        <w:pStyle w:val="ListParagraph"/>
        <w:widowControl/>
        <w:numPr>
          <w:ilvl w:val="1"/>
          <w:numId w:val="25"/>
        </w:numPr>
        <w:ind w:left="0" w:firstLine="0"/>
        <w:jc w:val="left"/>
        <w:rPr>
          <w:highlight w:val="yellow"/>
        </w:rPr>
      </w:pPr>
      <w:r w:rsidRPr="00FB3940">
        <w:rPr>
          <w:highlight w:val="yellow"/>
        </w:rPr>
        <w:t>Repeat th</w:t>
      </w:r>
      <w:r w:rsidRPr="00FB3940">
        <w:rPr>
          <w:color w:val="auto"/>
          <w:highlight w:val="yellow"/>
        </w:rPr>
        <w:t>e cut</w:t>
      </w:r>
      <w:r w:rsidR="004341B7" w:rsidRPr="00FB3940">
        <w:rPr>
          <w:color w:val="auto"/>
          <w:highlight w:val="yellow"/>
        </w:rPr>
        <w:t>ting-pulling procedures</w:t>
      </w:r>
      <w:r w:rsidRPr="00FB3940">
        <w:rPr>
          <w:color w:val="auto"/>
          <w:highlight w:val="yellow"/>
        </w:rPr>
        <w:t xml:space="preserve"> on the fibroid in the manner described above</w:t>
      </w:r>
      <w:r w:rsidR="00C13FF2" w:rsidRPr="00FB3940">
        <w:rPr>
          <w:color w:val="auto"/>
          <w:highlight w:val="yellow"/>
        </w:rPr>
        <w:t xml:space="preserve"> with 10</w:t>
      </w:r>
      <w:r w:rsidR="00DD47BD" w:rsidRPr="00FB3940">
        <w:rPr>
          <w:color w:val="auto"/>
          <w:highlight w:val="yellow"/>
        </w:rPr>
        <w:t xml:space="preserve"> </w:t>
      </w:r>
      <w:r w:rsidR="00C13FF2" w:rsidRPr="00FB3940">
        <w:rPr>
          <w:color w:val="auto"/>
          <w:highlight w:val="yellow"/>
        </w:rPr>
        <w:t xml:space="preserve">mm </w:t>
      </w:r>
      <w:r w:rsidR="00C13FF2" w:rsidRPr="00FB3940">
        <w:rPr>
          <w:highlight w:val="yellow"/>
        </w:rPr>
        <w:t>intervals</w:t>
      </w:r>
      <w:r w:rsidR="00C13FF2" w:rsidRPr="00FB3940">
        <w:rPr>
          <w:color w:val="auto"/>
          <w:highlight w:val="yellow"/>
        </w:rPr>
        <w:t>,</w:t>
      </w:r>
      <w:r w:rsidRPr="00FB3940">
        <w:rPr>
          <w:color w:val="auto"/>
          <w:highlight w:val="yellow"/>
        </w:rPr>
        <w:t xml:space="preserve"> </w:t>
      </w:r>
      <w:r w:rsidR="00CB130E">
        <w:rPr>
          <w:rFonts w:eastAsia="KaiTi_GB2312"/>
          <w:bCs/>
          <w:color w:val="auto"/>
          <w:highlight w:val="yellow"/>
        </w:rPr>
        <w:t>ensuring that</w:t>
      </w:r>
      <w:r w:rsidR="00CB130E" w:rsidRPr="00FB3940">
        <w:rPr>
          <w:rFonts w:eastAsia="KaiTi_GB2312"/>
          <w:bCs/>
          <w:color w:val="auto"/>
          <w:highlight w:val="yellow"/>
        </w:rPr>
        <w:t xml:space="preserve"> </w:t>
      </w:r>
      <w:r w:rsidR="004341B7" w:rsidRPr="00FB3940">
        <w:rPr>
          <w:rFonts w:eastAsia="KaiTi_GB2312"/>
          <w:bCs/>
          <w:color w:val="auto"/>
          <w:highlight w:val="yellow"/>
        </w:rPr>
        <w:t xml:space="preserve">each cut </w:t>
      </w:r>
      <w:r w:rsidR="00CB130E">
        <w:rPr>
          <w:rFonts w:eastAsia="KaiTi_GB2312"/>
          <w:bCs/>
          <w:color w:val="auto"/>
          <w:highlight w:val="yellow"/>
        </w:rPr>
        <w:t>is</w:t>
      </w:r>
      <w:r w:rsidR="004341B7" w:rsidRPr="00FB3940">
        <w:rPr>
          <w:rFonts w:eastAsia="KaiTi_GB2312"/>
          <w:bCs/>
          <w:color w:val="auto"/>
          <w:highlight w:val="yellow"/>
        </w:rPr>
        <w:t xml:space="preserve"> at a certain angle with the </w:t>
      </w:r>
      <w:r w:rsidR="00C91A9D" w:rsidRPr="00FB3940">
        <w:rPr>
          <w:rFonts w:eastAsia="KaiTi_GB2312"/>
          <w:bCs/>
          <w:color w:val="auto"/>
          <w:highlight w:val="yellow"/>
        </w:rPr>
        <w:t>pri</w:t>
      </w:r>
      <w:r w:rsidR="00C91A9D">
        <w:rPr>
          <w:rFonts w:eastAsia="KaiTi_GB2312"/>
          <w:bCs/>
          <w:color w:val="auto"/>
          <w:highlight w:val="yellow"/>
        </w:rPr>
        <w:t>o</w:t>
      </w:r>
      <w:r w:rsidR="00C91A9D" w:rsidRPr="00FB3940">
        <w:rPr>
          <w:rFonts w:eastAsia="KaiTi_GB2312"/>
          <w:bCs/>
          <w:color w:val="auto"/>
          <w:highlight w:val="yellow"/>
        </w:rPr>
        <w:t xml:space="preserve">r </w:t>
      </w:r>
      <w:r w:rsidR="004341B7" w:rsidRPr="00FB3940">
        <w:rPr>
          <w:rFonts w:eastAsia="KaiTi_GB2312"/>
          <w:bCs/>
          <w:color w:val="auto"/>
          <w:highlight w:val="yellow"/>
        </w:rPr>
        <w:t>cut</w:t>
      </w:r>
      <w:r w:rsidR="004341B7" w:rsidRPr="00FB3940">
        <w:rPr>
          <w:color w:val="auto"/>
          <w:highlight w:val="yellow"/>
        </w:rPr>
        <w:t xml:space="preserve">, </w:t>
      </w:r>
      <w:r w:rsidR="00CB130E">
        <w:rPr>
          <w:color w:val="auto"/>
          <w:highlight w:val="yellow"/>
        </w:rPr>
        <w:t>until</w:t>
      </w:r>
      <w:r w:rsidRPr="00FB3940">
        <w:rPr>
          <w:color w:val="auto"/>
          <w:highlight w:val="yellow"/>
        </w:rPr>
        <w:t xml:space="preserve"> the longest dimension of the fibroid is </w:t>
      </w:r>
      <w:r w:rsidR="00DD47BD" w:rsidRPr="00FB3940">
        <w:rPr>
          <w:color w:val="auto"/>
          <w:highlight w:val="yellow"/>
        </w:rPr>
        <w:t>outside</w:t>
      </w:r>
      <w:r w:rsidRPr="00FB3940">
        <w:rPr>
          <w:color w:val="auto"/>
          <w:highlight w:val="yellow"/>
        </w:rPr>
        <w:t xml:space="preserve"> the incision</w:t>
      </w:r>
      <w:r w:rsidR="00C13FF2" w:rsidRPr="00FB3940">
        <w:rPr>
          <w:color w:val="auto"/>
          <w:highlight w:val="yellow"/>
        </w:rPr>
        <w:t>. T</w:t>
      </w:r>
      <w:r w:rsidRPr="00FB3940">
        <w:rPr>
          <w:color w:val="auto"/>
          <w:highlight w:val="yellow"/>
        </w:rPr>
        <w:t>he</w:t>
      </w:r>
      <w:r w:rsidR="00C13FF2" w:rsidRPr="00FB3940">
        <w:rPr>
          <w:color w:val="auto"/>
          <w:highlight w:val="yellow"/>
        </w:rPr>
        <w:t>n</w:t>
      </w:r>
      <w:r w:rsidR="00CB130E">
        <w:rPr>
          <w:color w:val="auto"/>
          <w:highlight w:val="yellow"/>
        </w:rPr>
        <w:t>,</w:t>
      </w:r>
      <w:r w:rsidR="00C13FF2" w:rsidRPr="00FB3940">
        <w:rPr>
          <w:color w:val="auto"/>
          <w:highlight w:val="yellow"/>
        </w:rPr>
        <w:t xml:space="preserve"> the</w:t>
      </w:r>
      <w:r w:rsidRPr="00FB3940">
        <w:rPr>
          <w:color w:val="auto"/>
          <w:highlight w:val="yellow"/>
        </w:rPr>
        <w:t xml:space="preserve"> fibroid </w:t>
      </w:r>
      <w:r w:rsidR="00C13FF2" w:rsidRPr="00FB3940">
        <w:rPr>
          <w:color w:val="auto"/>
          <w:highlight w:val="yellow"/>
        </w:rPr>
        <w:t>will be</w:t>
      </w:r>
      <w:r w:rsidRPr="00FB3940">
        <w:rPr>
          <w:color w:val="auto"/>
          <w:highlight w:val="yellow"/>
        </w:rPr>
        <w:t xml:space="preserve"> squeezed out by contraction of </w:t>
      </w:r>
      <w:r w:rsidR="00C13FF2" w:rsidRPr="00FB3940">
        <w:rPr>
          <w:color w:val="auto"/>
          <w:highlight w:val="yellow"/>
        </w:rPr>
        <w:t xml:space="preserve">the </w:t>
      </w:r>
      <w:r w:rsidRPr="00FB3940">
        <w:rPr>
          <w:bCs/>
          <w:color w:val="auto"/>
          <w:highlight w:val="yellow"/>
        </w:rPr>
        <w:t>ps</w:t>
      </w:r>
      <w:r w:rsidRPr="00FB3940">
        <w:rPr>
          <w:bCs/>
          <w:highlight w:val="yellow"/>
        </w:rPr>
        <w:t>eudo</w:t>
      </w:r>
      <w:r w:rsidR="0094107B" w:rsidRPr="00FB3940">
        <w:rPr>
          <w:bCs/>
          <w:highlight w:val="yellow"/>
        </w:rPr>
        <w:t>-</w:t>
      </w:r>
      <w:r w:rsidRPr="00FB3940">
        <w:rPr>
          <w:highlight w:val="yellow"/>
        </w:rPr>
        <w:t>capsule</w:t>
      </w:r>
      <w:r w:rsidR="00F87783" w:rsidRPr="00FB3940">
        <w:rPr>
          <w:highlight w:val="yellow"/>
        </w:rPr>
        <w:t xml:space="preserve"> and </w:t>
      </w:r>
      <w:r w:rsidR="00DD47BD" w:rsidRPr="00FB3940">
        <w:rPr>
          <w:highlight w:val="yellow"/>
        </w:rPr>
        <w:t xml:space="preserve">myometrium </w:t>
      </w:r>
      <w:r w:rsidRPr="00FB3940">
        <w:rPr>
          <w:highlight w:val="yellow"/>
        </w:rPr>
        <w:t>(</w:t>
      </w:r>
      <w:r w:rsidR="00E91656" w:rsidRPr="00FB3940">
        <w:rPr>
          <w:b/>
          <w:highlight w:val="yellow"/>
        </w:rPr>
        <w:t>Figure</w:t>
      </w:r>
      <w:r w:rsidR="00FB3940" w:rsidRPr="00FB3940">
        <w:rPr>
          <w:b/>
          <w:highlight w:val="yellow"/>
        </w:rPr>
        <w:t xml:space="preserve"> </w:t>
      </w:r>
      <w:r w:rsidRPr="00FB3940">
        <w:rPr>
          <w:b/>
          <w:highlight w:val="yellow"/>
        </w:rPr>
        <w:t>1D</w:t>
      </w:r>
      <w:r w:rsidRPr="00FB3940">
        <w:rPr>
          <w:highlight w:val="yellow"/>
        </w:rPr>
        <w:t xml:space="preserve">). </w:t>
      </w:r>
      <w:r w:rsidR="00DD47BD" w:rsidRPr="00FB3940">
        <w:rPr>
          <w:highlight w:val="yellow"/>
        </w:rPr>
        <w:t>Avoid</w:t>
      </w:r>
      <w:r w:rsidR="00CB130E">
        <w:rPr>
          <w:highlight w:val="yellow"/>
        </w:rPr>
        <w:t xml:space="preserve"> </w:t>
      </w:r>
      <w:r w:rsidRPr="00FB3940">
        <w:rPr>
          <w:highlight w:val="yellow"/>
        </w:rPr>
        <w:t xml:space="preserve">pulling </w:t>
      </w:r>
      <w:r w:rsidR="00CB130E">
        <w:rPr>
          <w:highlight w:val="yellow"/>
        </w:rPr>
        <w:t xml:space="preserve">too hard </w:t>
      </w:r>
      <w:r w:rsidR="00C13FF2" w:rsidRPr="00FB3940">
        <w:rPr>
          <w:highlight w:val="yellow"/>
        </w:rPr>
        <w:t xml:space="preserve">and blunt dissection </w:t>
      </w:r>
      <w:r w:rsidRPr="00FB3940">
        <w:rPr>
          <w:highlight w:val="yellow"/>
        </w:rPr>
        <w:t xml:space="preserve">to protect fibers and vessels of </w:t>
      </w:r>
      <w:bookmarkStart w:id="8" w:name="OLE_LINK9"/>
      <w:r w:rsidRPr="00FB3940">
        <w:rPr>
          <w:highlight w:val="yellow"/>
        </w:rPr>
        <w:t xml:space="preserve">the </w:t>
      </w:r>
      <w:r w:rsidR="00C13FF2" w:rsidRPr="00FB3940">
        <w:rPr>
          <w:highlight w:val="yellow"/>
        </w:rPr>
        <w:t>pseudo</w:t>
      </w:r>
      <w:r w:rsidR="0094107B" w:rsidRPr="00FB3940">
        <w:rPr>
          <w:highlight w:val="yellow"/>
        </w:rPr>
        <w:t>-</w:t>
      </w:r>
      <w:r w:rsidRPr="00FB3940">
        <w:rPr>
          <w:highlight w:val="yellow"/>
        </w:rPr>
        <w:t>capsule</w:t>
      </w:r>
      <w:bookmarkEnd w:id="8"/>
      <w:r w:rsidRPr="00FB3940">
        <w:rPr>
          <w:highlight w:val="yellow"/>
        </w:rPr>
        <w:t xml:space="preserve">. </w:t>
      </w:r>
    </w:p>
    <w:p w14:paraId="7F698B3B" w14:textId="77777777" w:rsidR="00FB3940" w:rsidRPr="00FB3940" w:rsidRDefault="00FB3940" w:rsidP="00FB3940">
      <w:pPr>
        <w:pStyle w:val="ListParagraph"/>
        <w:widowControl/>
        <w:ind w:left="0"/>
        <w:jc w:val="left"/>
        <w:rPr>
          <w:highlight w:val="yellow"/>
        </w:rPr>
      </w:pPr>
    </w:p>
    <w:p w14:paraId="24692786" w14:textId="539E90FA" w:rsidR="00F74A5C" w:rsidRPr="00FB3940" w:rsidRDefault="00602E6E" w:rsidP="00FB3940">
      <w:pPr>
        <w:pStyle w:val="ListParagraph"/>
        <w:widowControl/>
        <w:numPr>
          <w:ilvl w:val="1"/>
          <w:numId w:val="25"/>
        </w:numPr>
        <w:ind w:left="0" w:firstLine="0"/>
        <w:jc w:val="left"/>
        <w:rPr>
          <w:highlight w:val="yellow"/>
        </w:rPr>
      </w:pPr>
      <w:r w:rsidRPr="00FB3940">
        <w:rPr>
          <w:highlight w:val="yellow"/>
        </w:rPr>
        <w:t>Gen</w:t>
      </w:r>
      <w:r w:rsidR="00F74A5C" w:rsidRPr="00FB3940">
        <w:rPr>
          <w:highlight w:val="yellow"/>
        </w:rPr>
        <w:t>tly pull the fibroid outward</w:t>
      </w:r>
      <w:r w:rsidR="00A45C1A">
        <w:rPr>
          <w:highlight w:val="yellow"/>
        </w:rPr>
        <w:t>,</w:t>
      </w:r>
      <w:r w:rsidR="00F74A5C" w:rsidRPr="00FB3940">
        <w:rPr>
          <w:highlight w:val="yellow"/>
        </w:rPr>
        <w:t xml:space="preserve"> </w:t>
      </w:r>
      <w:r w:rsidRPr="00FB3940">
        <w:rPr>
          <w:highlight w:val="yellow"/>
        </w:rPr>
        <w:t>and t</w:t>
      </w:r>
      <w:r w:rsidR="00F74A5C" w:rsidRPr="00FB3940">
        <w:rPr>
          <w:highlight w:val="yellow"/>
        </w:rPr>
        <w:t xml:space="preserve">he </w:t>
      </w:r>
      <w:r w:rsidRPr="00FB3940">
        <w:rPr>
          <w:highlight w:val="yellow"/>
        </w:rPr>
        <w:t>pseudo</w:t>
      </w:r>
      <w:r w:rsidR="0094107B" w:rsidRPr="00FB3940">
        <w:rPr>
          <w:highlight w:val="yellow"/>
        </w:rPr>
        <w:t>-</w:t>
      </w:r>
      <w:r w:rsidR="00F74A5C" w:rsidRPr="00FB3940">
        <w:rPr>
          <w:highlight w:val="yellow"/>
        </w:rPr>
        <w:t xml:space="preserve">capsule </w:t>
      </w:r>
      <w:r w:rsidR="00A45C1A">
        <w:rPr>
          <w:highlight w:val="yellow"/>
        </w:rPr>
        <w:t>should</w:t>
      </w:r>
      <w:r w:rsidR="00F74A5C" w:rsidRPr="00FB3940">
        <w:rPr>
          <w:highlight w:val="yellow"/>
        </w:rPr>
        <w:t xml:space="preserve"> slip off to the bas</w:t>
      </w:r>
      <w:r w:rsidR="00A45C1A">
        <w:rPr>
          <w:highlight w:val="yellow"/>
        </w:rPr>
        <w:t>e</w:t>
      </w:r>
      <w:r w:rsidR="00F74A5C" w:rsidRPr="00FB3940">
        <w:rPr>
          <w:highlight w:val="yellow"/>
        </w:rPr>
        <w:t xml:space="preserve"> of the fibroid. </w:t>
      </w:r>
      <w:r w:rsidRPr="00FB3940">
        <w:rPr>
          <w:highlight w:val="yellow"/>
        </w:rPr>
        <w:t>C</w:t>
      </w:r>
      <w:r w:rsidR="00F74A5C" w:rsidRPr="00FB3940">
        <w:rPr>
          <w:highlight w:val="yellow"/>
        </w:rPr>
        <w:t>ontinue the cuts on the fibroid until the bas</w:t>
      </w:r>
      <w:r w:rsidR="00A45C1A">
        <w:rPr>
          <w:highlight w:val="yellow"/>
        </w:rPr>
        <w:t>e</w:t>
      </w:r>
      <w:r w:rsidR="00F74A5C" w:rsidRPr="00FB3940">
        <w:rPr>
          <w:highlight w:val="yellow"/>
        </w:rPr>
        <w:t xml:space="preserve"> of the fibroid is exposed and isolate it from its pseudo</w:t>
      </w:r>
      <w:r w:rsidR="0094107B" w:rsidRPr="00FB3940">
        <w:rPr>
          <w:highlight w:val="yellow"/>
        </w:rPr>
        <w:t>-</w:t>
      </w:r>
      <w:r w:rsidR="00F74A5C" w:rsidRPr="00FB3940">
        <w:rPr>
          <w:highlight w:val="yellow"/>
        </w:rPr>
        <w:t>capsule (</w:t>
      </w:r>
      <w:r w:rsidR="00E91656" w:rsidRPr="00FB3940">
        <w:rPr>
          <w:b/>
          <w:highlight w:val="yellow"/>
        </w:rPr>
        <w:t>Figure</w:t>
      </w:r>
      <w:r w:rsidR="00FB3940" w:rsidRPr="00FB3940">
        <w:rPr>
          <w:b/>
          <w:highlight w:val="yellow"/>
        </w:rPr>
        <w:t xml:space="preserve"> </w:t>
      </w:r>
      <w:r w:rsidR="00F74A5C" w:rsidRPr="00FB3940">
        <w:rPr>
          <w:b/>
          <w:highlight w:val="yellow"/>
        </w:rPr>
        <w:t>1E</w:t>
      </w:r>
      <w:r w:rsidR="00F74A5C" w:rsidRPr="00FB3940">
        <w:rPr>
          <w:highlight w:val="yellow"/>
        </w:rPr>
        <w:t xml:space="preserve">). </w:t>
      </w:r>
      <w:r w:rsidR="00C91A9D">
        <w:rPr>
          <w:highlight w:val="yellow"/>
        </w:rPr>
        <w:t>Use b</w:t>
      </w:r>
      <w:r w:rsidR="00C91A9D" w:rsidRPr="00FB3940">
        <w:rPr>
          <w:highlight w:val="yellow"/>
        </w:rPr>
        <w:t xml:space="preserve">ipolar </w:t>
      </w:r>
      <w:r w:rsidR="00F74A5C" w:rsidRPr="00FB3940">
        <w:rPr>
          <w:highlight w:val="yellow"/>
        </w:rPr>
        <w:t xml:space="preserve">electrocautery forceps </w:t>
      </w:r>
      <w:r w:rsidR="00C91A9D">
        <w:rPr>
          <w:highlight w:val="yellow"/>
        </w:rPr>
        <w:t>=</w:t>
      </w:r>
      <w:r w:rsidR="00F74A5C" w:rsidRPr="00FB3940">
        <w:rPr>
          <w:highlight w:val="yellow"/>
        </w:rPr>
        <w:t xml:space="preserve"> to coagulate and cut o</w:t>
      </w:r>
      <w:r w:rsidR="00EC709D" w:rsidRPr="00FB3940">
        <w:rPr>
          <w:highlight w:val="yellow"/>
        </w:rPr>
        <w:t>f</w:t>
      </w:r>
      <w:r w:rsidR="00F74A5C" w:rsidRPr="00FB3940">
        <w:rPr>
          <w:highlight w:val="yellow"/>
        </w:rPr>
        <w:t>f the blood vessel</w:t>
      </w:r>
      <w:r w:rsidR="00EC709D" w:rsidRPr="00FB3940">
        <w:rPr>
          <w:highlight w:val="yellow"/>
        </w:rPr>
        <w:t>s</w:t>
      </w:r>
      <w:r w:rsidR="002567A7" w:rsidRPr="00FB3940">
        <w:rPr>
          <w:highlight w:val="yellow"/>
        </w:rPr>
        <w:t>, always at 30</w:t>
      </w:r>
      <w:r w:rsidR="00FB3940" w:rsidRPr="00FB3940">
        <w:rPr>
          <w:highlight w:val="yellow"/>
        </w:rPr>
        <w:t xml:space="preserve"> W</w:t>
      </w:r>
      <w:r w:rsidR="00F74A5C" w:rsidRPr="00FB3940">
        <w:rPr>
          <w:highlight w:val="yellow"/>
        </w:rPr>
        <w:t xml:space="preserve">. After removal of the fibroid, only a </w:t>
      </w:r>
      <w:r w:rsidR="00F74A5C" w:rsidRPr="00FB3940">
        <w:rPr>
          <w:bCs/>
          <w:highlight w:val="yellow"/>
        </w:rPr>
        <w:t xml:space="preserve">shallow residual cavity is left </w:t>
      </w:r>
      <w:r w:rsidR="00F74A5C" w:rsidRPr="00FB3940">
        <w:rPr>
          <w:highlight w:val="yellow"/>
        </w:rPr>
        <w:t>(</w:t>
      </w:r>
      <w:r w:rsidR="00E91656" w:rsidRPr="00FB3940">
        <w:rPr>
          <w:b/>
          <w:highlight w:val="yellow"/>
        </w:rPr>
        <w:t>Figure</w:t>
      </w:r>
      <w:r w:rsidR="00FB3940" w:rsidRPr="00FB3940">
        <w:rPr>
          <w:b/>
          <w:highlight w:val="yellow"/>
        </w:rPr>
        <w:t xml:space="preserve"> 1F</w:t>
      </w:r>
      <w:r w:rsidR="00F74A5C" w:rsidRPr="00FB3940">
        <w:rPr>
          <w:highlight w:val="yellow"/>
        </w:rPr>
        <w:t>).</w:t>
      </w:r>
      <w:r w:rsidR="00EC709D" w:rsidRPr="00FB3940" w:rsidDel="00EC709D">
        <w:rPr>
          <w:highlight w:val="yellow"/>
          <w:lang w:eastAsia="zh-CN"/>
        </w:rPr>
        <w:t xml:space="preserve"> </w:t>
      </w:r>
    </w:p>
    <w:p w14:paraId="486D7C8B" w14:textId="77777777" w:rsidR="00FB3940" w:rsidRPr="00FB3940" w:rsidRDefault="00FB3940" w:rsidP="00FB3940">
      <w:pPr>
        <w:pStyle w:val="ListParagraph"/>
        <w:widowControl/>
        <w:ind w:left="0"/>
        <w:jc w:val="left"/>
        <w:rPr>
          <w:highlight w:val="yellow"/>
        </w:rPr>
      </w:pPr>
    </w:p>
    <w:p w14:paraId="784537AC" w14:textId="1B6FCCD4" w:rsidR="00FB3940" w:rsidRPr="00FB3940" w:rsidRDefault="00DD47BD" w:rsidP="00FB3940">
      <w:pPr>
        <w:pStyle w:val="ListParagraph"/>
        <w:widowControl/>
        <w:numPr>
          <w:ilvl w:val="1"/>
          <w:numId w:val="25"/>
        </w:numPr>
        <w:ind w:left="0" w:firstLine="0"/>
        <w:jc w:val="left"/>
        <w:rPr>
          <w:highlight w:val="yellow"/>
        </w:rPr>
      </w:pPr>
      <w:r w:rsidRPr="00FB3940">
        <w:rPr>
          <w:highlight w:val="yellow"/>
        </w:rPr>
        <w:t>Close t</w:t>
      </w:r>
      <w:r w:rsidR="00F74A5C" w:rsidRPr="00FB3940">
        <w:rPr>
          <w:highlight w:val="yellow"/>
        </w:rPr>
        <w:t>he residual cavity</w:t>
      </w:r>
      <w:r w:rsidR="002567A7" w:rsidRPr="00FB3940">
        <w:rPr>
          <w:highlight w:val="yellow"/>
        </w:rPr>
        <w:t xml:space="preserve"> in a single layer with </w:t>
      </w:r>
      <w:r w:rsidR="00940B61">
        <w:rPr>
          <w:highlight w:val="yellow"/>
        </w:rPr>
        <w:t xml:space="preserve">a </w:t>
      </w:r>
      <w:r w:rsidR="00802365" w:rsidRPr="00FB3940">
        <w:rPr>
          <w:highlight w:val="yellow"/>
        </w:rPr>
        <w:t>30</w:t>
      </w:r>
      <w:r w:rsidR="00940B61">
        <w:rPr>
          <w:highlight w:val="yellow"/>
        </w:rPr>
        <w:t xml:space="preserve"> </w:t>
      </w:r>
      <w:r w:rsidR="00802365" w:rsidRPr="00FB3940">
        <w:rPr>
          <w:highlight w:val="yellow"/>
        </w:rPr>
        <w:t>cm 1-0 polyglyconate unidirectional barbed thread</w:t>
      </w:r>
      <w:r w:rsidR="002567A7" w:rsidRPr="00FB3940">
        <w:rPr>
          <w:highlight w:val="yellow"/>
        </w:rPr>
        <w:t>.</w:t>
      </w:r>
      <w:r w:rsidRPr="00FB3940">
        <w:rPr>
          <w:highlight w:val="yellow"/>
        </w:rPr>
        <w:t xml:space="preserve"> Begin</w:t>
      </w:r>
      <w:r w:rsidR="00F74A5C" w:rsidRPr="00FB3940">
        <w:rPr>
          <w:highlight w:val="yellow"/>
        </w:rPr>
        <w:t xml:space="preserve"> </w:t>
      </w:r>
      <w:r w:rsidRPr="00FB3940">
        <w:rPr>
          <w:highlight w:val="yellow"/>
        </w:rPr>
        <w:t>t</w:t>
      </w:r>
      <w:r w:rsidR="00747BB9" w:rsidRPr="00FB3940">
        <w:rPr>
          <w:highlight w:val="yellow"/>
        </w:rPr>
        <w:t>he</w:t>
      </w:r>
      <w:r w:rsidR="00DD54A4" w:rsidRPr="00FB3940">
        <w:rPr>
          <w:highlight w:val="yellow"/>
        </w:rPr>
        <w:t xml:space="preserve"> running suture</w:t>
      </w:r>
      <w:r w:rsidR="00747BB9" w:rsidRPr="00FB3940">
        <w:rPr>
          <w:highlight w:val="yellow"/>
        </w:rPr>
        <w:t xml:space="preserve"> at 5</w:t>
      </w:r>
      <w:r w:rsidR="00FB3940" w:rsidRPr="00FB3940">
        <w:rPr>
          <w:highlight w:val="yellow"/>
        </w:rPr>
        <w:t xml:space="preserve"> </w:t>
      </w:r>
      <w:r w:rsidR="00747BB9" w:rsidRPr="00FB3940">
        <w:rPr>
          <w:highlight w:val="yellow"/>
        </w:rPr>
        <w:t>mm outside</w:t>
      </w:r>
      <w:r w:rsidR="00A45C1A">
        <w:rPr>
          <w:highlight w:val="yellow"/>
        </w:rPr>
        <w:t xml:space="preserve"> of</w:t>
      </w:r>
      <w:r w:rsidR="00747BB9" w:rsidRPr="00FB3940">
        <w:rPr>
          <w:highlight w:val="yellow"/>
        </w:rPr>
        <w:t xml:space="preserve"> the incisal edge with 1 cm increments</w:t>
      </w:r>
      <w:r w:rsidR="00DD54A4" w:rsidRPr="00FB3940">
        <w:rPr>
          <w:highlight w:val="yellow"/>
        </w:rPr>
        <w:t>. M</w:t>
      </w:r>
      <w:r w:rsidR="00F74A5C" w:rsidRPr="00FB3940">
        <w:rPr>
          <w:highlight w:val="yellow"/>
        </w:rPr>
        <w:t>ak</w:t>
      </w:r>
      <w:r w:rsidR="00DD54A4" w:rsidRPr="00FB3940">
        <w:rPr>
          <w:highlight w:val="yellow"/>
        </w:rPr>
        <w:t>e</w:t>
      </w:r>
      <w:r w:rsidR="00F74A5C" w:rsidRPr="00FB3940">
        <w:rPr>
          <w:highlight w:val="yellow"/>
        </w:rPr>
        <w:t xml:space="preserve"> sure that the stitching passes through the bottom of the residual cavity</w:t>
      </w:r>
      <w:r w:rsidR="00A45C1A">
        <w:rPr>
          <w:highlight w:val="yellow"/>
        </w:rPr>
        <w:t>,</w:t>
      </w:r>
      <w:r w:rsidR="00F74A5C" w:rsidRPr="00FB3940">
        <w:rPr>
          <w:highlight w:val="yellow"/>
        </w:rPr>
        <w:t xml:space="preserve"> </w:t>
      </w:r>
      <w:r w:rsidR="00DD54A4" w:rsidRPr="00FB3940">
        <w:rPr>
          <w:highlight w:val="yellow"/>
        </w:rPr>
        <w:t xml:space="preserve">and leave no </w:t>
      </w:r>
      <w:r w:rsidR="00F74A5C" w:rsidRPr="00FB3940">
        <w:rPr>
          <w:highlight w:val="yellow"/>
        </w:rPr>
        <w:t>dead space.</w:t>
      </w:r>
      <w:r w:rsidR="00DD54A4" w:rsidRPr="00FB3940" w:rsidDel="00DD54A4">
        <w:rPr>
          <w:highlight w:val="yellow"/>
          <w:lang w:eastAsia="zh-CN"/>
        </w:rPr>
        <w:t xml:space="preserve"> </w:t>
      </w:r>
    </w:p>
    <w:p w14:paraId="31B38679" w14:textId="77777777" w:rsidR="00FB3940" w:rsidRPr="00FB3940" w:rsidRDefault="00FB3940" w:rsidP="00FB3940">
      <w:pPr>
        <w:pStyle w:val="ListParagraph"/>
        <w:ind w:left="0"/>
        <w:rPr>
          <w:highlight w:val="yellow"/>
        </w:rPr>
      </w:pPr>
    </w:p>
    <w:p w14:paraId="711DFE8B" w14:textId="0254FD89" w:rsidR="00F74A5C" w:rsidRPr="00FB3940" w:rsidRDefault="00FB3940" w:rsidP="00FB3940">
      <w:pPr>
        <w:pStyle w:val="ListParagraph"/>
        <w:widowControl/>
        <w:ind w:left="0"/>
        <w:jc w:val="left"/>
        <w:rPr>
          <w:highlight w:val="yellow"/>
        </w:rPr>
      </w:pPr>
      <w:r w:rsidRPr="00FB3940">
        <w:rPr>
          <w:highlight w:val="yellow"/>
        </w:rPr>
        <w:t xml:space="preserve">Note: </w:t>
      </w:r>
      <w:r w:rsidR="00DD54A4" w:rsidRPr="00FB3940">
        <w:rPr>
          <w:highlight w:val="yellow"/>
        </w:rPr>
        <w:t xml:space="preserve">Generally, a </w:t>
      </w:r>
      <w:r w:rsidR="00845E5E" w:rsidRPr="00FB3940">
        <w:rPr>
          <w:highlight w:val="yellow"/>
        </w:rPr>
        <w:t>single-layer</w:t>
      </w:r>
      <w:r w:rsidR="00DD54A4" w:rsidRPr="00FB3940">
        <w:rPr>
          <w:highlight w:val="yellow"/>
        </w:rPr>
        <w:t xml:space="preserve"> suture is enough to close the residual cavity (</w:t>
      </w:r>
      <w:r w:rsidR="00DD54A4" w:rsidRPr="00FB3940">
        <w:rPr>
          <w:b/>
          <w:highlight w:val="yellow"/>
        </w:rPr>
        <w:t>Figure</w:t>
      </w:r>
      <w:r w:rsidRPr="00FB3940">
        <w:rPr>
          <w:b/>
          <w:highlight w:val="yellow"/>
        </w:rPr>
        <w:t xml:space="preserve">s </w:t>
      </w:r>
      <w:r w:rsidR="00DD54A4" w:rsidRPr="00FB3940">
        <w:rPr>
          <w:b/>
          <w:highlight w:val="yellow"/>
        </w:rPr>
        <w:t>1G</w:t>
      </w:r>
      <w:r w:rsidR="00A45C1A">
        <w:rPr>
          <w:b/>
          <w:highlight w:val="yellow"/>
        </w:rPr>
        <w:t xml:space="preserve"> </w:t>
      </w:r>
      <w:r w:rsidR="00A45C1A">
        <w:rPr>
          <w:highlight w:val="yellow"/>
        </w:rPr>
        <w:t xml:space="preserve">and </w:t>
      </w:r>
      <w:r w:rsidRPr="00FB3940">
        <w:rPr>
          <w:b/>
          <w:highlight w:val="yellow"/>
        </w:rPr>
        <w:t>1</w:t>
      </w:r>
      <w:r w:rsidR="00DD54A4" w:rsidRPr="00FB3940">
        <w:rPr>
          <w:b/>
          <w:highlight w:val="yellow"/>
        </w:rPr>
        <w:t>H</w:t>
      </w:r>
      <w:r w:rsidR="00DD54A4" w:rsidRPr="00FB3940">
        <w:rPr>
          <w:highlight w:val="yellow"/>
        </w:rPr>
        <w:t xml:space="preserve">). </w:t>
      </w:r>
      <w:r w:rsidR="00DD6093" w:rsidRPr="00FB3940">
        <w:rPr>
          <w:highlight w:val="yellow"/>
        </w:rPr>
        <w:t xml:space="preserve">Occasionally, </w:t>
      </w:r>
      <w:r w:rsidR="00DD54A4" w:rsidRPr="00FB3940">
        <w:rPr>
          <w:highlight w:val="yellow"/>
        </w:rPr>
        <w:t xml:space="preserve">the fibroid </w:t>
      </w:r>
      <w:r w:rsidR="00DD6093" w:rsidRPr="00FB3940">
        <w:rPr>
          <w:highlight w:val="yellow"/>
        </w:rPr>
        <w:t>wa</w:t>
      </w:r>
      <w:r w:rsidR="00DD54A4" w:rsidRPr="00FB3940">
        <w:rPr>
          <w:highlight w:val="yellow"/>
        </w:rPr>
        <w:t>s over 12</w:t>
      </w:r>
      <w:r w:rsidR="00442275" w:rsidRPr="00FB3940">
        <w:rPr>
          <w:highlight w:val="yellow"/>
        </w:rPr>
        <w:t xml:space="preserve"> </w:t>
      </w:r>
      <w:r w:rsidR="00DD54A4" w:rsidRPr="00FB3940">
        <w:rPr>
          <w:highlight w:val="yellow"/>
        </w:rPr>
        <w:t xml:space="preserve">cm in diameter and occupied more than 2/3 of the </w:t>
      </w:r>
      <w:r w:rsidR="00DD6093" w:rsidRPr="00FB3940">
        <w:rPr>
          <w:highlight w:val="yellow"/>
        </w:rPr>
        <w:t xml:space="preserve">myometrium. In these cases, </w:t>
      </w:r>
      <w:r w:rsidR="00A45C1A">
        <w:rPr>
          <w:highlight w:val="yellow"/>
        </w:rPr>
        <w:t xml:space="preserve">a </w:t>
      </w:r>
      <w:r w:rsidR="00A92797" w:rsidRPr="00FB3940">
        <w:rPr>
          <w:highlight w:val="yellow"/>
          <w:lang w:eastAsia="zh-CN"/>
        </w:rPr>
        <w:t>“</w:t>
      </w:r>
      <w:r w:rsidR="00DD6093" w:rsidRPr="00FB3940">
        <w:rPr>
          <w:highlight w:val="yellow"/>
        </w:rPr>
        <w:t>folding suture” can be adopted</w:t>
      </w:r>
      <w:r w:rsidR="00A45C1A">
        <w:rPr>
          <w:highlight w:val="yellow"/>
        </w:rPr>
        <w:t>, in which</w:t>
      </w:r>
      <w:r w:rsidR="00DD6093" w:rsidRPr="00FB3940">
        <w:rPr>
          <w:highlight w:val="yellow"/>
        </w:rPr>
        <w:t xml:space="preserve"> the myometrium on one side of the incision can be sutured on top of the other side </w:t>
      </w:r>
      <w:r w:rsidR="00DD54A4" w:rsidRPr="00FB3940">
        <w:rPr>
          <w:highlight w:val="yellow"/>
        </w:rPr>
        <w:t xml:space="preserve">to </w:t>
      </w:r>
      <w:r w:rsidR="00DD6093" w:rsidRPr="00FB3940">
        <w:rPr>
          <w:highlight w:val="yellow"/>
        </w:rPr>
        <w:t xml:space="preserve">close the residual cavity and </w:t>
      </w:r>
      <w:r w:rsidR="00DD54A4" w:rsidRPr="00FB3940">
        <w:rPr>
          <w:highlight w:val="yellow"/>
        </w:rPr>
        <w:t xml:space="preserve">strengthen the </w:t>
      </w:r>
      <w:r w:rsidR="00DD6093" w:rsidRPr="00FB3940">
        <w:rPr>
          <w:highlight w:val="yellow"/>
        </w:rPr>
        <w:t>myometrium</w:t>
      </w:r>
      <w:r w:rsidR="00DD54A4" w:rsidRPr="00FB3940">
        <w:rPr>
          <w:highlight w:val="yellow"/>
        </w:rPr>
        <w:t xml:space="preserve">. </w:t>
      </w:r>
    </w:p>
    <w:p w14:paraId="626241D4" w14:textId="77777777" w:rsidR="00FB3940" w:rsidRPr="00FB3940" w:rsidRDefault="00FB3940" w:rsidP="00FB3940">
      <w:pPr>
        <w:pStyle w:val="ListParagraph"/>
        <w:widowControl/>
        <w:ind w:left="0"/>
        <w:jc w:val="left"/>
        <w:rPr>
          <w:highlight w:val="yellow"/>
        </w:rPr>
      </w:pPr>
    </w:p>
    <w:p w14:paraId="4489BD40" w14:textId="118F1F14" w:rsidR="002567A7" w:rsidRPr="00FB3940" w:rsidRDefault="002567A7" w:rsidP="00FB3940">
      <w:pPr>
        <w:pStyle w:val="ListParagraph"/>
        <w:widowControl/>
        <w:numPr>
          <w:ilvl w:val="1"/>
          <w:numId w:val="25"/>
        </w:numPr>
        <w:ind w:left="0" w:firstLine="0"/>
        <w:jc w:val="left"/>
        <w:rPr>
          <w:highlight w:val="yellow"/>
          <w:lang w:eastAsia="zh-CN"/>
        </w:rPr>
      </w:pPr>
      <w:r w:rsidRPr="00FB3940">
        <w:rPr>
          <w:highlight w:val="yellow"/>
          <w:lang w:eastAsia="zh-CN"/>
        </w:rPr>
        <w:t xml:space="preserve">After </w:t>
      </w:r>
      <w:r w:rsidR="00DD54A4" w:rsidRPr="00FB3940">
        <w:rPr>
          <w:highlight w:val="yellow"/>
          <w:lang w:eastAsia="zh-CN"/>
        </w:rPr>
        <w:t>sutur</w:t>
      </w:r>
      <w:r w:rsidR="00DD47BD" w:rsidRPr="00FB3940">
        <w:rPr>
          <w:highlight w:val="yellow"/>
          <w:lang w:eastAsia="zh-CN"/>
        </w:rPr>
        <w:t>ing</w:t>
      </w:r>
      <w:r w:rsidRPr="00FB3940">
        <w:rPr>
          <w:highlight w:val="yellow"/>
          <w:lang w:eastAsia="zh-CN"/>
        </w:rPr>
        <w:t>,</w:t>
      </w:r>
      <w:r w:rsidR="00DD47BD" w:rsidRPr="00FB3940">
        <w:rPr>
          <w:highlight w:val="yellow"/>
          <w:lang w:eastAsia="zh-CN"/>
        </w:rPr>
        <w:t xml:space="preserve"> enlarge</w:t>
      </w:r>
      <w:r w:rsidRPr="00FB3940">
        <w:rPr>
          <w:highlight w:val="yellow"/>
          <w:lang w:eastAsia="zh-CN"/>
        </w:rPr>
        <w:t xml:space="preserve"> </w:t>
      </w:r>
      <w:r w:rsidR="009C2576" w:rsidRPr="00FB3940">
        <w:rPr>
          <w:highlight w:val="yellow"/>
        </w:rPr>
        <w:t>the 10 mm port to a 15</w:t>
      </w:r>
      <w:r w:rsidR="00A45C1A">
        <w:rPr>
          <w:highlight w:val="yellow"/>
        </w:rPr>
        <w:t>-</w:t>
      </w:r>
      <w:r w:rsidR="009C2576" w:rsidRPr="00FB3940">
        <w:rPr>
          <w:highlight w:val="yellow"/>
        </w:rPr>
        <w:t>20 mm port for the introduction of the morcellator.</w:t>
      </w:r>
      <w:r w:rsidR="009C2576" w:rsidRPr="00FB3940">
        <w:rPr>
          <w:highlight w:val="yellow"/>
          <w:lang w:eastAsia="zh-CN"/>
        </w:rPr>
        <w:t xml:space="preserve"> </w:t>
      </w:r>
      <w:r w:rsidR="00FB3940" w:rsidRPr="00FB3940">
        <w:rPr>
          <w:highlight w:val="yellow"/>
          <w:lang w:eastAsia="zh-CN"/>
        </w:rPr>
        <w:t>Morcellate</w:t>
      </w:r>
      <w:r w:rsidR="009C2576" w:rsidRPr="00FB3940">
        <w:rPr>
          <w:highlight w:val="yellow"/>
          <w:lang w:eastAsia="zh-CN"/>
        </w:rPr>
        <w:t xml:space="preserve"> </w:t>
      </w:r>
      <w:r w:rsidR="00DD6093" w:rsidRPr="00FB3940">
        <w:rPr>
          <w:highlight w:val="yellow"/>
          <w:lang w:eastAsia="zh-CN"/>
        </w:rPr>
        <w:t xml:space="preserve">the </w:t>
      </w:r>
      <w:r w:rsidRPr="00FB3940">
        <w:rPr>
          <w:highlight w:val="yellow"/>
          <w:lang w:eastAsia="zh-CN"/>
        </w:rPr>
        <w:t>fibroid</w:t>
      </w:r>
      <w:r w:rsidR="004341B7" w:rsidRPr="00FB3940">
        <w:rPr>
          <w:highlight w:val="yellow"/>
          <w:lang w:eastAsia="zh-CN"/>
        </w:rPr>
        <w:t>s</w:t>
      </w:r>
      <w:r w:rsidRPr="00FB3940">
        <w:rPr>
          <w:highlight w:val="yellow"/>
          <w:lang w:eastAsia="zh-CN"/>
        </w:rPr>
        <w:t xml:space="preserve"> with a reusable morcellator.</w:t>
      </w:r>
      <w:r w:rsidR="00A22DBA" w:rsidRPr="00FB3940">
        <w:rPr>
          <w:highlight w:val="yellow"/>
          <w:lang w:eastAsia="zh-CN"/>
        </w:rPr>
        <w:t xml:space="preserve"> </w:t>
      </w:r>
    </w:p>
    <w:p w14:paraId="031C09E0" w14:textId="7212E0DB" w:rsidR="001468F3" w:rsidRPr="00213174" w:rsidRDefault="001468F3" w:rsidP="00FB3940">
      <w:pPr>
        <w:pStyle w:val="NormalWeb"/>
        <w:widowControl/>
        <w:spacing w:before="0" w:beforeAutospacing="0" w:after="0" w:afterAutospacing="0"/>
        <w:jc w:val="left"/>
        <w:rPr>
          <w:b/>
          <w:lang w:eastAsia="zh-CN"/>
        </w:rPr>
      </w:pPr>
    </w:p>
    <w:p w14:paraId="211D88D7" w14:textId="5A0A58FC" w:rsidR="00A22DBA" w:rsidRDefault="00A22DBA" w:rsidP="00FB3940">
      <w:pPr>
        <w:pStyle w:val="ListParagraph"/>
        <w:widowControl/>
        <w:numPr>
          <w:ilvl w:val="0"/>
          <w:numId w:val="25"/>
        </w:numPr>
        <w:ind w:left="0" w:firstLine="0"/>
        <w:jc w:val="left"/>
        <w:rPr>
          <w:b/>
        </w:rPr>
      </w:pPr>
      <w:r w:rsidRPr="00213174">
        <w:rPr>
          <w:b/>
        </w:rPr>
        <w:t xml:space="preserve">Postoperative </w:t>
      </w:r>
      <w:r w:rsidR="00FB3940">
        <w:rPr>
          <w:b/>
        </w:rPr>
        <w:t>M</w:t>
      </w:r>
      <w:r w:rsidRPr="00213174">
        <w:rPr>
          <w:b/>
        </w:rPr>
        <w:t>anagement</w:t>
      </w:r>
    </w:p>
    <w:p w14:paraId="6DE00226" w14:textId="77777777" w:rsidR="00FB3940" w:rsidRPr="00213174" w:rsidRDefault="00FB3940" w:rsidP="00FB3940">
      <w:pPr>
        <w:pStyle w:val="ListParagraph"/>
        <w:widowControl/>
        <w:ind w:left="0"/>
        <w:jc w:val="left"/>
        <w:rPr>
          <w:b/>
        </w:rPr>
      </w:pPr>
    </w:p>
    <w:p w14:paraId="74918791" w14:textId="3AA7FF7C" w:rsidR="00D46912" w:rsidRPr="00213174" w:rsidRDefault="00D46912" w:rsidP="00FB3940">
      <w:pPr>
        <w:pStyle w:val="ListParagraph"/>
        <w:widowControl/>
        <w:numPr>
          <w:ilvl w:val="1"/>
          <w:numId w:val="25"/>
        </w:numPr>
        <w:ind w:left="0" w:firstLine="0"/>
        <w:jc w:val="left"/>
        <w:rPr>
          <w:lang w:eastAsia="zh-CN"/>
        </w:rPr>
      </w:pPr>
      <w:r w:rsidRPr="00213174">
        <w:rPr>
          <w:lang w:eastAsia="zh-CN"/>
        </w:rPr>
        <w:t>Document t</w:t>
      </w:r>
      <w:r w:rsidR="00D86C68" w:rsidRPr="00213174">
        <w:rPr>
          <w:lang w:eastAsia="zh-CN"/>
        </w:rPr>
        <w:t>he intra- and post</w:t>
      </w:r>
      <w:r w:rsidR="00A45C1A">
        <w:rPr>
          <w:lang w:eastAsia="zh-CN"/>
        </w:rPr>
        <w:t>-</w:t>
      </w:r>
      <w:r w:rsidR="00D86C68" w:rsidRPr="00213174">
        <w:rPr>
          <w:lang w:eastAsia="zh-CN"/>
        </w:rPr>
        <w:t>operative parameters carefully, including</w:t>
      </w:r>
      <w:r w:rsidRPr="00213174">
        <w:rPr>
          <w:lang w:eastAsia="zh-CN"/>
        </w:rPr>
        <w:t xml:space="preserve"> </w:t>
      </w:r>
      <w:r w:rsidR="00300CD2" w:rsidRPr="00213174">
        <w:rPr>
          <w:lang w:eastAsia="zh-CN"/>
        </w:rPr>
        <w:t>the diameters</w:t>
      </w:r>
      <w:r w:rsidRPr="00213174">
        <w:rPr>
          <w:lang w:eastAsia="zh-CN"/>
        </w:rPr>
        <w:t xml:space="preserve"> of the fibroids</w:t>
      </w:r>
      <w:r w:rsidR="00FB3940">
        <w:rPr>
          <w:lang w:eastAsia="zh-CN"/>
        </w:rPr>
        <w:t xml:space="preserve"> </w:t>
      </w:r>
      <w:r w:rsidR="00300CD2" w:rsidRPr="00213174">
        <w:rPr>
          <w:lang w:eastAsia="zh-CN"/>
        </w:rPr>
        <w:t>(represented by the diameter of the largest one in cases of multiple fibroids)</w:t>
      </w:r>
      <w:r w:rsidRPr="00213174">
        <w:rPr>
          <w:lang w:eastAsia="zh-CN"/>
        </w:rPr>
        <w:t xml:space="preserve">, </w:t>
      </w:r>
      <w:r w:rsidR="00BF10C4" w:rsidRPr="00213174">
        <w:t>operation</w:t>
      </w:r>
      <w:r w:rsidR="00BF10C4" w:rsidRPr="00213174">
        <w:rPr>
          <w:lang w:eastAsia="zh-CN"/>
        </w:rPr>
        <w:t xml:space="preserve"> time (from the beginning of incision to the end of sutur</w:t>
      </w:r>
      <w:r w:rsidR="005A07FA">
        <w:rPr>
          <w:lang w:eastAsia="zh-CN"/>
        </w:rPr>
        <w:t>ing</w:t>
      </w:r>
      <w:r w:rsidR="00BF10C4" w:rsidRPr="00213174">
        <w:rPr>
          <w:lang w:eastAsia="zh-CN"/>
        </w:rPr>
        <w:t>), blood loss (calculated by vacuum drainage)</w:t>
      </w:r>
      <w:r w:rsidR="005A07FA">
        <w:rPr>
          <w:lang w:eastAsia="zh-CN"/>
        </w:rPr>
        <w:t>,</w:t>
      </w:r>
      <w:r w:rsidRPr="00213174">
        <w:rPr>
          <w:lang w:eastAsia="zh-CN"/>
        </w:rPr>
        <w:t xml:space="preserve"> and</w:t>
      </w:r>
      <w:r w:rsidR="00BF10C4" w:rsidRPr="00213174">
        <w:rPr>
          <w:lang w:eastAsia="zh-CN"/>
        </w:rPr>
        <w:t xml:space="preserve"> rate of conversion to laparotomy. </w:t>
      </w:r>
    </w:p>
    <w:p w14:paraId="4E4EFAE6" w14:textId="77777777" w:rsidR="00FB3940" w:rsidRDefault="00FB3940" w:rsidP="00FB3940">
      <w:pPr>
        <w:pStyle w:val="ListParagraph"/>
        <w:widowControl/>
        <w:ind w:left="0"/>
        <w:jc w:val="left"/>
        <w:rPr>
          <w:lang w:eastAsia="zh-CN"/>
        </w:rPr>
      </w:pPr>
    </w:p>
    <w:p w14:paraId="56F12492" w14:textId="76180322" w:rsidR="009F296D" w:rsidRPr="00213174" w:rsidRDefault="00FB3940" w:rsidP="00FB3940">
      <w:pPr>
        <w:pStyle w:val="ListParagraph"/>
        <w:widowControl/>
        <w:numPr>
          <w:ilvl w:val="1"/>
          <w:numId w:val="25"/>
        </w:numPr>
        <w:ind w:left="0" w:firstLine="0"/>
        <w:jc w:val="left"/>
        <w:rPr>
          <w:lang w:eastAsia="zh-CN"/>
        </w:rPr>
      </w:pPr>
      <w:r>
        <w:rPr>
          <w:lang w:eastAsia="zh-CN"/>
        </w:rPr>
        <w:t>Follow up p</w:t>
      </w:r>
      <w:r w:rsidR="00BF10C4" w:rsidRPr="00213174">
        <w:rPr>
          <w:lang w:eastAsia="zh-CN"/>
        </w:rPr>
        <w:t>atients by pelvic examination and ultrasound as well as</w:t>
      </w:r>
      <w:r w:rsidR="005A07FA">
        <w:rPr>
          <w:lang w:eastAsia="zh-CN"/>
        </w:rPr>
        <w:t xml:space="preserve"> </w:t>
      </w:r>
      <w:r w:rsidR="00BF10C4" w:rsidRPr="00213174">
        <w:rPr>
          <w:lang w:eastAsia="zh-CN"/>
        </w:rPr>
        <w:t xml:space="preserve">phone </w:t>
      </w:r>
      <w:r w:rsidR="00BF10C4" w:rsidRPr="00213174">
        <w:t>interview</w:t>
      </w:r>
      <w:r w:rsidR="00C4054A" w:rsidRPr="00213174">
        <w:t>s</w:t>
      </w:r>
      <w:r w:rsidR="00BF10C4" w:rsidRPr="00213174">
        <w:rPr>
          <w:lang w:eastAsia="zh-CN"/>
        </w:rPr>
        <w:t>.</w:t>
      </w:r>
      <w:r w:rsidR="00D46912" w:rsidRPr="00213174">
        <w:rPr>
          <w:lang w:eastAsia="zh-CN"/>
        </w:rPr>
        <w:t xml:space="preserve"> </w:t>
      </w:r>
    </w:p>
    <w:p w14:paraId="5B3525F9" w14:textId="77777777" w:rsidR="00FB3940" w:rsidRDefault="00FB3940" w:rsidP="00FB3940">
      <w:pPr>
        <w:pStyle w:val="ListParagraph"/>
        <w:widowControl/>
        <w:ind w:left="0"/>
        <w:jc w:val="left"/>
        <w:rPr>
          <w:lang w:eastAsia="zh-CN"/>
        </w:rPr>
      </w:pPr>
    </w:p>
    <w:p w14:paraId="0EF56B20" w14:textId="5044ED1C" w:rsidR="00561EC8" w:rsidRPr="00213174" w:rsidRDefault="00D46912" w:rsidP="00FB3940">
      <w:pPr>
        <w:pStyle w:val="ListParagraph"/>
        <w:widowControl/>
        <w:numPr>
          <w:ilvl w:val="1"/>
          <w:numId w:val="25"/>
        </w:numPr>
        <w:ind w:left="0" w:firstLine="0"/>
        <w:jc w:val="left"/>
        <w:rPr>
          <w:lang w:eastAsia="zh-CN"/>
        </w:rPr>
      </w:pPr>
      <w:r w:rsidRPr="00213174">
        <w:rPr>
          <w:lang w:eastAsia="zh-CN"/>
        </w:rPr>
        <w:t>Evaluate</w:t>
      </w:r>
      <w:r w:rsidR="00BF10C4" w:rsidRPr="00213174">
        <w:rPr>
          <w:lang w:eastAsia="zh-CN"/>
        </w:rPr>
        <w:t xml:space="preserve"> </w:t>
      </w:r>
      <w:r w:rsidRPr="00213174">
        <w:rPr>
          <w:lang w:eastAsia="zh-CN"/>
        </w:rPr>
        <w:t>t</w:t>
      </w:r>
      <w:r w:rsidR="00BF10C4" w:rsidRPr="00213174">
        <w:rPr>
          <w:lang w:eastAsia="zh-CN"/>
        </w:rPr>
        <w:t>he outcomes of IRCP by compari</w:t>
      </w:r>
      <w:r w:rsidR="005A07FA">
        <w:rPr>
          <w:lang w:eastAsia="zh-CN"/>
        </w:rPr>
        <w:t>son</w:t>
      </w:r>
      <w:r w:rsidR="00BF10C4" w:rsidRPr="00213174">
        <w:rPr>
          <w:lang w:eastAsia="zh-CN"/>
        </w:rPr>
        <w:t xml:space="preserve"> with those of traditional LM</w:t>
      </w:r>
      <w:r w:rsidR="00060BB3" w:rsidRPr="00213174">
        <w:rPr>
          <w:lang w:eastAsia="zh-CN"/>
        </w:rPr>
        <w:t xml:space="preserve"> around the same period</w:t>
      </w:r>
      <w:r w:rsidR="00BF10C4" w:rsidRPr="00213174">
        <w:rPr>
          <w:lang w:eastAsia="zh-CN"/>
        </w:rPr>
        <w:t>.</w:t>
      </w:r>
      <w:r w:rsidR="009F296D" w:rsidRPr="00213174">
        <w:rPr>
          <w:lang w:eastAsia="zh-CN"/>
        </w:rPr>
        <w:t xml:space="preserve"> Perform statistical analysis by SPSS software and consider </w:t>
      </w:r>
      <w:r w:rsidR="005A07FA">
        <w:rPr>
          <w:lang w:eastAsia="zh-CN"/>
        </w:rPr>
        <w:t xml:space="preserve">p </w:t>
      </w:r>
      <w:r w:rsidR="009F296D" w:rsidRPr="00213174">
        <w:rPr>
          <w:lang w:eastAsia="zh-CN"/>
        </w:rPr>
        <w:t>&lt;</w:t>
      </w:r>
      <w:r w:rsidR="005A07FA">
        <w:rPr>
          <w:lang w:eastAsia="zh-CN"/>
        </w:rPr>
        <w:t xml:space="preserve"> </w:t>
      </w:r>
      <w:r w:rsidR="009F296D" w:rsidRPr="00213174">
        <w:rPr>
          <w:lang w:eastAsia="zh-CN"/>
        </w:rPr>
        <w:t>0.05 as statistically significant.</w:t>
      </w:r>
    </w:p>
    <w:p w14:paraId="3D846FE1" w14:textId="77777777" w:rsidR="00A22DBA" w:rsidRPr="00213174" w:rsidRDefault="00A22DBA" w:rsidP="00FB3940">
      <w:pPr>
        <w:pStyle w:val="NormalWeb"/>
        <w:widowControl/>
        <w:spacing w:before="0" w:beforeAutospacing="0" w:after="0" w:afterAutospacing="0"/>
        <w:jc w:val="left"/>
        <w:rPr>
          <w:b/>
          <w:lang w:eastAsia="zh-CN"/>
        </w:rPr>
      </w:pPr>
    </w:p>
    <w:p w14:paraId="43120EC4" w14:textId="1D6C8BFE" w:rsidR="00166403" w:rsidRPr="00213174" w:rsidRDefault="006305D7" w:rsidP="00FB3940">
      <w:pPr>
        <w:pStyle w:val="NormalWeb"/>
        <w:widowControl/>
        <w:spacing w:before="0" w:beforeAutospacing="0" w:after="0" w:afterAutospacing="0"/>
        <w:jc w:val="left"/>
        <w:rPr>
          <w:b/>
          <w:lang w:eastAsia="zh-CN"/>
        </w:rPr>
      </w:pPr>
      <w:r w:rsidRPr="00213174">
        <w:rPr>
          <w:b/>
          <w:lang w:eastAsia="zh-CN"/>
        </w:rPr>
        <w:t>REPRESENTATIVE RESULTS</w:t>
      </w:r>
      <w:r w:rsidR="00EF1462" w:rsidRPr="00213174">
        <w:rPr>
          <w:b/>
          <w:lang w:eastAsia="zh-CN"/>
        </w:rPr>
        <w:t xml:space="preserve">: </w:t>
      </w:r>
    </w:p>
    <w:p w14:paraId="0179BA0C" w14:textId="4BA9343B" w:rsidR="004C61C1" w:rsidRDefault="00166403" w:rsidP="00FB3940">
      <w:pPr>
        <w:pStyle w:val="NormalWeb"/>
        <w:widowControl/>
        <w:spacing w:before="0" w:beforeAutospacing="0" w:after="0" w:afterAutospacing="0"/>
        <w:jc w:val="left"/>
        <w:rPr>
          <w:lang w:eastAsia="zh-CN"/>
        </w:rPr>
      </w:pPr>
      <w:r w:rsidRPr="00213174">
        <w:rPr>
          <w:lang w:eastAsia="zh-CN"/>
        </w:rPr>
        <w:t>IRCP</w:t>
      </w:r>
      <w:r w:rsidR="0099204B" w:rsidRPr="00213174">
        <w:rPr>
          <w:lang w:eastAsia="zh-CN"/>
        </w:rPr>
        <w:t xml:space="preserve"> was performed</w:t>
      </w:r>
      <w:r w:rsidRPr="00213174">
        <w:rPr>
          <w:lang w:eastAsia="zh-CN"/>
        </w:rPr>
        <w:t xml:space="preserve"> on</w:t>
      </w:r>
      <w:r w:rsidR="00202823" w:rsidRPr="00213174">
        <w:rPr>
          <w:lang w:eastAsia="zh-CN"/>
        </w:rPr>
        <w:t xml:space="preserve"> </w:t>
      </w:r>
      <w:bookmarkStart w:id="9" w:name="_Hlk512974761"/>
      <w:r w:rsidR="00436FB9" w:rsidRPr="00213174">
        <w:rPr>
          <w:lang w:eastAsia="zh-CN"/>
        </w:rPr>
        <w:t>4</w:t>
      </w:r>
      <w:r w:rsidR="0099204B" w:rsidRPr="00213174">
        <w:rPr>
          <w:lang w:eastAsia="zh-CN"/>
        </w:rPr>
        <w:t xml:space="preserve">1 </w:t>
      </w:r>
      <w:r w:rsidRPr="00213174">
        <w:rPr>
          <w:lang w:eastAsia="zh-CN"/>
        </w:rPr>
        <w:t>patients with</w:t>
      </w:r>
      <w:bookmarkEnd w:id="9"/>
      <w:r w:rsidRPr="00213174">
        <w:rPr>
          <w:lang w:eastAsia="zh-CN"/>
        </w:rPr>
        <w:t xml:space="preserve"> </w:t>
      </w:r>
      <w:r w:rsidR="0099204B" w:rsidRPr="00213174">
        <w:rPr>
          <w:lang w:eastAsia="zh-CN"/>
        </w:rPr>
        <w:t>uterine fibroids and traditional LM was performed on 72 patients from 2013</w:t>
      </w:r>
      <w:r w:rsidR="00561EC8" w:rsidRPr="00213174">
        <w:rPr>
          <w:lang w:eastAsia="zh-CN"/>
        </w:rPr>
        <w:t xml:space="preserve"> to </w:t>
      </w:r>
      <w:r w:rsidR="0099204B" w:rsidRPr="00213174">
        <w:rPr>
          <w:lang w:eastAsia="zh-CN"/>
        </w:rPr>
        <w:t>2016.</w:t>
      </w:r>
      <w:r w:rsidR="00213174">
        <w:rPr>
          <w:lang w:eastAsia="zh-CN"/>
        </w:rPr>
        <w:t xml:space="preserve"> </w:t>
      </w:r>
      <w:r w:rsidR="00104637" w:rsidRPr="00213174">
        <w:rPr>
          <w:lang w:eastAsia="zh-CN"/>
        </w:rPr>
        <w:t>9</w:t>
      </w:r>
      <w:r w:rsidR="00B41902" w:rsidRPr="00213174">
        <w:rPr>
          <w:lang w:eastAsia="zh-CN"/>
        </w:rPr>
        <w:t xml:space="preserve"> cases</w:t>
      </w:r>
      <w:r w:rsidR="00104637" w:rsidRPr="00213174">
        <w:rPr>
          <w:lang w:eastAsia="zh-CN"/>
        </w:rPr>
        <w:t xml:space="preserve"> (12.5%)</w:t>
      </w:r>
      <w:r w:rsidR="00B41902" w:rsidRPr="00213174">
        <w:rPr>
          <w:lang w:eastAsia="zh-CN"/>
        </w:rPr>
        <w:t xml:space="preserve"> in </w:t>
      </w:r>
      <w:r w:rsidR="005A07FA">
        <w:rPr>
          <w:lang w:eastAsia="zh-CN"/>
        </w:rPr>
        <w:t xml:space="preserve">the </w:t>
      </w:r>
      <w:r w:rsidR="00B41902" w:rsidRPr="00213174">
        <w:rPr>
          <w:lang w:eastAsia="zh-CN"/>
        </w:rPr>
        <w:t>LM group were converted to laparotomy because of massive bleeding</w:t>
      </w:r>
      <w:r w:rsidR="00300CD2" w:rsidRPr="00213174">
        <w:rPr>
          <w:lang w:eastAsia="zh-CN"/>
        </w:rPr>
        <w:t>,</w:t>
      </w:r>
      <w:r w:rsidR="00B41902" w:rsidRPr="00213174">
        <w:rPr>
          <w:lang w:eastAsia="zh-CN"/>
        </w:rPr>
        <w:t xml:space="preserve"> difficulty in enucleation</w:t>
      </w:r>
      <w:r w:rsidR="005A07FA">
        <w:rPr>
          <w:lang w:eastAsia="zh-CN"/>
        </w:rPr>
        <w:t>,</w:t>
      </w:r>
      <w:r w:rsidR="00B41902" w:rsidRPr="00213174">
        <w:rPr>
          <w:lang w:eastAsia="zh-CN"/>
        </w:rPr>
        <w:t xml:space="preserve"> or sutur</w:t>
      </w:r>
      <w:r w:rsidR="005A07FA">
        <w:rPr>
          <w:lang w:eastAsia="zh-CN"/>
        </w:rPr>
        <w:t>ing</w:t>
      </w:r>
      <w:r w:rsidR="00B41902" w:rsidRPr="00213174">
        <w:rPr>
          <w:lang w:eastAsia="zh-CN"/>
        </w:rPr>
        <w:t xml:space="preserve">, while </w:t>
      </w:r>
      <w:r w:rsidR="002F0E0A" w:rsidRPr="00213174">
        <w:rPr>
          <w:lang w:eastAsia="zh-CN"/>
        </w:rPr>
        <w:t xml:space="preserve">laparoscopy was performed successfully in </w:t>
      </w:r>
      <w:r w:rsidR="00300CD2" w:rsidRPr="00213174">
        <w:rPr>
          <w:lang w:eastAsia="zh-CN"/>
        </w:rPr>
        <w:t>all</w:t>
      </w:r>
      <w:r w:rsidR="00B41902" w:rsidRPr="00213174">
        <w:rPr>
          <w:lang w:eastAsia="zh-CN"/>
        </w:rPr>
        <w:t xml:space="preserve"> case</w:t>
      </w:r>
      <w:r w:rsidR="00300CD2" w:rsidRPr="00213174">
        <w:rPr>
          <w:lang w:eastAsia="zh-CN"/>
        </w:rPr>
        <w:t>s</w:t>
      </w:r>
      <w:r w:rsidR="00B41902" w:rsidRPr="00213174">
        <w:rPr>
          <w:lang w:eastAsia="zh-CN"/>
        </w:rPr>
        <w:t xml:space="preserve"> </w:t>
      </w:r>
      <w:r w:rsidR="005A07FA">
        <w:rPr>
          <w:lang w:eastAsia="zh-CN"/>
        </w:rPr>
        <w:t xml:space="preserve">in the </w:t>
      </w:r>
      <w:r w:rsidR="00B41902" w:rsidRPr="00213174">
        <w:rPr>
          <w:lang w:eastAsia="zh-CN"/>
        </w:rPr>
        <w:t>IRCP group</w:t>
      </w:r>
      <w:r w:rsidR="00104637" w:rsidRPr="00213174">
        <w:rPr>
          <w:lang w:eastAsia="zh-CN"/>
        </w:rPr>
        <w:t>. The percentage of conversion to laparotomy was significantly higher in</w:t>
      </w:r>
      <w:r w:rsidR="005A07FA">
        <w:rPr>
          <w:lang w:eastAsia="zh-CN"/>
        </w:rPr>
        <w:t xml:space="preserve"> the</w:t>
      </w:r>
      <w:r w:rsidR="00104637" w:rsidRPr="00213174">
        <w:rPr>
          <w:lang w:eastAsia="zh-CN"/>
        </w:rPr>
        <w:t xml:space="preserve"> LM group </w:t>
      </w:r>
      <w:r w:rsidR="00DE050D" w:rsidRPr="00213174">
        <w:rPr>
          <w:lang w:eastAsia="zh-CN"/>
        </w:rPr>
        <w:t>(</w:t>
      </w:r>
      <w:r w:rsidR="005A07FA">
        <w:rPr>
          <w:lang w:eastAsia="zh-CN"/>
        </w:rPr>
        <w:t xml:space="preserve">p </w:t>
      </w:r>
      <w:r w:rsidR="009E6DEE" w:rsidRPr="00213174">
        <w:rPr>
          <w:lang w:eastAsia="zh-CN"/>
        </w:rPr>
        <w:t>=</w:t>
      </w:r>
      <w:r w:rsidR="005A07FA">
        <w:rPr>
          <w:lang w:eastAsia="zh-CN"/>
        </w:rPr>
        <w:t xml:space="preserve"> </w:t>
      </w:r>
      <w:r w:rsidR="002F0E0A" w:rsidRPr="00213174">
        <w:rPr>
          <w:lang w:eastAsia="zh-CN"/>
        </w:rPr>
        <w:t>0.025</w:t>
      </w:r>
      <w:r w:rsidR="00DE050D" w:rsidRPr="00213174">
        <w:rPr>
          <w:lang w:eastAsia="zh-CN"/>
        </w:rPr>
        <w:t>)</w:t>
      </w:r>
      <w:r w:rsidR="00B41902" w:rsidRPr="00213174">
        <w:rPr>
          <w:lang w:eastAsia="zh-CN"/>
        </w:rPr>
        <w:t xml:space="preserve">. Excluding the </w:t>
      </w:r>
      <w:r w:rsidR="005A07FA">
        <w:rPr>
          <w:lang w:eastAsia="zh-CN"/>
        </w:rPr>
        <w:t>9</w:t>
      </w:r>
      <w:r w:rsidR="00B41902" w:rsidRPr="00213174">
        <w:rPr>
          <w:lang w:eastAsia="zh-CN"/>
        </w:rPr>
        <w:t xml:space="preserve"> cases convert</w:t>
      </w:r>
      <w:r w:rsidR="005A07FA">
        <w:rPr>
          <w:lang w:eastAsia="zh-CN"/>
        </w:rPr>
        <w:t>ed</w:t>
      </w:r>
      <w:r w:rsidR="00B41902" w:rsidRPr="00213174">
        <w:rPr>
          <w:lang w:eastAsia="zh-CN"/>
        </w:rPr>
        <w:t xml:space="preserve"> to laparotomy, t</w:t>
      </w:r>
      <w:r w:rsidR="0099204B" w:rsidRPr="00213174">
        <w:rPr>
          <w:lang w:eastAsia="zh-CN"/>
        </w:rPr>
        <w:t>he</w:t>
      </w:r>
      <w:r w:rsidRPr="00213174">
        <w:rPr>
          <w:lang w:eastAsia="zh-CN"/>
        </w:rPr>
        <w:t xml:space="preserve"> average age of </w:t>
      </w:r>
      <w:r w:rsidR="0099204B" w:rsidRPr="00213174">
        <w:rPr>
          <w:lang w:eastAsia="zh-CN"/>
        </w:rPr>
        <w:t>patients in</w:t>
      </w:r>
      <w:r w:rsidR="005A07FA">
        <w:rPr>
          <w:lang w:eastAsia="zh-CN"/>
        </w:rPr>
        <w:t xml:space="preserve"> the</w:t>
      </w:r>
      <w:r w:rsidR="0099204B" w:rsidRPr="00213174">
        <w:rPr>
          <w:lang w:eastAsia="zh-CN"/>
        </w:rPr>
        <w:t xml:space="preserve"> IRCP group</w:t>
      </w:r>
      <w:r w:rsidR="00B41902" w:rsidRPr="00213174">
        <w:rPr>
          <w:lang w:eastAsia="zh-CN"/>
        </w:rPr>
        <w:t xml:space="preserve"> (n</w:t>
      </w:r>
      <w:r w:rsidR="005A07FA">
        <w:rPr>
          <w:lang w:eastAsia="zh-CN"/>
        </w:rPr>
        <w:t xml:space="preserve"> </w:t>
      </w:r>
      <w:r w:rsidR="00B41902" w:rsidRPr="00213174">
        <w:rPr>
          <w:lang w:eastAsia="zh-CN"/>
        </w:rPr>
        <w:t>=</w:t>
      </w:r>
      <w:r w:rsidR="005A07FA">
        <w:rPr>
          <w:lang w:eastAsia="zh-CN"/>
        </w:rPr>
        <w:t xml:space="preserve"> </w:t>
      </w:r>
      <w:r w:rsidR="00B41902" w:rsidRPr="00213174">
        <w:rPr>
          <w:lang w:eastAsia="zh-CN"/>
        </w:rPr>
        <w:t>41)</w:t>
      </w:r>
      <w:r w:rsidR="0099204B" w:rsidRPr="00213174">
        <w:rPr>
          <w:lang w:eastAsia="zh-CN"/>
        </w:rPr>
        <w:t xml:space="preserve"> and LM group</w:t>
      </w:r>
      <w:r w:rsidR="005A07FA">
        <w:rPr>
          <w:lang w:eastAsia="zh-CN"/>
        </w:rPr>
        <w:t xml:space="preserve"> </w:t>
      </w:r>
      <w:r w:rsidR="00B41902" w:rsidRPr="00213174">
        <w:rPr>
          <w:lang w:eastAsia="zh-CN"/>
        </w:rPr>
        <w:t>(n</w:t>
      </w:r>
      <w:r w:rsidR="005A07FA">
        <w:rPr>
          <w:lang w:eastAsia="zh-CN"/>
        </w:rPr>
        <w:t xml:space="preserve"> </w:t>
      </w:r>
      <w:r w:rsidR="00B41902" w:rsidRPr="00213174">
        <w:rPr>
          <w:lang w:eastAsia="zh-CN"/>
        </w:rPr>
        <w:t>=</w:t>
      </w:r>
      <w:r w:rsidR="005A07FA">
        <w:rPr>
          <w:lang w:eastAsia="zh-CN"/>
        </w:rPr>
        <w:t xml:space="preserve"> </w:t>
      </w:r>
      <w:r w:rsidR="00B41902" w:rsidRPr="00213174">
        <w:rPr>
          <w:lang w:eastAsia="zh-CN"/>
        </w:rPr>
        <w:t>63)</w:t>
      </w:r>
      <w:r w:rsidR="0099204B" w:rsidRPr="00213174">
        <w:rPr>
          <w:lang w:eastAsia="zh-CN"/>
        </w:rPr>
        <w:t xml:space="preserve"> were </w:t>
      </w:r>
      <w:r w:rsidRPr="00213174">
        <w:rPr>
          <w:lang w:eastAsia="zh-CN"/>
        </w:rPr>
        <w:t>38.6</w:t>
      </w:r>
      <w:r w:rsidR="005A07FA">
        <w:rPr>
          <w:lang w:eastAsia="zh-CN"/>
        </w:rPr>
        <w:t xml:space="preserve"> </w:t>
      </w:r>
      <w:r w:rsidRPr="00213174">
        <w:rPr>
          <w:lang w:eastAsia="zh-CN"/>
        </w:rPr>
        <w:t>±</w:t>
      </w:r>
      <w:r w:rsidR="005A07FA">
        <w:rPr>
          <w:lang w:eastAsia="zh-CN"/>
        </w:rPr>
        <w:t xml:space="preserve"> </w:t>
      </w:r>
      <w:r w:rsidRPr="00213174">
        <w:rPr>
          <w:lang w:eastAsia="zh-CN"/>
        </w:rPr>
        <w:t xml:space="preserve">5.9 years </w:t>
      </w:r>
      <w:r w:rsidR="0099204B" w:rsidRPr="00213174">
        <w:rPr>
          <w:lang w:eastAsia="zh-CN"/>
        </w:rPr>
        <w:t xml:space="preserve">and </w:t>
      </w:r>
      <w:r w:rsidR="00E02FAE" w:rsidRPr="00213174">
        <w:rPr>
          <w:lang w:eastAsia="zh-CN"/>
        </w:rPr>
        <w:t>38.1</w:t>
      </w:r>
      <w:r w:rsidR="005A07FA">
        <w:rPr>
          <w:lang w:eastAsia="zh-CN"/>
        </w:rPr>
        <w:t xml:space="preserve"> </w:t>
      </w:r>
      <w:r w:rsidR="00E02FAE" w:rsidRPr="00213174">
        <w:rPr>
          <w:lang w:eastAsia="zh-CN"/>
        </w:rPr>
        <w:t>±</w:t>
      </w:r>
      <w:r w:rsidR="005A07FA">
        <w:rPr>
          <w:lang w:eastAsia="zh-CN"/>
        </w:rPr>
        <w:t xml:space="preserve"> </w:t>
      </w:r>
      <w:r w:rsidR="00E02FAE" w:rsidRPr="00213174">
        <w:rPr>
          <w:lang w:eastAsia="zh-CN"/>
        </w:rPr>
        <w:t>6.2</w:t>
      </w:r>
      <w:r w:rsidR="0099204B" w:rsidRPr="00213174">
        <w:rPr>
          <w:lang w:eastAsia="zh-CN"/>
        </w:rPr>
        <w:t xml:space="preserve"> years, respectively</w:t>
      </w:r>
      <w:r w:rsidR="00104637" w:rsidRPr="00213174">
        <w:rPr>
          <w:lang w:eastAsia="zh-CN"/>
        </w:rPr>
        <w:t>, suggesting no difference between</w:t>
      </w:r>
      <w:r w:rsidR="005A07FA">
        <w:rPr>
          <w:lang w:eastAsia="zh-CN"/>
        </w:rPr>
        <w:t xml:space="preserve"> the</w:t>
      </w:r>
      <w:r w:rsidR="00104637" w:rsidRPr="00213174">
        <w:rPr>
          <w:lang w:eastAsia="zh-CN"/>
        </w:rPr>
        <w:t xml:space="preserve"> two groups</w:t>
      </w:r>
      <w:r w:rsidR="00B41902" w:rsidRPr="00213174">
        <w:rPr>
          <w:lang w:eastAsia="zh-CN"/>
        </w:rPr>
        <w:t xml:space="preserve"> (</w:t>
      </w:r>
      <w:r w:rsidR="005A07FA">
        <w:rPr>
          <w:lang w:eastAsia="zh-CN"/>
        </w:rPr>
        <w:t xml:space="preserve">p </w:t>
      </w:r>
      <w:r w:rsidR="00E02FAE" w:rsidRPr="00213174">
        <w:rPr>
          <w:lang w:eastAsia="zh-CN"/>
        </w:rPr>
        <w:t>=</w:t>
      </w:r>
      <w:r w:rsidR="005A07FA">
        <w:rPr>
          <w:lang w:eastAsia="zh-CN"/>
        </w:rPr>
        <w:t xml:space="preserve"> </w:t>
      </w:r>
      <w:r w:rsidR="00104637" w:rsidRPr="00213174">
        <w:rPr>
          <w:lang w:eastAsia="zh-CN"/>
        </w:rPr>
        <w:t>0.632</w:t>
      </w:r>
      <w:r w:rsidR="00B41902" w:rsidRPr="00213174">
        <w:rPr>
          <w:lang w:eastAsia="zh-CN"/>
        </w:rPr>
        <w:t>)</w:t>
      </w:r>
      <w:r w:rsidRPr="00213174">
        <w:rPr>
          <w:lang w:eastAsia="zh-CN"/>
        </w:rPr>
        <w:t>.</w:t>
      </w:r>
      <w:r w:rsidR="00213174">
        <w:rPr>
          <w:lang w:eastAsia="zh-CN"/>
        </w:rPr>
        <w:t xml:space="preserve"> </w:t>
      </w:r>
      <w:r w:rsidR="00017875" w:rsidRPr="00213174">
        <w:rPr>
          <w:lang w:eastAsia="zh-CN"/>
        </w:rPr>
        <w:t xml:space="preserve">As is shown in </w:t>
      </w:r>
      <w:r w:rsidR="00213174" w:rsidRPr="00213174">
        <w:rPr>
          <w:b/>
          <w:lang w:eastAsia="zh-CN"/>
        </w:rPr>
        <w:t>Table 1</w:t>
      </w:r>
      <w:r w:rsidR="00017875" w:rsidRPr="00213174">
        <w:rPr>
          <w:lang w:eastAsia="zh-CN"/>
        </w:rPr>
        <w:t xml:space="preserve">, the mean diameters </w:t>
      </w:r>
      <w:r w:rsidR="00561EC8" w:rsidRPr="00213174">
        <w:rPr>
          <w:lang w:eastAsia="zh-CN"/>
        </w:rPr>
        <w:t xml:space="preserve">of the fibroids </w:t>
      </w:r>
      <w:r w:rsidR="00104637" w:rsidRPr="00213174">
        <w:rPr>
          <w:lang w:eastAsia="zh-CN"/>
        </w:rPr>
        <w:t>were also</w:t>
      </w:r>
      <w:r w:rsidR="00017875" w:rsidRPr="00213174">
        <w:rPr>
          <w:lang w:eastAsia="zh-CN"/>
        </w:rPr>
        <w:t xml:space="preserve"> comparable between </w:t>
      </w:r>
      <w:r w:rsidR="005A07FA">
        <w:rPr>
          <w:lang w:eastAsia="zh-CN"/>
        </w:rPr>
        <w:t xml:space="preserve">the </w:t>
      </w:r>
      <w:r w:rsidR="00017875" w:rsidRPr="00213174">
        <w:rPr>
          <w:lang w:eastAsia="zh-CN"/>
        </w:rPr>
        <w:t>two groups (</w:t>
      </w:r>
      <w:r w:rsidR="005A07FA">
        <w:rPr>
          <w:lang w:eastAsia="zh-CN"/>
        </w:rPr>
        <w:t xml:space="preserve">p </w:t>
      </w:r>
      <w:r w:rsidR="00104637" w:rsidRPr="00213174">
        <w:rPr>
          <w:lang w:eastAsia="zh-CN"/>
        </w:rPr>
        <w:t>=</w:t>
      </w:r>
      <w:r w:rsidR="005A07FA">
        <w:rPr>
          <w:lang w:eastAsia="zh-CN"/>
        </w:rPr>
        <w:t xml:space="preserve"> </w:t>
      </w:r>
      <w:r w:rsidR="00104637" w:rsidRPr="00213174">
        <w:rPr>
          <w:lang w:eastAsia="zh-CN"/>
        </w:rPr>
        <w:t>0.265</w:t>
      </w:r>
      <w:r w:rsidR="00017875" w:rsidRPr="00213174">
        <w:rPr>
          <w:lang w:eastAsia="zh-CN"/>
        </w:rPr>
        <w:t xml:space="preserve">). </w:t>
      </w:r>
      <w:r w:rsidR="005A07FA">
        <w:rPr>
          <w:lang w:eastAsia="zh-CN"/>
        </w:rPr>
        <w:t>However,</w:t>
      </w:r>
      <w:r w:rsidR="00017875" w:rsidRPr="00213174">
        <w:rPr>
          <w:lang w:eastAsia="zh-CN"/>
        </w:rPr>
        <w:t xml:space="preserve"> the time</w:t>
      </w:r>
      <w:r w:rsidR="00004BE9" w:rsidRPr="00213174">
        <w:rPr>
          <w:lang w:eastAsia="zh-CN"/>
        </w:rPr>
        <w:t xml:space="preserve"> of enucleation and sutur</w:t>
      </w:r>
      <w:r w:rsidR="005A07FA">
        <w:rPr>
          <w:lang w:eastAsia="zh-CN"/>
        </w:rPr>
        <w:t>ing</w:t>
      </w:r>
      <w:r w:rsidR="00004BE9" w:rsidRPr="00213174">
        <w:rPr>
          <w:lang w:eastAsia="zh-CN"/>
        </w:rPr>
        <w:t>, intraoperative bleeding</w:t>
      </w:r>
      <w:r w:rsidR="005A07FA">
        <w:rPr>
          <w:lang w:eastAsia="zh-CN"/>
        </w:rPr>
        <w:t>,</w:t>
      </w:r>
      <w:r w:rsidR="00004BE9" w:rsidRPr="00213174">
        <w:rPr>
          <w:lang w:eastAsia="zh-CN"/>
        </w:rPr>
        <w:t xml:space="preserve"> and decline of hemoglobin were all significantly lower in </w:t>
      </w:r>
      <w:r w:rsidR="005A07FA">
        <w:rPr>
          <w:lang w:eastAsia="zh-CN"/>
        </w:rPr>
        <w:t xml:space="preserve">the </w:t>
      </w:r>
      <w:r w:rsidR="00004BE9" w:rsidRPr="00213174">
        <w:rPr>
          <w:lang w:eastAsia="zh-CN"/>
        </w:rPr>
        <w:t xml:space="preserve">IRCP group than </w:t>
      </w:r>
      <w:r w:rsidR="005A07FA">
        <w:rPr>
          <w:lang w:eastAsia="zh-CN"/>
        </w:rPr>
        <w:t>the</w:t>
      </w:r>
      <w:r w:rsidR="00004BE9" w:rsidRPr="00213174">
        <w:rPr>
          <w:lang w:eastAsia="zh-CN"/>
        </w:rPr>
        <w:t xml:space="preserve"> LM group</w:t>
      </w:r>
      <w:r w:rsidR="00FB3940">
        <w:rPr>
          <w:lang w:eastAsia="zh-CN"/>
        </w:rPr>
        <w:t xml:space="preserve"> </w:t>
      </w:r>
      <w:r w:rsidR="00E82DF9" w:rsidRPr="00213174">
        <w:rPr>
          <w:lang w:eastAsia="zh-CN"/>
        </w:rPr>
        <w:t>(</w:t>
      </w:r>
      <w:r w:rsidR="005A07FA">
        <w:rPr>
          <w:lang w:eastAsia="zh-CN"/>
        </w:rPr>
        <w:t xml:space="preserve">p </w:t>
      </w:r>
      <w:r w:rsidR="00E82DF9" w:rsidRPr="00213174">
        <w:rPr>
          <w:lang w:eastAsia="zh-CN"/>
        </w:rPr>
        <w:t>=</w:t>
      </w:r>
      <w:r w:rsidR="005A07FA">
        <w:rPr>
          <w:lang w:eastAsia="zh-CN"/>
        </w:rPr>
        <w:t xml:space="preserve"> </w:t>
      </w:r>
      <w:r w:rsidR="00E82DF9" w:rsidRPr="00213174">
        <w:rPr>
          <w:lang w:eastAsia="zh-CN"/>
        </w:rPr>
        <w:t xml:space="preserve">0.015, </w:t>
      </w:r>
      <w:r w:rsidR="005A07FA">
        <w:rPr>
          <w:lang w:eastAsia="zh-CN"/>
        </w:rPr>
        <w:t xml:space="preserve">p </w:t>
      </w:r>
      <w:r w:rsidR="00E82DF9" w:rsidRPr="00213174">
        <w:rPr>
          <w:lang w:eastAsia="zh-CN"/>
        </w:rPr>
        <w:t>=</w:t>
      </w:r>
      <w:r w:rsidR="005A07FA">
        <w:rPr>
          <w:lang w:eastAsia="zh-CN"/>
        </w:rPr>
        <w:t xml:space="preserve"> </w:t>
      </w:r>
      <w:r w:rsidR="00E82DF9" w:rsidRPr="00213174">
        <w:rPr>
          <w:lang w:eastAsia="zh-CN"/>
        </w:rPr>
        <w:t xml:space="preserve">0.014, </w:t>
      </w:r>
      <w:r w:rsidR="005A07FA">
        <w:rPr>
          <w:lang w:eastAsia="zh-CN"/>
        </w:rPr>
        <w:t xml:space="preserve">p </w:t>
      </w:r>
      <w:r w:rsidR="00E82DF9" w:rsidRPr="00213174">
        <w:rPr>
          <w:lang w:eastAsia="zh-CN"/>
        </w:rPr>
        <w:t>=</w:t>
      </w:r>
      <w:r w:rsidR="005A07FA">
        <w:rPr>
          <w:lang w:eastAsia="zh-CN"/>
        </w:rPr>
        <w:t xml:space="preserve"> </w:t>
      </w:r>
      <w:r w:rsidR="00E82DF9" w:rsidRPr="00213174">
        <w:rPr>
          <w:lang w:eastAsia="zh-CN"/>
        </w:rPr>
        <w:t>0.024)</w:t>
      </w:r>
      <w:r w:rsidR="00004BE9" w:rsidRPr="00213174">
        <w:rPr>
          <w:lang w:eastAsia="zh-CN"/>
        </w:rPr>
        <w:t>.</w:t>
      </w:r>
      <w:r w:rsidR="00104637" w:rsidRPr="00213174">
        <w:rPr>
          <w:lang w:eastAsia="zh-CN"/>
        </w:rPr>
        <w:t xml:space="preserve"> Postoperatively,</w:t>
      </w:r>
      <w:r w:rsidR="00004BE9" w:rsidRPr="00213174">
        <w:rPr>
          <w:lang w:eastAsia="zh-CN"/>
        </w:rPr>
        <w:t xml:space="preserve"> </w:t>
      </w:r>
      <w:r w:rsidR="00442275" w:rsidRPr="00213174">
        <w:rPr>
          <w:lang w:eastAsia="zh-CN"/>
        </w:rPr>
        <w:t>n</w:t>
      </w:r>
      <w:r w:rsidR="00821C3D" w:rsidRPr="00213174">
        <w:rPr>
          <w:lang w:eastAsia="zh-CN"/>
        </w:rPr>
        <w:t xml:space="preserve">one of </w:t>
      </w:r>
      <w:r w:rsidR="005A07FA">
        <w:rPr>
          <w:lang w:eastAsia="zh-CN"/>
        </w:rPr>
        <w:t xml:space="preserve">the </w:t>
      </w:r>
      <w:r w:rsidR="00104637" w:rsidRPr="00213174">
        <w:rPr>
          <w:lang w:eastAsia="zh-CN"/>
        </w:rPr>
        <w:t>113</w:t>
      </w:r>
      <w:r w:rsidR="00821C3D" w:rsidRPr="00213174">
        <w:rPr>
          <w:lang w:eastAsia="zh-CN"/>
        </w:rPr>
        <w:t xml:space="preserve"> cases </w:t>
      </w:r>
      <w:r w:rsidR="005A07FA">
        <w:rPr>
          <w:lang w:eastAsia="zh-CN"/>
        </w:rPr>
        <w:t>experienced</w:t>
      </w:r>
      <w:r w:rsidR="00821C3D" w:rsidRPr="00213174">
        <w:rPr>
          <w:lang w:eastAsia="zh-CN"/>
        </w:rPr>
        <w:t xml:space="preserve"> fever</w:t>
      </w:r>
      <w:r w:rsidR="00300CD2" w:rsidRPr="00213174">
        <w:rPr>
          <w:lang w:eastAsia="zh-CN"/>
        </w:rPr>
        <w:t>, urinary infection</w:t>
      </w:r>
      <w:r w:rsidR="005A07FA">
        <w:rPr>
          <w:lang w:eastAsia="zh-CN"/>
        </w:rPr>
        <w:t>s</w:t>
      </w:r>
      <w:r w:rsidR="00300CD2" w:rsidRPr="00213174">
        <w:rPr>
          <w:lang w:eastAsia="zh-CN"/>
        </w:rPr>
        <w:t>, postoperative hematomas</w:t>
      </w:r>
      <w:r w:rsidR="005A07FA">
        <w:rPr>
          <w:lang w:eastAsia="zh-CN"/>
        </w:rPr>
        <w:t>,</w:t>
      </w:r>
      <w:r w:rsidR="00821C3D" w:rsidRPr="00213174">
        <w:rPr>
          <w:lang w:eastAsia="zh-CN"/>
        </w:rPr>
        <w:t xml:space="preserve"> or other complications.</w:t>
      </w:r>
    </w:p>
    <w:p w14:paraId="33F8EDD6" w14:textId="77777777" w:rsidR="00FB3940" w:rsidRPr="00213174" w:rsidRDefault="00FB3940" w:rsidP="00FB3940">
      <w:pPr>
        <w:pStyle w:val="NormalWeb"/>
        <w:widowControl/>
        <w:spacing w:before="0" w:beforeAutospacing="0" w:after="0" w:afterAutospacing="0"/>
        <w:jc w:val="left"/>
        <w:rPr>
          <w:lang w:eastAsia="zh-CN"/>
        </w:rPr>
      </w:pPr>
    </w:p>
    <w:p w14:paraId="0A0B2632" w14:textId="531C6A39" w:rsidR="00C4054A" w:rsidRPr="00213174" w:rsidRDefault="00104637" w:rsidP="00FB3940">
      <w:pPr>
        <w:widowControl/>
        <w:jc w:val="left"/>
        <w:rPr>
          <w:lang w:eastAsia="zh-CN"/>
        </w:rPr>
      </w:pPr>
      <w:r w:rsidRPr="00213174">
        <w:rPr>
          <w:lang w:eastAsia="zh-CN"/>
        </w:rPr>
        <w:lastRenderedPageBreak/>
        <w:t>After discharge</w:t>
      </w:r>
      <w:r w:rsidR="00E82DF9" w:rsidRPr="00213174">
        <w:rPr>
          <w:lang w:eastAsia="zh-CN"/>
        </w:rPr>
        <w:t>d</w:t>
      </w:r>
      <w:r w:rsidRPr="00213174">
        <w:rPr>
          <w:lang w:eastAsia="zh-CN"/>
        </w:rPr>
        <w:t>, the p</w:t>
      </w:r>
      <w:r w:rsidR="00E6453C" w:rsidRPr="00213174">
        <w:rPr>
          <w:lang w:eastAsia="zh-CN"/>
        </w:rPr>
        <w:t xml:space="preserve">atients were </w:t>
      </w:r>
      <w:r w:rsidR="00C4054A" w:rsidRPr="00213174">
        <w:rPr>
          <w:lang w:eastAsia="zh-CN"/>
        </w:rPr>
        <w:t xml:space="preserve">followed up by </w:t>
      </w:r>
      <w:r w:rsidR="00E6453C" w:rsidRPr="00213174">
        <w:rPr>
          <w:lang w:eastAsia="zh-CN"/>
        </w:rPr>
        <w:t xml:space="preserve">outpatient visits and </w:t>
      </w:r>
      <w:r w:rsidR="00C4054A" w:rsidRPr="00213174">
        <w:rPr>
          <w:lang w:eastAsia="zh-CN"/>
        </w:rPr>
        <w:t>telephone interview</w:t>
      </w:r>
      <w:r w:rsidRPr="00213174">
        <w:rPr>
          <w:lang w:eastAsia="zh-CN"/>
        </w:rPr>
        <w:t>s</w:t>
      </w:r>
      <w:r w:rsidR="00C4054A" w:rsidRPr="00213174">
        <w:rPr>
          <w:lang w:eastAsia="zh-CN"/>
        </w:rPr>
        <w:t>.</w:t>
      </w:r>
      <w:r w:rsidR="00E6453C" w:rsidRPr="00213174">
        <w:rPr>
          <w:lang w:eastAsia="zh-CN"/>
        </w:rPr>
        <w:t xml:space="preserve"> When evaluat</w:t>
      </w:r>
      <w:r w:rsidR="00DA7ACF" w:rsidRPr="00213174">
        <w:rPr>
          <w:lang w:eastAsia="zh-CN"/>
        </w:rPr>
        <w:t>ing</w:t>
      </w:r>
      <w:r w:rsidR="00E6453C" w:rsidRPr="00213174">
        <w:rPr>
          <w:lang w:eastAsia="zh-CN"/>
        </w:rPr>
        <w:t xml:space="preserve"> reproductive outcomes, only those who desire</w:t>
      </w:r>
      <w:r w:rsidR="005A07FA">
        <w:rPr>
          <w:lang w:eastAsia="zh-CN"/>
        </w:rPr>
        <w:t>d</w:t>
      </w:r>
      <w:r w:rsidR="00E6453C" w:rsidRPr="00213174">
        <w:rPr>
          <w:lang w:eastAsia="zh-CN"/>
        </w:rPr>
        <w:t xml:space="preserve"> fertility after surgery were included. In </w:t>
      </w:r>
      <w:r w:rsidR="005A07FA">
        <w:rPr>
          <w:lang w:eastAsia="zh-CN"/>
        </w:rPr>
        <w:t>the</w:t>
      </w:r>
      <w:r w:rsidR="00C91A9D">
        <w:rPr>
          <w:lang w:eastAsia="zh-CN"/>
        </w:rPr>
        <w:t xml:space="preserve"> </w:t>
      </w:r>
      <w:r w:rsidR="00E6453C" w:rsidRPr="00213174">
        <w:rPr>
          <w:lang w:eastAsia="zh-CN"/>
        </w:rPr>
        <w:t xml:space="preserve">IRCP group, </w:t>
      </w:r>
      <w:r w:rsidR="00DA7ACF" w:rsidRPr="00213174">
        <w:rPr>
          <w:lang w:eastAsia="zh-CN"/>
        </w:rPr>
        <w:t>all</w:t>
      </w:r>
      <w:r w:rsidR="00E6453C" w:rsidRPr="00213174">
        <w:rPr>
          <w:lang w:eastAsia="zh-CN"/>
        </w:rPr>
        <w:t xml:space="preserve"> patient</w:t>
      </w:r>
      <w:r w:rsidR="00FB3940">
        <w:rPr>
          <w:lang w:eastAsia="zh-CN"/>
        </w:rPr>
        <w:t>s</w:t>
      </w:r>
      <w:r w:rsidR="00E6453C" w:rsidRPr="00213174">
        <w:rPr>
          <w:lang w:eastAsia="zh-CN"/>
        </w:rPr>
        <w:t xml:space="preserve"> w</w:t>
      </w:r>
      <w:r w:rsidR="00DA7ACF" w:rsidRPr="00213174">
        <w:rPr>
          <w:lang w:eastAsia="zh-CN"/>
        </w:rPr>
        <w:t>ere</w:t>
      </w:r>
      <w:r w:rsidR="00E6453C" w:rsidRPr="00213174">
        <w:rPr>
          <w:lang w:eastAsia="zh-CN"/>
        </w:rPr>
        <w:t xml:space="preserve"> successfully followed up.</w:t>
      </w:r>
      <w:r w:rsidR="00DA7ACF" w:rsidRPr="00213174">
        <w:rPr>
          <w:lang w:eastAsia="zh-CN"/>
        </w:rPr>
        <w:t xml:space="preserve"> Among them, 31</w:t>
      </w:r>
      <w:r w:rsidR="00FB3940">
        <w:rPr>
          <w:lang w:eastAsia="zh-CN"/>
        </w:rPr>
        <w:t xml:space="preserve"> </w:t>
      </w:r>
      <w:r w:rsidR="00DA7ACF" w:rsidRPr="00213174">
        <w:rPr>
          <w:lang w:eastAsia="zh-CN"/>
        </w:rPr>
        <w:t>(75.6%) patients achieved full-term birth</w:t>
      </w:r>
      <w:r w:rsidR="00E82DF9" w:rsidRPr="00213174">
        <w:rPr>
          <w:lang w:eastAsia="zh-CN"/>
        </w:rPr>
        <w:t>s</w:t>
      </w:r>
      <w:r w:rsidR="00DA7ACF" w:rsidRPr="00213174">
        <w:rPr>
          <w:lang w:eastAsia="zh-CN"/>
        </w:rPr>
        <w:t>, including 2 vaginal birth</w:t>
      </w:r>
      <w:r w:rsidR="002762E7" w:rsidRPr="00213174">
        <w:rPr>
          <w:lang w:eastAsia="zh-CN"/>
        </w:rPr>
        <w:t>s</w:t>
      </w:r>
      <w:r w:rsidR="00DA7ACF" w:rsidRPr="00213174">
        <w:rPr>
          <w:lang w:eastAsia="zh-CN"/>
        </w:rPr>
        <w:t xml:space="preserve"> and 29 caesarean section</w:t>
      </w:r>
      <w:r w:rsidR="002762E7" w:rsidRPr="00213174">
        <w:rPr>
          <w:lang w:eastAsia="zh-CN"/>
        </w:rPr>
        <w:t>s</w:t>
      </w:r>
      <w:r w:rsidR="00DA7ACF" w:rsidRPr="00213174">
        <w:rPr>
          <w:lang w:eastAsia="zh-CN"/>
        </w:rPr>
        <w:t>. On the other hand, i</w:t>
      </w:r>
      <w:r w:rsidR="00E6453C" w:rsidRPr="00213174">
        <w:rPr>
          <w:lang w:eastAsia="zh-CN"/>
        </w:rPr>
        <w:t xml:space="preserve">n </w:t>
      </w:r>
      <w:r w:rsidR="005A07FA">
        <w:rPr>
          <w:lang w:eastAsia="zh-CN"/>
        </w:rPr>
        <w:t xml:space="preserve">the </w:t>
      </w:r>
      <w:r w:rsidR="00E6453C" w:rsidRPr="00213174">
        <w:rPr>
          <w:lang w:eastAsia="zh-CN"/>
        </w:rPr>
        <w:t>LM group, 56</w:t>
      </w:r>
      <w:r w:rsidR="00FB3940">
        <w:rPr>
          <w:lang w:eastAsia="zh-CN"/>
        </w:rPr>
        <w:t xml:space="preserve"> </w:t>
      </w:r>
      <w:r w:rsidR="00E6453C" w:rsidRPr="00213174">
        <w:rPr>
          <w:lang w:eastAsia="zh-CN"/>
        </w:rPr>
        <w:t>(88.9%)</w:t>
      </w:r>
      <w:bookmarkStart w:id="10" w:name="_GoBack"/>
      <w:bookmarkEnd w:id="10"/>
      <w:r w:rsidR="00E6453C" w:rsidRPr="00213174">
        <w:rPr>
          <w:lang w:eastAsia="zh-CN"/>
        </w:rPr>
        <w:t xml:space="preserve"> patients were successfully followed up</w:t>
      </w:r>
      <w:r w:rsidR="005A07FA">
        <w:rPr>
          <w:lang w:eastAsia="zh-CN"/>
        </w:rPr>
        <w:t>,</w:t>
      </w:r>
      <w:r w:rsidR="00DA7ACF" w:rsidRPr="00213174">
        <w:rPr>
          <w:lang w:eastAsia="zh-CN"/>
        </w:rPr>
        <w:t xml:space="preserve"> and the rate of full-term live birth was 23.2% (13/56)</w:t>
      </w:r>
      <w:r w:rsidR="002762E7" w:rsidRPr="00213174">
        <w:rPr>
          <w:lang w:eastAsia="zh-CN"/>
        </w:rPr>
        <w:t>, consisting of 1 vaginal birth and 12 caesarean sections. The full-term live birth rate of</w:t>
      </w:r>
      <w:r w:rsidR="005A07FA">
        <w:rPr>
          <w:lang w:eastAsia="zh-CN"/>
        </w:rPr>
        <w:t xml:space="preserve"> the</w:t>
      </w:r>
      <w:r w:rsidR="002762E7" w:rsidRPr="00213174">
        <w:rPr>
          <w:lang w:eastAsia="zh-CN"/>
        </w:rPr>
        <w:t xml:space="preserve"> IRCP group was significantly higher than that of </w:t>
      </w:r>
      <w:r w:rsidR="005A07FA">
        <w:rPr>
          <w:lang w:eastAsia="zh-CN"/>
        </w:rPr>
        <w:t xml:space="preserve">the </w:t>
      </w:r>
      <w:r w:rsidR="002762E7" w:rsidRPr="00213174">
        <w:rPr>
          <w:lang w:eastAsia="zh-CN"/>
        </w:rPr>
        <w:t>LM group</w:t>
      </w:r>
      <w:r w:rsidR="005A07FA">
        <w:rPr>
          <w:lang w:eastAsia="zh-CN"/>
        </w:rPr>
        <w:t xml:space="preserve"> </w:t>
      </w:r>
      <w:r w:rsidR="002762E7" w:rsidRPr="00213174">
        <w:rPr>
          <w:lang w:eastAsia="zh-CN"/>
        </w:rPr>
        <w:t>(</w:t>
      </w:r>
      <w:r w:rsidR="005A07FA">
        <w:rPr>
          <w:lang w:eastAsia="zh-CN"/>
        </w:rPr>
        <w:t xml:space="preserve">p </w:t>
      </w:r>
      <w:r w:rsidR="002762E7" w:rsidRPr="00213174">
        <w:rPr>
          <w:lang w:eastAsia="zh-CN"/>
        </w:rPr>
        <w:t>=</w:t>
      </w:r>
      <w:r w:rsidR="005A07FA">
        <w:rPr>
          <w:lang w:eastAsia="zh-CN"/>
        </w:rPr>
        <w:t xml:space="preserve"> </w:t>
      </w:r>
      <w:r w:rsidR="002762E7" w:rsidRPr="00213174">
        <w:rPr>
          <w:lang w:eastAsia="zh-CN"/>
        </w:rPr>
        <w:t>0.000).</w:t>
      </w:r>
      <w:r w:rsidR="00B42702" w:rsidRPr="00213174">
        <w:rPr>
          <w:lang w:eastAsia="zh-CN"/>
        </w:rPr>
        <w:t xml:space="preserve"> </w:t>
      </w:r>
      <w:r w:rsidR="005A07FA">
        <w:rPr>
          <w:lang w:eastAsia="zh-CN"/>
        </w:rPr>
        <w:t>However,</w:t>
      </w:r>
      <w:r w:rsidR="00B42702" w:rsidRPr="00213174">
        <w:rPr>
          <w:lang w:eastAsia="zh-CN"/>
        </w:rPr>
        <w:t xml:space="preserve"> no difference</w:t>
      </w:r>
      <w:r w:rsidR="005A07FA">
        <w:rPr>
          <w:lang w:eastAsia="zh-CN"/>
        </w:rPr>
        <w:t xml:space="preserve"> existed</w:t>
      </w:r>
      <w:r w:rsidR="00B42702" w:rsidRPr="00213174">
        <w:rPr>
          <w:lang w:eastAsia="zh-CN"/>
        </w:rPr>
        <w:t xml:space="preserve"> between the delivery modes </w:t>
      </w:r>
      <w:r w:rsidR="005A07FA">
        <w:rPr>
          <w:lang w:eastAsia="zh-CN"/>
        </w:rPr>
        <w:t>in the</w:t>
      </w:r>
      <w:r w:rsidR="005A07FA" w:rsidRPr="00213174">
        <w:rPr>
          <w:lang w:eastAsia="zh-CN"/>
        </w:rPr>
        <w:t xml:space="preserve"> </w:t>
      </w:r>
      <w:r w:rsidR="00B42702" w:rsidRPr="00213174">
        <w:rPr>
          <w:lang w:eastAsia="zh-CN"/>
        </w:rPr>
        <w:t>two groups</w:t>
      </w:r>
      <w:r w:rsidR="005A07FA">
        <w:rPr>
          <w:lang w:eastAsia="zh-CN"/>
        </w:rPr>
        <w:t xml:space="preserve"> </w:t>
      </w:r>
      <w:r w:rsidR="00B42702" w:rsidRPr="00213174">
        <w:rPr>
          <w:lang w:eastAsia="zh-CN"/>
        </w:rPr>
        <w:t>(p</w:t>
      </w:r>
      <w:r w:rsidR="005A07FA">
        <w:rPr>
          <w:lang w:eastAsia="zh-CN"/>
        </w:rPr>
        <w:t xml:space="preserve"> </w:t>
      </w:r>
      <w:r w:rsidR="00B42702" w:rsidRPr="00213174">
        <w:rPr>
          <w:lang w:eastAsia="zh-CN"/>
        </w:rPr>
        <w:t>=</w:t>
      </w:r>
      <w:r w:rsidR="005A07FA">
        <w:rPr>
          <w:lang w:eastAsia="zh-CN"/>
        </w:rPr>
        <w:t xml:space="preserve"> </w:t>
      </w:r>
      <w:r w:rsidR="00B42702" w:rsidRPr="00213174">
        <w:rPr>
          <w:lang w:eastAsia="zh-CN"/>
        </w:rPr>
        <w:t xml:space="preserve">1.000). </w:t>
      </w:r>
      <w:r w:rsidR="00F576D3" w:rsidRPr="00213174">
        <w:rPr>
          <w:lang w:eastAsia="zh-CN"/>
        </w:rPr>
        <w:t>I</w:t>
      </w:r>
      <w:r w:rsidR="00B42702" w:rsidRPr="00213174">
        <w:rPr>
          <w:lang w:eastAsia="zh-CN"/>
        </w:rPr>
        <w:t>n addition, t</w:t>
      </w:r>
      <w:r w:rsidR="002762E7" w:rsidRPr="00213174">
        <w:rPr>
          <w:lang w:eastAsia="zh-CN"/>
        </w:rPr>
        <w:t>here was no uterine rupture observed</w:t>
      </w:r>
      <w:r w:rsidR="00B42702" w:rsidRPr="00213174">
        <w:rPr>
          <w:lang w:eastAsia="zh-CN"/>
        </w:rPr>
        <w:t xml:space="preserve"> in either group</w:t>
      </w:r>
      <w:r w:rsidR="002762E7" w:rsidRPr="00213174">
        <w:rPr>
          <w:lang w:eastAsia="zh-CN"/>
        </w:rPr>
        <w:t xml:space="preserve"> during follow-up.</w:t>
      </w:r>
    </w:p>
    <w:p w14:paraId="7F5815FC" w14:textId="3133E33C" w:rsidR="004A71E4" w:rsidRPr="00213174" w:rsidRDefault="004A71E4" w:rsidP="00FB3940">
      <w:pPr>
        <w:widowControl/>
        <w:jc w:val="left"/>
        <w:rPr>
          <w:color w:val="808080" w:themeColor="background1" w:themeShade="80"/>
        </w:rPr>
      </w:pPr>
    </w:p>
    <w:p w14:paraId="3CA93904" w14:textId="0150513E" w:rsidR="00FB3940" w:rsidRPr="00213174" w:rsidRDefault="00B32616" w:rsidP="00FB3940">
      <w:pPr>
        <w:widowControl/>
        <w:jc w:val="left"/>
        <w:rPr>
          <w:color w:val="808080"/>
        </w:rPr>
      </w:pPr>
      <w:r w:rsidRPr="00213174">
        <w:rPr>
          <w:b/>
        </w:rPr>
        <w:t xml:space="preserve">FIGURE </w:t>
      </w:r>
      <w:r w:rsidR="0013621E" w:rsidRPr="00213174">
        <w:rPr>
          <w:b/>
        </w:rPr>
        <w:t xml:space="preserve">AND TABLE </w:t>
      </w:r>
      <w:r w:rsidRPr="00213174">
        <w:rPr>
          <w:b/>
        </w:rPr>
        <w:t>LEGENDS:</w:t>
      </w:r>
      <w:r w:rsidRPr="00213174">
        <w:rPr>
          <w:color w:val="808080"/>
        </w:rPr>
        <w:t xml:space="preserve"> </w:t>
      </w:r>
    </w:p>
    <w:p w14:paraId="2B5BB209" w14:textId="745E0BD7" w:rsidR="004C61C1" w:rsidRDefault="00213174" w:rsidP="00FB3940">
      <w:pPr>
        <w:pStyle w:val="NormalWeb"/>
        <w:widowControl/>
        <w:spacing w:before="0" w:beforeAutospacing="0" w:after="0" w:afterAutospacing="0"/>
        <w:jc w:val="left"/>
        <w:rPr>
          <w:lang w:eastAsia="zh-CN"/>
        </w:rPr>
      </w:pPr>
      <w:r w:rsidRPr="00213174">
        <w:rPr>
          <w:b/>
        </w:rPr>
        <w:t>Table 1</w:t>
      </w:r>
      <w:r w:rsidR="00FB3940">
        <w:rPr>
          <w:b/>
        </w:rPr>
        <w:t>.</w:t>
      </w:r>
      <w:r w:rsidR="004C61C1" w:rsidRPr="00213174">
        <w:rPr>
          <w:b/>
        </w:rPr>
        <w:t xml:space="preserve"> </w:t>
      </w:r>
      <w:r w:rsidR="004C61C1" w:rsidRPr="00213174">
        <w:rPr>
          <w:b/>
          <w:lang w:eastAsia="zh-CN"/>
        </w:rPr>
        <w:t>Comparison of perioperative outcomes between two groups</w:t>
      </w:r>
      <w:r w:rsidR="00223DE9" w:rsidRPr="00213174">
        <w:rPr>
          <w:lang w:eastAsia="zh-CN"/>
        </w:rPr>
        <w:t>. The average age of patients and diameter of fibroids were comparable between</w:t>
      </w:r>
      <w:r w:rsidR="005A07FA">
        <w:rPr>
          <w:lang w:eastAsia="zh-CN"/>
        </w:rPr>
        <w:t xml:space="preserve"> the</w:t>
      </w:r>
      <w:r w:rsidR="00223DE9" w:rsidRPr="00213174">
        <w:rPr>
          <w:lang w:eastAsia="zh-CN"/>
        </w:rPr>
        <w:t xml:space="preserve"> two groups. </w:t>
      </w:r>
      <w:r w:rsidR="005A07FA">
        <w:rPr>
          <w:lang w:eastAsia="zh-CN"/>
        </w:rPr>
        <w:t>However,</w:t>
      </w:r>
      <w:r w:rsidR="00223DE9" w:rsidRPr="00213174">
        <w:rPr>
          <w:lang w:eastAsia="zh-CN"/>
        </w:rPr>
        <w:t xml:space="preserve"> the time of enucleation and sutur</w:t>
      </w:r>
      <w:r w:rsidR="005A07FA">
        <w:rPr>
          <w:lang w:eastAsia="zh-CN"/>
        </w:rPr>
        <w:t>ing</w:t>
      </w:r>
      <w:r w:rsidR="00223DE9" w:rsidRPr="00213174">
        <w:rPr>
          <w:lang w:eastAsia="zh-CN"/>
        </w:rPr>
        <w:t>, intraoperative bleeding</w:t>
      </w:r>
      <w:r w:rsidR="005A07FA">
        <w:rPr>
          <w:lang w:eastAsia="zh-CN"/>
        </w:rPr>
        <w:t>,</w:t>
      </w:r>
      <w:r w:rsidR="00223DE9" w:rsidRPr="00213174">
        <w:rPr>
          <w:lang w:eastAsia="zh-CN"/>
        </w:rPr>
        <w:t xml:space="preserve"> and decline of hemoglobin were all significantly lower in </w:t>
      </w:r>
      <w:r w:rsidR="005A07FA">
        <w:rPr>
          <w:lang w:eastAsia="zh-CN"/>
        </w:rPr>
        <w:t xml:space="preserve">the </w:t>
      </w:r>
      <w:r w:rsidR="00223DE9" w:rsidRPr="00213174">
        <w:rPr>
          <w:lang w:eastAsia="zh-CN"/>
        </w:rPr>
        <w:t>IRCP group than in LM group.</w:t>
      </w:r>
    </w:p>
    <w:p w14:paraId="12BCD7B4" w14:textId="77777777" w:rsidR="00FB3940" w:rsidRPr="00213174" w:rsidRDefault="00FB3940" w:rsidP="00FB3940">
      <w:pPr>
        <w:pStyle w:val="NormalWeb"/>
        <w:widowControl/>
        <w:spacing w:before="0" w:beforeAutospacing="0" w:after="0" w:afterAutospacing="0"/>
        <w:jc w:val="left"/>
        <w:rPr>
          <w:bCs/>
          <w:color w:val="808080"/>
        </w:rPr>
      </w:pPr>
    </w:p>
    <w:p w14:paraId="53BC6B66" w14:textId="5D5649D5" w:rsidR="00166403" w:rsidRPr="00213174" w:rsidRDefault="00E91656" w:rsidP="00FB3940">
      <w:pPr>
        <w:pStyle w:val="BodyTextIndent"/>
        <w:widowControl/>
        <w:spacing w:after="0"/>
        <w:ind w:left="0"/>
        <w:jc w:val="left"/>
      </w:pPr>
      <w:r w:rsidRPr="00213174">
        <w:rPr>
          <w:b/>
        </w:rPr>
        <w:t>Figure</w:t>
      </w:r>
      <w:r w:rsidR="00FB3940">
        <w:rPr>
          <w:b/>
        </w:rPr>
        <w:t xml:space="preserve"> </w:t>
      </w:r>
      <w:r w:rsidR="00166403" w:rsidRPr="00213174">
        <w:rPr>
          <w:b/>
        </w:rPr>
        <w:t>1</w:t>
      </w:r>
      <w:r w:rsidR="00FB3940">
        <w:rPr>
          <w:b/>
        </w:rPr>
        <w:t>.</w:t>
      </w:r>
      <w:r w:rsidR="00166403" w:rsidRPr="00213174">
        <w:rPr>
          <w:b/>
        </w:rPr>
        <w:t xml:space="preserve"> </w:t>
      </w:r>
      <w:r w:rsidR="009116F4" w:rsidRPr="00213174">
        <w:rPr>
          <w:b/>
        </w:rPr>
        <w:t xml:space="preserve">Steps of </w:t>
      </w:r>
      <w:r w:rsidR="005A07FA">
        <w:rPr>
          <w:rFonts w:eastAsia="KaiTi_GB2312"/>
          <w:b/>
          <w:bCs/>
        </w:rPr>
        <w:t>i</w:t>
      </w:r>
      <w:r w:rsidR="009116F4" w:rsidRPr="00213174">
        <w:rPr>
          <w:rFonts w:eastAsia="KaiTi_GB2312"/>
          <w:b/>
          <w:bCs/>
        </w:rPr>
        <w:t xml:space="preserve">ntracapsular </w:t>
      </w:r>
      <w:r w:rsidR="005A07FA">
        <w:rPr>
          <w:rFonts w:eastAsia="KaiTi_GB2312"/>
          <w:b/>
          <w:bCs/>
        </w:rPr>
        <w:t>r</w:t>
      </w:r>
      <w:r w:rsidR="009116F4" w:rsidRPr="00213174">
        <w:rPr>
          <w:rFonts w:eastAsia="KaiTi_GB2312"/>
          <w:b/>
          <w:bCs/>
        </w:rPr>
        <w:t xml:space="preserve">otary-cut </w:t>
      </w:r>
      <w:r w:rsidR="005A07FA">
        <w:rPr>
          <w:rFonts w:eastAsia="KaiTi_GB2312"/>
          <w:b/>
          <w:bCs/>
        </w:rPr>
        <w:t>p</w:t>
      </w:r>
      <w:r w:rsidR="009116F4" w:rsidRPr="00213174">
        <w:rPr>
          <w:rFonts w:eastAsia="KaiTi_GB2312"/>
          <w:b/>
          <w:bCs/>
        </w:rPr>
        <w:t>rocedures (IRCP)</w:t>
      </w:r>
      <w:r w:rsidR="009116F4" w:rsidRPr="00213174">
        <w:rPr>
          <w:rFonts w:eastAsia="KaiTi_GB2312"/>
          <w:bCs/>
        </w:rPr>
        <w:t xml:space="preserve">. </w:t>
      </w:r>
      <w:r w:rsidR="005A07FA">
        <w:rPr>
          <w:rFonts w:eastAsia="KaiTi_GB2312"/>
          <w:bCs/>
        </w:rPr>
        <w:t>(</w:t>
      </w:r>
      <w:r w:rsidR="009116F4" w:rsidRPr="00C91A9D">
        <w:rPr>
          <w:rFonts w:eastAsia="KaiTi_GB2312"/>
          <w:bCs/>
        </w:rPr>
        <w:t>A</w:t>
      </w:r>
      <w:r w:rsidR="005A07FA">
        <w:rPr>
          <w:rFonts w:eastAsia="KaiTi_GB2312"/>
          <w:bCs/>
        </w:rPr>
        <w:t>)</w:t>
      </w:r>
      <w:r w:rsidR="00BE0AFA" w:rsidRPr="00005DCC">
        <w:rPr>
          <w:rFonts w:eastAsia="KaiTi_GB2312"/>
          <w:bCs/>
        </w:rPr>
        <w:t xml:space="preserve"> Make a </w:t>
      </w:r>
      <w:r w:rsidR="00166403" w:rsidRPr="00005DCC">
        <w:t xml:space="preserve">longitudinal incision on the uterine wall </w:t>
      </w:r>
      <w:r w:rsidR="00BE0AFA" w:rsidRPr="00005DCC">
        <w:t xml:space="preserve">where </w:t>
      </w:r>
      <w:r w:rsidR="00166403" w:rsidRPr="00005DCC">
        <w:t>the fibroid</w:t>
      </w:r>
      <w:r w:rsidR="000318A1" w:rsidRPr="00005DCC">
        <w:t xml:space="preserve"> </w:t>
      </w:r>
      <w:r w:rsidR="000318A1" w:rsidRPr="00005DCC">
        <w:rPr>
          <w:lang w:eastAsia="zh-CN"/>
        </w:rPr>
        <w:t>was</w:t>
      </w:r>
      <w:r w:rsidR="00166403" w:rsidRPr="00005DCC">
        <w:t xml:space="preserve"> located</w:t>
      </w:r>
      <w:r w:rsidR="00BE0AFA" w:rsidRPr="00005DCC">
        <w:t xml:space="preserve"> by a</w:t>
      </w:r>
      <w:r w:rsidR="00166403" w:rsidRPr="00005DCC">
        <w:t xml:space="preserve"> monopolar </w:t>
      </w:r>
      <w:r w:rsidR="000D0554">
        <w:t>h</w:t>
      </w:r>
      <w:r w:rsidR="009023A0" w:rsidRPr="00005DCC">
        <w:t xml:space="preserve">ook electrode at 30 </w:t>
      </w:r>
      <w:r w:rsidR="00FB3940" w:rsidRPr="00005DCC">
        <w:t>W</w:t>
      </w:r>
      <w:r w:rsidR="00166403" w:rsidRPr="00005DCC">
        <w:t>, with an incisive length of 3</w:t>
      </w:r>
      <w:r w:rsidR="00BE0AFA" w:rsidRPr="00005DCC">
        <w:t xml:space="preserve"> </w:t>
      </w:r>
      <w:r w:rsidR="00166403" w:rsidRPr="00005DCC">
        <w:t>cm (1/3 of the fibroid diameter)</w:t>
      </w:r>
      <w:r w:rsidR="00BE0AFA" w:rsidRPr="00005DCC">
        <w:t xml:space="preserve">. </w:t>
      </w:r>
      <w:r w:rsidR="005A07FA">
        <w:t>(</w:t>
      </w:r>
      <w:r w:rsidR="00BE0AFA" w:rsidRPr="00C91A9D">
        <w:t>B</w:t>
      </w:r>
      <w:r w:rsidR="005A07FA">
        <w:t>)</w:t>
      </w:r>
      <w:r w:rsidR="00BE0AFA" w:rsidRPr="00005DCC">
        <w:t xml:space="preserve"> Hold the fibroid and pull it outward, keeping a certain tension to expose the boundary between the fibroid and the pseudo-capsule.</w:t>
      </w:r>
      <w:r w:rsidR="00213174" w:rsidRPr="00005DCC">
        <w:t xml:space="preserve"> </w:t>
      </w:r>
      <w:r w:rsidR="005A07FA">
        <w:t>(</w:t>
      </w:r>
      <w:r w:rsidR="00BE0AFA" w:rsidRPr="00C91A9D">
        <w:t>C</w:t>
      </w:r>
      <w:r w:rsidR="005A07FA">
        <w:rPr>
          <w:lang w:eastAsia="zh-CN"/>
        </w:rPr>
        <w:t>1)</w:t>
      </w:r>
      <w:r w:rsidR="00BE0AFA" w:rsidRPr="00005DCC">
        <w:rPr>
          <w:lang w:eastAsia="zh-CN"/>
        </w:rPr>
        <w:t xml:space="preserve"> </w:t>
      </w:r>
      <w:r w:rsidR="00BE0AFA" w:rsidRPr="00005DCC">
        <w:t xml:space="preserve">Perform multiple </w:t>
      </w:r>
      <w:r w:rsidR="004341B7" w:rsidRPr="00005DCC">
        <w:t>rotary</w:t>
      </w:r>
      <w:r w:rsidR="004341B7" w:rsidRPr="00005DCC" w:rsidDel="004341B7">
        <w:t xml:space="preserve"> </w:t>
      </w:r>
      <w:r w:rsidR="00BE0AFA" w:rsidRPr="00005DCC">
        <w:t>cuts on the fibroid</w:t>
      </w:r>
      <w:r w:rsidR="00BE0AFA" w:rsidRPr="00005DCC">
        <w:rPr>
          <w:lang w:eastAsia="zh-CN"/>
        </w:rPr>
        <w:t xml:space="preserve">. </w:t>
      </w:r>
      <w:r w:rsidR="005A07FA">
        <w:rPr>
          <w:lang w:eastAsia="zh-CN"/>
        </w:rPr>
        <w:t>(</w:t>
      </w:r>
      <w:r w:rsidR="00BE0AFA" w:rsidRPr="00C91A9D">
        <w:t>C2</w:t>
      </w:r>
      <w:r w:rsidR="005A07FA">
        <w:rPr>
          <w:lang w:eastAsia="zh-CN"/>
        </w:rPr>
        <w:t>)</w:t>
      </w:r>
      <w:r w:rsidR="00BE0AFA" w:rsidRPr="00005DCC">
        <w:rPr>
          <w:lang w:eastAsia="zh-CN"/>
        </w:rPr>
        <w:t xml:space="preserve"> </w:t>
      </w:r>
      <w:r w:rsidR="00BE0AFA" w:rsidRPr="00005DCC">
        <w:t xml:space="preserve">Shrink the diameter of the tumor. </w:t>
      </w:r>
      <w:r w:rsidR="005A07FA">
        <w:t>(</w:t>
      </w:r>
      <w:r w:rsidR="00BE0AFA" w:rsidRPr="00C91A9D">
        <w:t>D</w:t>
      </w:r>
      <w:r w:rsidR="005A07FA">
        <w:rPr>
          <w:lang w:eastAsia="zh-CN"/>
        </w:rPr>
        <w:t>)</w:t>
      </w:r>
      <w:r w:rsidR="00BE0AFA" w:rsidRPr="00005DCC">
        <w:rPr>
          <w:lang w:eastAsia="zh-CN"/>
        </w:rPr>
        <w:t xml:space="preserve"> </w:t>
      </w:r>
      <w:r w:rsidR="00BE0AFA" w:rsidRPr="00005DCC">
        <w:t>Repeat the cuts</w:t>
      </w:r>
      <w:r w:rsidR="000D0554">
        <w:t>,</w:t>
      </w:r>
      <w:r w:rsidR="00BE0AFA" w:rsidRPr="00005DCC">
        <w:t xml:space="preserve"> and the fibroid will be squeezed out by myometrial contraction. </w:t>
      </w:r>
      <w:r w:rsidR="005A07FA">
        <w:t>(</w:t>
      </w:r>
      <w:r w:rsidR="00BE0AFA" w:rsidRPr="00C91A9D">
        <w:t>E</w:t>
      </w:r>
      <w:r w:rsidR="005A07FA">
        <w:rPr>
          <w:lang w:eastAsia="zh-CN"/>
        </w:rPr>
        <w:t>)</w:t>
      </w:r>
      <w:r w:rsidR="00BE0AFA" w:rsidRPr="00005DCC">
        <w:rPr>
          <w:lang w:eastAsia="zh-CN"/>
        </w:rPr>
        <w:t xml:space="preserve"> </w:t>
      </w:r>
      <w:r w:rsidR="00BE0AFA" w:rsidRPr="00005DCC">
        <w:t>Gently pull the fibroid outward, expose the basis of the fibroid</w:t>
      </w:r>
      <w:r w:rsidR="000D0554">
        <w:t>,</w:t>
      </w:r>
      <w:r w:rsidR="00BE0AFA" w:rsidRPr="00005DCC">
        <w:t xml:space="preserve"> and isolate it from its pseudo-capsule. </w:t>
      </w:r>
      <w:r w:rsidR="005A07FA">
        <w:t>(</w:t>
      </w:r>
      <w:r w:rsidR="00BE0AFA" w:rsidRPr="00C91A9D">
        <w:t>F</w:t>
      </w:r>
      <w:r w:rsidR="005A07FA">
        <w:rPr>
          <w:lang w:eastAsia="zh-CN"/>
        </w:rPr>
        <w:t>)</w:t>
      </w:r>
      <w:r w:rsidR="00BE0AFA" w:rsidRPr="00005DCC">
        <w:rPr>
          <w:lang w:eastAsia="zh-CN"/>
        </w:rPr>
        <w:t xml:space="preserve"> </w:t>
      </w:r>
      <w:r w:rsidR="00BE0AFA" w:rsidRPr="00005DCC">
        <w:t>Removed the fibroid</w:t>
      </w:r>
      <w:r w:rsidR="000D0554">
        <w:t xml:space="preserve"> </w:t>
      </w:r>
      <w:r w:rsidR="00BE0AFA" w:rsidRPr="00005DCC">
        <w:t xml:space="preserve">(left), leaving a shallow residual cavity (right). </w:t>
      </w:r>
      <w:r w:rsidR="005A07FA">
        <w:t>(</w:t>
      </w:r>
      <w:r w:rsidR="00BE0AFA" w:rsidRPr="00C91A9D">
        <w:t>G</w:t>
      </w:r>
      <w:r w:rsidR="005A07FA">
        <w:t>)</w:t>
      </w:r>
      <w:r w:rsidR="00BE0AFA" w:rsidRPr="00005DCC">
        <w:t xml:space="preserve"> Close the residual cavity with a single-layer suture. </w:t>
      </w:r>
      <w:r w:rsidR="005A07FA">
        <w:t>(</w:t>
      </w:r>
      <w:r w:rsidR="00BE0AFA" w:rsidRPr="00C91A9D">
        <w:t>H</w:t>
      </w:r>
      <w:r w:rsidR="005A07FA">
        <w:t>)</w:t>
      </w:r>
      <w:r w:rsidR="00BE0AFA" w:rsidRPr="00005DCC">
        <w:t xml:space="preserve"> </w:t>
      </w:r>
      <w:r w:rsidR="00845E5E" w:rsidRPr="00005DCC">
        <w:t>The suture was finished.</w:t>
      </w:r>
    </w:p>
    <w:p w14:paraId="75182EC3" w14:textId="77777777" w:rsidR="00B32616" w:rsidRPr="00213174" w:rsidRDefault="00B32616" w:rsidP="00FB3940">
      <w:pPr>
        <w:pStyle w:val="BodyTextIndent"/>
        <w:widowControl/>
        <w:spacing w:after="0"/>
        <w:ind w:left="0"/>
        <w:jc w:val="left"/>
      </w:pPr>
    </w:p>
    <w:p w14:paraId="64B8CF78" w14:textId="7E6C16CB" w:rsidR="006305D7" w:rsidRPr="00213174" w:rsidRDefault="006305D7" w:rsidP="00FB3940">
      <w:pPr>
        <w:widowControl/>
        <w:jc w:val="left"/>
        <w:rPr>
          <w:b/>
          <w:bCs/>
        </w:rPr>
      </w:pPr>
      <w:r w:rsidRPr="00213174">
        <w:rPr>
          <w:b/>
        </w:rPr>
        <w:t>DISCUSSION</w:t>
      </w:r>
      <w:r w:rsidRPr="00213174">
        <w:rPr>
          <w:b/>
          <w:bCs/>
        </w:rPr>
        <w:t xml:space="preserve">: </w:t>
      </w:r>
    </w:p>
    <w:p w14:paraId="30DD72CD" w14:textId="34FB4AE7" w:rsidR="00974AA2" w:rsidRPr="00213174" w:rsidRDefault="00974AA2" w:rsidP="00FB3940">
      <w:pPr>
        <w:widowControl/>
        <w:jc w:val="left"/>
      </w:pPr>
      <w:bookmarkStart w:id="11" w:name="_Hlk521743310"/>
      <w:r w:rsidRPr="00213174">
        <w:rPr>
          <w:rFonts w:eastAsia="KaiTi_GB2312"/>
          <w:bCs/>
          <w:lang w:eastAsia="zh-CN"/>
        </w:rPr>
        <w:t>Uterine</w:t>
      </w:r>
      <w:r w:rsidRPr="00213174">
        <w:rPr>
          <w:rFonts w:eastAsia="KaiTi_GB2312"/>
          <w:bCs/>
        </w:rPr>
        <w:t xml:space="preserve"> fibroids are the most common benign tumor</w:t>
      </w:r>
      <w:r w:rsidR="004907B1" w:rsidRPr="00213174">
        <w:rPr>
          <w:rFonts w:eastAsia="KaiTi_GB2312"/>
          <w:bCs/>
        </w:rPr>
        <w:t>s</w:t>
      </w:r>
      <w:r w:rsidRPr="00213174">
        <w:rPr>
          <w:rFonts w:eastAsia="KaiTi_GB2312"/>
          <w:bCs/>
        </w:rPr>
        <w:t xml:space="preserve"> of </w:t>
      </w:r>
      <w:r w:rsidR="000D0554">
        <w:rPr>
          <w:rFonts w:eastAsia="KaiTi_GB2312"/>
          <w:bCs/>
        </w:rPr>
        <w:t xml:space="preserve">the </w:t>
      </w:r>
      <w:r w:rsidRPr="00213174">
        <w:rPr>
          <w:rFonts w:eastAsia="KaiTi_GB2312"/>
          <w:bCs/>
        </w:rPr>
        <w:t>female reproductive system, affecting 20-25% of all women</w:t>
      </w:r>
      <w:r w:rsidRPr="00213174">
        <w:rPr>
          <w:rFonts w:eastAsia="KaiTi_GB2312"/>
          <w:bCs/>
        </w:rPr>
        <w:fldChar w:fldCharType="begin"/>
      </w:r>
      <w:r w:rsidR="00442275" w:rsidRPr="00213174">
        <w:rPr>
          <w:rFonts w:eastAsia="KaiTi_GB2312"/>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213174">
        <w:rPr>
          <w:rFonts w:eastAsia="KaiTi_GB2312"/>
          <w:bCs/>
        </w:rPr>
        <w:fldChar w:fldCharType="separate"/>
      </w:r>
      <w:r w:rsidR="00442275" w:rsidRPr="00213174">
        <w:rPr>
          <w:rFonts w:eastAsia="KaiTi_GB2312"/>
          <w:bCs/>
          <w:vertAlign w:val="superscript"/>
        </w:rPr>
        <w:t>1</w:t>
      </w:r>
      <w:r w:rsidRPr="00213174">
        <w:rPr>
          <w:rFonts w:eastAsia="KaiTi_GB2312"/>
          <w:bCs/>
        </w:rPr>
        <w:fldChar w:fldCharType="end"/>
      </w:r>
      <w:r w:rsidRPr="00213174">
        <w:rPr>
          <w:rFonts w:eastAsia="KaiTi_GB2312"/>
          <w:bCs/>
          <w:lang w:eastAsia="zh-CN"/>
        </w:rPr>
        <w:t xml:space="preserve"> </w:t>
      </w:r>
      <w:r w:rsidRPr="00213174">
        <w:rPr>
          <w:rFonts w:eastAsia="KaiTi_GB2312"/>
          <w:bCs/>
        </w:rPr>
        <w:t>and caus</w:t>
      </w:r>
      <w:r w:rsidR="00845E5E" w:rsidRPr="00213174">
        <w:rPr>
          <w:rFonts w:eastAsia="KaiTi_GB2312"/>
          <w:bCs/>
        </w:rPr>
        <w:t>ing</w:t>
      </w:r>
      <w:r w:rsidRPr="00213174">
        <w:rPr>
          <w:rFonts w:eastAsia="KaiTi_GB2312"/>
          <w:bCs/>
        </w:rPr>
        <w:t xml:space="preserve"> abnormal uterine bleeding, recurrent miscarriage, pelvic pain, premature birth</w:t>
      </w:r>
      <w:r w:rsidR="000D0554">
        <w:rPr>
          <w:rFonts w:eastAsia="KaiTi_GB2312"/>
          <w:bCs/>
        </w:rPr>
        <w:t>,</w:t>
      </w:r>
      <w:r w:rsidRPr="00213174">
        <w:rPr>
          <w:rFonts w:eastAsia="KaiTi_GB2312"/>
          <w:bCs/>
        </w:rPr>
        <w:t xml:space="preserve"> and infertility in 10</w:t>
      </w:r>
      <w:r w:rsidR="000D0554">
        <w:rPr>
          <w:rFonts w:eastAsia="KaiTi_GB2312"/>
          <w:bCs/>
        </w:rPr>
        <w:t>-</w:t>
      </w:r>
      <w:r w:rsidRPr="00213174">
        <w:rPr>
          <w:rFonts w:eastAsia="KaiTi_GB2312"/>
          <w:bCs/>
        </w:rPr>
        <w:t>30% cases</w:t>
      </w:r>
      <w:r w:rsidRPr="00213174">
        <w:rPr>
          <w:rFonts w:eastAsia="KaiTi_GB2312"/>
          <w:bCs/>
        </w:rPr>
        <w:fldChar w:fldCharType="begin">
          <w:fldData xml:space="preserve">PEVuZE5vdGU+PENpdGU+PEF1dGhvcj5XdTwvQXV0aG9yPjxZZWFyPjIwMTc8L1llYXI+PFJlY051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</w:fldData>
        </w:fldChar>
      </w:r>
      <w:r w:rsidR="00442275" w:rsidRPr="00213174">
        <w:rPr>
          <w:rFonts w:eastAsia="KaiTi_GB2312"/>
          <w:bCs/>
        </w:rPr>
        <w:instrText xml:space="preserve"> ADDIN EN.CITE </w:instrText>
      </w:r>
      <w:r w:rsidR="00442275" w:rsidRPr="00213174">
        <w:rPr>
          <w:rFonts w:eastAsia="KaiTi_GB2312"/>
          <w:bCs/>
        </w:rPr>
        <w:fldChar w:fldCharType="begin">
          <w:fldData xml:space="preserve">PEVuZE5vdGU+PENpdGU+PEF1dGhvcj5XdTwvQXV0aG9yPjxZZWFyPjIwMTc8L1llYXI+PFJlY051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</w:fldData>
        </w:fldChar>
      </w:r>
      <w:r w:rsidR="00442275" w:rsidRPr="00213174">
        <w:rPr>
          <w:rFonts w:eastAsia="KaiTi_GB2312"/>
          <w:bCs/>
        </w:rPr>
        <w:instrText xml:space="preserve"> ADDIN EN.CITE.DATA </w:instrText>
      </w:r>
      <w:r w:rsidR="00442275" w:rsidRPr="00213174">
        <w:rPr>
          <w:rFonts w:eastAsia="KaiTi_GB2312"/>
          <w:bCs/>
        </w:rPr>
      </w:r>
      <w:r w:rsidR="00442275" w:rsidRPr="00213174">
        <w:rPr>
          <w:rFonts w:eastAsia="KaiTi_GB2312"/>
          <w:bCs/>
        </w:rPr>
        <w:fldChar w:fldCharType="end"/>
      </w:r>
      <w:r w:rsidRPr="00213174">
        <w:rPr>
          <w:rFonts w:eastAsia="KaiTi_GB2312"/>
          <w:bCs/>
        </w:rPr>
      </w:r>
      <w:r w:rsidRPr="00213174">
        <w:rPr>
          <w:rFonts w:eastAsia="KaiTi_GB2312"/>
          <w:bCs/>
        </w:rPr>
        <w:fldChar w:fldCharType="separate"/>
      </w:r>
      <w:r w:rsidR="00442275" w:rsidRPr="00213174">
        <w:rPr>
          <w:rFonts w:eastAsia="KaiTi_GB2312"/>
          <w:bCs/>
          <w:vertAlign w:val="superscript"/>
        </w:rPr>
        <w:t>2</w:t>
      </w:r>
      <w:r w:rsidRPr="00213174">
        <w:rPr>
          <w:rFonts w:eastAsia="KaiTi_GB2312"/>
          <w:bCs/>
        </w:rPr>
        <w:fldChar w:fldCharType="end"/>
      </w:r>
      <w:r w:rsidRPr="00213174">
        <w:rPr>
          <w:rFonts w:eastAsia="KaiTi_GB2312"/>
          <w:bCs/>
        </w:rPr>
        <w:t>. As most patients with uterine fibroids are asymptomatic, the actual incidence may be higher than recognized</w:t>
      </w:r>
      <w:r w:rsidRPr="00213174">
        <w:rPr>
          <w:rFonts w:eastAsia="KaiTi_GB2312"/>
          <w:bCs/>
        </w:rPr>
        <w:fldChar w:fldCharType="begin"/>
      </w:r>
      <w:r w:rsidR="00442275" w:rsidRPr="00213174">
        <w:rPr>
          <w:rFonts w:eastAsia="KaiTi_GB2312"/>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213174">
        <w:rPr>
          <w:rFonts w:eastAsia="KaiTi_GB2312"/>
          <w:bCs/>
        </w:rPr>
        <w:fldChar w:fldCharType="separate"/>
      </w:r>
      <w:r w:rsidR="00442275" w:rsidRPr="00213174">
        <w:rPr>
          <w:rFonts w:eastAsia="KaiTi_GB2312"/>
          <w:bCs/>
          <w:vertAlign w:val="superscript"/>
        </w:rPr>
        <w:t>1</w:t>
      </w:r>
      <w:r w:rsidRPr="00213174">
        <w:rPr>
          <w:rFonts w:eastAsia="KaiTi_GB2312"/>
          <w:bCs/>
        </w:rPr>
        <w:fldChar w:fldCharType="end"/>
      </w:r>
      <w:r w:rsidRPr="00213174">
        <w:rPr>
          <w:rFonts w:eastAsia="KaiTi_GB2312"/>
          <w:bCs/>
        </w:rPr>
        <w:t xml:space="preserve">. </w:t>
      </w:r>
      <w:r w:rsidRPr="00213174">
        <w:rPr>
          <w:lang w:eastAsia="zh-CN"/>
        </w:rPr>
        <w:t xml:space="preserve">Management of </w:t>
      </w:r>
      <w:r w:rsidRPr="00213174">
        <w:t xml:space="preserve">uterine fibroids are generally based on </w:t>
      </w:r>
      <w:r w:rsidR="0094217C" w:rsidRPr="00213174">
        <w:t>various factor</w:t>
      </w:r>
      <w:r w:rsidRPr="00213174">
        <w:t xml:space="preserve">s including the age and symptoms of the patient, size and location of the fibroids, patient </w:t>
      </w:r>
      <w:r w:rsidR="0094217C" w:rsidRPr="00213174">
        <w:t>desire to</w:t>
      </w:r>
      <w:r w:rsidRPr="00213174">
        <w:t xml:space="preserve"> preserv</w:t>
      </w:r>
      <w:r w:rsidR="0094217C" w:rsidRPr="00213174">
        <w:t>e the</w:t>
      </w:r>
      <w:r w:rsidRPr="00213174">
        <w:t xml:space="preserve"> uterus, </w:t>
      </w:r>
      <w:r w:rsidR="0094217C" w:rsidRPr="00213174">
        <w:t>techniques and</w:t>
      </w:r>
      <w:r w:rsidRPr="00213174">
        <w:t xml:space="preserve"> experience of the gynecologists, </w:t>
      </w:r>
      <w:r w:rsidR="000D0554">
        <w:t>and</w:t>
      </w:r>
      <w:r w:rsidRPr="00213174">
        <w:t xml:space="preserve"> accessibility of</w:t>
      </w:r>
      <w:r w:rsidR="000D0554">
        <w:t xml:space="preserve"> technical</w:t>
      </w:r>
      <w:r w:rsidRPr="00213174">
        <w:t xml:space="preserve"> </w:t>
      </w:r>
      <w:r w:rsidR="0094217C" w:rsidRPr="00213174">
        <w:t>equipment</w:t>
      </w:r>
      <w:r w:rsidR="00453FD8" w:rsidRPr="00213174">
        <w:rPr>
          <w:vertAlign w:val="superscript"/>
        </w:rPr>
        <w:fldChar w:fldCharType="begin"/>
      </w:r>
      <w:r w:rsidR="00BC188F" w:rsidRPr="00213174">
        <w:rPr>
          <w:vertAlign w:val="superscript"/>
        </w:rPr>
        <w:instrText xml:space="preserve"> ADDIN EN.CITE &lt;EndNote&gt;&lt;Cite&gt;&lt;Author&gt;Vilos&lt;/Author&gt;&lt;Year&gt;2015&lt;/Year&gt;&lt;RecNum&gt;48&lt;/RecNum&gt;&lt;DisplayText&gt;&lt;style face="superscript"&gt;17&lt;/style&gt;&lt;/DisplayText&gt;&lt;record&gt;&lt;rec-number&gt;48&lt;/rec-number&gt;&lt;foreign-keys&gt;&lt;key app="EN" db-id="59rz9vaeqextp6e50sf5555c0prddprxfeae" timestamp="1533901283"&gt;48&lt;/key&gt;&lt;/foreign-keys&gt;&lt;ref-type name="Journal Article"&gt;17&lt;/ref-type&gt;&lt;contributors&gt;&lt;authors&gt;&lt;author&gt;Vilos, G. A.&lt;/author&gt;&lt;author&gt;Allaire, C.&lt;/author&gt;&lt;author&gt;Laberge, P. Y.&lt;/author&gt;&lt;author&gt;Leyland, N.&lt;/author&gt;&lt;author&gt;Special, Contributors&lt;/author&gt;&lt;/authors&gt;&lt;/contributors&gt;&lt;auth-address&gt;London ON.&amp;#xD;Vancouver BC.&amp;#xD;Quebec QC.&amp;#xD;Hamilton ON.&lt;/auth-address&gt;&lt;titles&gt;&lt;title&gt;The management of uterine leiomyomas&lt;/title&gt;&lt;secondary-title&gt;J Obstet Gynaecol Can&lt;/secondary-title&gt;&lt;/titles&gt;&lt;periodical&gt;&lt;full-title&gt;J Obstet Gynaecol Can&lt;/full-title&gt;&lt;/periodical&gt;&lt;pages&gt;157-178&lt;/pages&gt;&lt;volume&gt;37&lt;/volume&gt;&lt;number&gt;2&lt;/number&gt;&lt;keywords&gt;&lt;keyword&gt;Female&lt;/keyword&gt;&lt;keyword&gt;Gynecologic Surgical Procedures&lt;/keyword&gt;&lt;keyword&gt;Humans&lt;/keyword&gt;&lt;keyword&gt;Leiomyoma/epidemiology/physiopathology/*therapy&lt;/keyword&gt;&lt;keyword&gt;Pregnancy&lt;/keyword&gt;&lt;keyword&gt;Uterine Neoplasms/epidemiology/physiopathology/*therapy&lt;/keyword&gt;&lt;keyword&gt;fibroid&lt;/keyword&gt;&lt;keyword&gt;heavy menstrual bleeding&lt;/keyword&gt;&lt;keyword&gt;hysterectomy&lt;/keyword&gt;&lt;keyword&gt;leiomyoma&lt;/keyword&gt;&lt;keyword&gt;menorrhagia&lt;/keyword&gt;&lt;keyword&gt;myoma&lt;/keyword&gt;&lt;keyword&gt;myomectomy&lt;/keyword&gt;&lt;keyword&gt;uterine artery embolization&lt;/keyword&gt;&lt;/keywords&gt;&lt;dates&gt;&lt;year&gt;2015&lt;/year&gt;&lt;pub-dates&gt;&lt;date&gt;Feb&lt;/date&gt;&lt;/pub-dates&gt;&lt;/dates&gt;&lt;isbn&gt;1701-2163 (Print)&amp;#xD;1701-2163 (Linking)&lt;/isbn&gt;&lt;accession-num&gt;25767949&lt;/accession-num&gt;&lt;urls&gt;&lt;related-urls&gt;&lt;url&gt;https://www.ncbi.nlm.nih.gov/pubmed/25767949&lt;/url&gt;&lt;/related-urls&gt;&lt;/urls&gt;&lt;electronic-resource-num&gt;10.1016/S1701-2163(15)30338-8&lt;/electronic-resource-num&gt;&lt;/record&gt;&lt;/Cite&gt;&lt;/EndNote&gt;</w:instrText>
      </w:r>
      <w:r w:rsidR="00453FD8" w:rsidRPr="00213174">
        <w:rPr>
          <w:vertAlign w:val="superscript"/>
        </w:rPr>
        <w:fldChar w:fldCharType="separate"/>
      </w:r>
      <w:r w:rsidR="00BC188F" w:rsidRPr="00213174">
        <w:rPr>
          <w:vertAlign w:val="superscript"/>
        </w:rPr>
        <w:t>17</w:t>
      </w:r>
      <w:r w:rsidR="00453FD8" w:rsidRPr="00213174">
        <w:rPr>
          <w:vertAlign w:val="superscript"/>
        </w:rPr>
        <w:fldChar w:fldCharType="end"/>
      </w:r>
      <w:r w:rsidRPr="00213174">
        <w:t xml:space="preserve">. Technically, hysterectomy is the most effective treatment for symptomatic uterine fibroids. </w:t>
      </w:r>
      <w:r w:rsidRPr="00213174">
        <w:rPr>
          <w:rFonts w:eastAsia="KaiTi_GB2312"/>
          <w:bCs/>
          <w:lang w:eastAsia="zh-CN"/>
        </w:rPr>
        <w:t>As reported, uterine fibroids accounted for most cases of hysterectomy from 1990 to 1997 in the United States</w:t>
      </w:r>
      <w:r w:rsidRPr="00213174">
        <w:rPr>
          <w:rFonts w:eastAsia="KaiTi_GB2312"/>
          <w:bCs/>
          <w:lang w:eastAsia="zh-CN"/>
        </w:rPr>
        <w:fldChar w:fldCharType="begin"/>
      </w:r>
      <w:r w:rsidR="00BC188F" w:rsidRPr="00213174">
        <w:rPr>
          <w:rFonts w:eastAsia="KaiTi_GB2312"/>
          <w:bCs/>
          <w:lang w:eastAsia="zh-CN"/>
        </w:rPr>
        <w:instrText xml:space="preserve"> ADDIN EN.CITE &lt;EndNote&gt;&lt;Cite&gt;&lt;Author&gt;Lethaby&lt;/Author&gt;&lt;Year&gt;2011&lt;/Year&gt;&lt;RecNum&gt;47&lt;/RecNum&gt;&lt;DisplayText&gt;&lt;style face="superscript"&gt;18&lt;/style&gt;&lt;/DisplayText&gt;&lt;record&gt;&lt;rec-number&gt;47&lt;/rec-number&gt;&lt;foreign-keys&gt;&lt;key app="EN" db-id="59rz9vaeqextp6e50sf5555c0prddprxfeae" timestamp="1533901137"&gt;47&lt;/key&gt;&lt;/foreign-keys&gt;&lt;ref-type name="Journal Article"&gt;17&lt;/ref-type&gt;&lt;contributors&gt;&lt;authors&gt;&lt;author&gt;Lethaby, A.&lt;/author&gt;&lt;author&gt;Vollenhoven, B.&lt;/author&gt;&lt;/authors&gt;&lt;/contributors&gt;&lt;auth-address&gt;Cochrane Menstrual Disorders and Subfertility Group, Auckland, New Zealand.&lt;/auth-address&gt;&lt;titles&gt;&lt;title&gt;Fibroids (uterine myomatosis, leiomyomas)&lt;/title&gt;&lt;secondary-title&gt;BMJ Clin Evid&lt;/secondary-title&gt;&lt;/titles&gt;&lt;periodical&gt;&lt;full-title&gt;BMJ Clin Evid&lt;/full-title&gt;&lt;/periodical&gt;&lt;volume&gt;2011&lt;/volume&gt;&lt;keywords&gt;&lt;keyword&gt;Humans&lt;/keyword&gt;&lt;keyword&gt;Leiomyoma/drug therapy&lt;/keyword&gt;&lt;keyword&gt;*Menopause&lt;/keyword&gt;&lt;keyword&gt;Pain&lt;/keyword&gt;&lt;keyword&gt;Premenopause&lt;/keyword&gt;&lt;keyword&gt;*Progestins/therapeutic use&lt;/keyword&gt;&lt;keyword&gt;Raloxifene Hydrochloride/therapeutic use&lt;/keyword&gt;&lt;keyword&gt;Regression Analysis&lt;/keyword&gt;&lt;keyword&gt;Uterine Neoplasms/drug therapy&lt;/keyword&gt;&lt;/keywords&gt;&lt;dates&gt;&lt;year&gt;2011&lt;/year&gt;&lt;pub-dates&gt;&lt;date&gt;Jan 11&lt;/date&gt;&lt;/pub-dates&gt;&lt;/dates&gt;&lt;isbn&gt;1752-8526 (Electronic)&amp;#xD;1462-3846 (Linking)&lt;/isbn&gt;&lt;accession-num&gt;21477393&lt;/accession-num&gt;&lt;urls&gt;&lt;related-urls&gt;&lt;url&gt;https://www.ncbi.nlm.nih.gov/pubmed/21477393&lt;/url&gt;&lt;/related-urls&gt;&lt;/urls&gt;&lt;custom2&gt;PMC3217738&lt;/custom2&gt;&lt;/record&gt;&lt;/Cite&gt;&lt;/EndNote&gt;</w:instrText>
      </w:r>
      <w:r w:rsidRPr="00213174">
        <w:rPr>
          <w:rFonts w:eastAsia="KaiTi_GB2312"/>
          <w:bCs/>
          <w:lang w:eastAsia="zh-CN"/>
        </w:rPr>
        <w:fldChar w:fldCharType="separate"/>
      </w:r>
      <w:r w:rsidR="00BC188F" w:rsidRPr="00213174">
        <w:rPr>
          <w:rFonts w:eastAsia="KaiTi_GB2312"/>
          <w:bCs/>
          <w:vertAlign w:val="superscript"/>
          <w:lang w:eastAsia="zh-CN"/>
        </w:rPr>
        <w:t>18</w:t>
      </w:r>
      <w:r w:rsidRPr="00213174">
        <w:rPr>
          <w:rFonts w:eastAsia="KaiTi_GB2312"/>
          <w:bCs/>
          <w:lang w:eastAsia="zh-CN"/>
        </w:rPr>
        <w:fldChar w:fldCharType="end"/>
      </w:r>
      <w:r w:rsidRPr="00213174">
        <w:rPr>
          <w:rFonts w:eastAsia="KaiTi_GB2312"/>
          <w:bCs/>
          <w:lang w:eastAsia="zh-CN"/>
        </w:rPr>
        <w:t xml:space="preserve">. </w:t>
      </w:r>
      <w:r w:rsidRPr="00213174">
        <w:rPr>
          <w:rFonts w:eastAsia="KaiTi_GB2312"/>
          <w:bCs/>
        </w:rPr>
        <w:t>According to a cross-sectional study conducted from 2009 to 2011 in China, the major indication for hysterectomy is still uterine fibroids in rural</w:t>
      </w:r>
      <w:r w:rsidR="000D0554">
        <w:rPr>
          <w:rFonts w:eastAsia="KaiTi_GB2312"/>
          <w:bCs/>
        </w:rPr>
        <w:t xml:space="preserve"> </w:t>
      </w:r>
      <w:r w:rsidRPr="00213174">
        <w:rPr>
          <w:rFonts w:eastAsia="KaiTi_GB2312"/>
          <w:bCs/>
        </w:rPr>
        <w:t>regions</w:t>
      </w:r>
      <w:r w:rsidR="000D0554">
        <w:rPr>
          <w:rFonts w:eastAsia="KaiTi_GB2312"/>
          <w:bCs/>
        </w:rPr>
        <w:t xml:space="preserve"> of China</w:t>
      </w:r>
      <w:r w:rsidRPr="00213174">
        <w:rPr>
          <w:rFonts w:eastAsia="KaiTi_GB2312"/>
          <w:bCs/>
        </w:rPr>
        <w:t>, accounting for 70.67% of all cases</w:t>
      </w:r>
      <w:r w:rsidRPr="00213174">
        <w:rPr>
          <w:rFonts w:eastAsia="KaiTi_GB2312"/>
          <w:bCs/>
        </w:rPr>
        <w:fldChar w:fldCharType="begin">
          <w:fldData xml:space="preserve">PEVuZE5vdGU+PENpdGU+PEF1dGhvcj5MaXU8L0F1dGhvcj48WWVhcj4yMDE3PC9ZZWFyPjxSZWNO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</w:fldData>
        </w:fldChar>
      </w:r>
      <w:r w:rsidR="00BC188F" w:rsidRPr="00213174">
        <w:rPr>
          <w:rFonts w:eastAsia="KaiTi_GB2312"/>
          <w:bCs/>
        </w:rPr>
        <w:instrText xml:space="preserve"> ADDIN EN.CITE </w:instrText>
      </w:r>
      <w:r w:rsidR="00BC188F" w:rsidRPr="00213174">
        <w:rPr>
          <w:rFonts w:eastAsia="KaiTi_GB2312"/>
          <w:bCs/>
        </w:rPr>
        <w:fldChar w:fldCharType="begin">
          <w:fldData xml:space="preserve">PEVuZE5vdGU+PENpdGU+PEF1dGhvcj5MaXU8L0F1dGhvcj48WWVhcj4yMDE3PC9ZZWFyPjxSZWNO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</w:fldData>
        </w:fldChar>
      </w:r>
      <w:r w:rsidR="00BC188F" w:rsidRPr="00213174">
        <w:rPr>
          <w:rFonts w:eastAsia="KaiTi_GB2312"/>
          <w:bCs/>
        </w:rPr>
        <w:instrText xml:space="preserve"> ADDIN EN.CITE.DATA </w:instrText>
      </w:r>
      <w:r w:rsidR="00BC188F" w:rsidRPr="00213174">
        <w:rPr>
          <w:rFonts w:eastAsia="KaiTi_GB2312"/>
          <w:bCs/>
        </w:rPr>
      </w:r>
      <w:r w:rsidR="00BC188F" w:rsidRPr="00213174">
        <w:rPr>
          <w:rFonts w:eastAsia="KaiTi_GB2312"/>
          <w:bCs/>
        </w:rPr>
        <w:fldChar w:fldCharType="end"/>
      </w:r>
      <w:r w:rsidRPr="00213174">
        <w:rPr>
          <w:rFonts w:eastAsia="KaiTi_GB2312"/>
          <w:bCs/>
        </w:rPr>
      </w:r>
      <w:r w:rsidRPr="00213174">
        <w:rPr>
          <w:rFonts w:eastAsia="KaiTi_GB2312"/>
          <w:bCs/>
        </w:rPr>
        <w:fldChar w:fldCharType="separate"/>
      </w:r>
      <w:r w:rsidR="00BC188F" w:rsidRPr="00213174">
        <w:rPr>
          <w:rFonts w:eastAsia="KaiTi_GB2312"/>
          <w:bCs/>
          <w:vertAlign w:val="superscript"/>
        </w:rPr>
        <w:t>19</w:t>
      </w:r>
      <w:r w:rsidRPr="00213174">
        <w:rPr>
          <w:rFonts w:eastAsia="KaiTi_GB2312"/>
          <w:bCs/>
        </w:rPr>
        <w:fldChar w:fldCharType="end"/>
      </w:r>
      <w:r w:rsidRPr="00213174">
        <w:rPr>
          <w:rFonts w:eastAsia="KaiTi_GB2312"/>
          <w:bCs/>
        </w:rPr>
        <w:t>.</w:t>
      </w:r>
      <w:r w:rsidRPr="00213174">
        <w:rPr>
          <w:lang w:eastAsia="zh-CN"/>
        </w:rPr>
        <w:t xml:space="preserve"> </w:t>
      </w:r>
      <w:r w:rsidR="00845E5E" w:rsidRPr="00213174">
        <w:t>F</w:t>
      </w:r>
      <w:r w:rsidRPr="00213174">
        <w:t xml:space="preserve">or patients who desire pregnancy, </w:t>
      </w:r>
      <w:r w:rsidR="00845E5E" w:rsidRPr="00213174">
        <w:t xml:space="preserve">however, </w:t>
      </w:r>
      <w:r w:rsidRPr="00213174">
        <w:t>myomectomy is an alternative</w:t>
      </w:r>
      <w:r w:rsidR="00005DCC">
        <w:t xml:space="preserve"> that</w:t>
      </w:r>
      <w:r w:rsidRPr="00213174">
        <w:t xml:space="preserve"> can be performed by laparotomy or laparoscopy. A systemic review </w:t>
      </w:r>
      <w:r w:rsidR="003B3FE0" w:rsidRPr="00213174">
        <w:t>of</w:t>
      </w:r>
      <w:r w:rsidRPr="00213174">
        <w:t xml:space="preserve"> nine randomized control</w:t>
      </w:r>
      <w:r w:rsidR="003B3FE0" w:rsidRPr="00213174">
        <w:t>led</w:t>
      </w:r>
      <w:r w:rsidRPr="00213174">
        <w:t xml:space="preserve"> trials has demonstrated that LM is associated with less subjectively reported postoperative pain, lower postoperative fever</w:t>
      </w:r>
      <w:r w:rsidR="00005DCC">
        <w:t xml:space="preserve"> occurrence,</w:t>
      </w:r>
      <w:r w:rsidRPr="00213174">
        <w:t xml:space="preserve"> and shorter hospital stay</w:t>
      </w:r>
      <w:r w:rsidR="00005DCC">
        <w:t>s</w:t>
      </w:r>
      <w:r w:rsidRPr="00213174">
        <w:t xml:space="preserve"> compared </w:t>
      </w:r>
      <w:r w:rsidR="00005DCC">
        <w:t>to</w:t>
      </w:r>
      <w:r w:rsidRPr="00213174">
        <w:t xml:space="preserve"> open myomectomy</w:t>
      </w:r>
      <w:r w:rsidR="00005DCC">
        <w:t>;</w:t>
      </w:r>
      <w:r w:rsidRPr="00213174">
        <w:t xml:space="preserve"> </w:t>
      </w:r>
      <w:r w:rsidR="00005DCC">
        <w:t>furthermore,</w:t>
      </w:r>
      <w:r w:rsidRPr="00213174">
        <w:t xml:space="preserve"> there was no difference in recurrence risk</w:t>
      </w:r>
      <w:r w:rsidRPr="00213174">
        <w:fldChar w:fldCharType="begin"/>
      </w:r>
      <w:r w:rsidR="00BC188F" w:rsidRPr="00213174">
        <w:instrText xml:space="preserve"> ADDIN EN.CITE &lt;EndNote&gt;&lt;Cite&gt;&lt;Author&gt;Bhave Chittawar&lt;/Author&gt;&lt;Year&gt;2014&lt;/Year&gt;&lt;RecNum&gt;43&lt;/RecNum&gt;&lt;DisplayText&gt;&lt;style face="superscript"&gt;20&lt;/style&gt;&lt;/DisplayText&gt;&lt;record&gt;&lt;rec-number&gt;43&lt;/rec-number&gt;&lt;foreign-keys&gt;&lt;key app="EN" db-id="59rz9vaeqextp6e50sf5555c0prddprxfeae" timestamp="1533801322"&gt;43&lt;/key&gt;&lt;/foreign-keys&gt;&lt;ref-type name="Journal Article"&gt;17&lt;/ref-type&gt;&lt;contributors&gt;&lt;authors&gt;&lt;author&gt;Bhave Chittawar, P.&lt;/author&gt;&lt;author&gt;Franik, S.&lt;/author&gt;&lt;author&gt;Pouwer, A. W.&lt;/author&gt;&lt;author&gt;Farquhar, C.&lt;/author&gt;&lt;/authors&gt;&lt;/contributors&gt;&lt;auth-address&gt;Department of Reproductive Medicine, Bansal Hospital, C Sector Shahpura, Bhopal, Madhya Pradesh, India, 462016.&lt;/auth-address&gt;&lt;titles&gt;&lt;title&gt;Minimally invasive surgical techniques versus open myomectomy for uterine fibroids&lt;/title&gt;&lt;secondary-title&gt;Cochrane Database Syst Rev&lt;/secondary-title&gt;&lt;/titles&gt;&lt;periodical&gt;&lt;full-title&gt;Cochrane Database Syst Rev&lt;/full-title&gt;&lt;/periodical&gt;&lt;pages&gt;CD004638&lt;/pages&gt;&lt;number&gt;10&lt;/number&gt;&lt;keywords&gt;&lt;keyword&gt;Female&lt;/keyword&gt;&lt;keyword&gt;Fever/etiology&lt;/keyword&gt;&lt;keyword&gt;Humans&lt;/keyword&gt;&lt;keyword&gt;Hysteroscopy/adverse effects/*methods&lt;/keyword&gt;&lt;keyword&gt;Laparoscopy/adverse effects/*methods&lt;/keyword&gt;&lt;keyword&gt;Laparotomy/adverse effects/*methods&lt;/keyword&gt;&lt;keyword&gt;Leiomyoma/*surgery&lt;/keyword&gt;&lt;keyword&gt;Pain Measurement&lt;/keyword&gt;&lt;keyword&gt;Pain, Postoperative&lt;/keyword&gt;&lt;keyword&gt;Randomized Controlled Trials as Topic&lt;/keyword&gt;&lt;keyword&gt;Uterine Myomectomy/adverse effects/*methods&lt;/keyword&gt;&lt;keyword&gt;Uterine Neoplasms/*surgery&lt;/keyword&gt;&lt;/keywords&gt;&lt;dates&gt;&lt;year&gt;2014&lt;/year&gt;&lt;pub-dates&gt;&lt;date&gt;Oct 21&lt;/date&gt;&lt;/pub-dates&gt;&lt;/dates&gt;&lt;isbn&gt;1469-493X (Electronic)&amp;#xD;1361-6137 (Linking)&lt;/isbn&gt;&lt;accession-num&gt;25331441&lt;/accession-num&gt;&lt;urls&gt;&lt;related-urls&gt;&lt;url&gt;https://www.ncbi.nlm.nih.gov/pubmed/25331441&lt;/url&gt;&lt;/related-urls&gt;&lt;/urls&gt;&lt;electronic-resource-num&gt;10.1002/14651858.CD004638.pub3&lt;/electronic-resource-num&gt;&lt;/record&gt;&lt;/Cite&gt;&lt;/EndNote&gt;</w:instrText>
      </w:r>
      <w:r w:rsidRPr="00213174">
        <w:fldChar w:fldCharType="separate"/>
      </w:r>
      <w:r w:rsidR="00BC188F" w:rsidRPr="00213174">
        <w:rPr>
          <w:vertAlign w:val="superscript"/>
        </w:rPr>
        <w:t>20</w:t>
      </w:r>
      <w:r w:rsidRPr="00213174">
        <w:fldChar w:fldCharType="end"/>
      </w:r>
      <w:r w:rsidRPr="00213174">
        <w:t xml:space="preserve">. </w:t>
      </w:r>
      <w:r w:rsidR="0065334B" w:rsidRPr="00213174">
        <w:t>Also, LM resulted in less adhesion formation</w:t>
      </w:r>
      <w:r w:rsidR="0065334B" w:rsidRPr="00213174">
        <w:fldChar w:fldCharType="begin"/>
      </w:r>
      <w:r w:rsidR="00BC188F" w:rsidRPr="00213174">
        <w:instrText xml:space="preserve"> ADDIN EN.CITE &lt;EndNote&gt;&lt;Cite&gt;&lt;Author&gt;Al-Talib&lt;/Author&gt;&lt;Year&gt;2013&lt;/Year&gt;&lt;RecNum&gt;67&lt;/RecNum&gt;&lt;DisplayText&gt;&lt;style face="superscript"&gt;9&lt;/style&gt;&lt;/DisplayText&gt;&lt;record&gt;&lt;rec-number&gt;67&lt;/rec-number&gt;&lt;foreign-keys&gt;&lt;key app="EN" db-id="59rz9vaeqextp6e50sf5555c0prddprxfeae" timestamp="1534061735"&gt;67&lt;/key&gt;&lt;/foreign-keys&gt;&lt;ref-type name="Journal Article"&gt;17&lt;/ref-type&gt;&lt;contributors&gt;&lt;authors&gt;&lt;author&gt;Al-Talib, A.&lt;/author&gt;&lt;/authors&gt;&lt;/contributors&gt;&lt;auth-address&gt;Department of Obstetrics and Gynecology University of Dammam Dammam, Saudi Arabia.&lt;/auth-address&gt;&lt;titles&gt;&lt;title&gt;Factors contributing to failure of laparoscopic myomectomy&lt;/title&gt;&lt;secondary-title&gt;Surg Technol Int&lt;/secondary-title&gt;&lt;/titles&gt;&lt;periodical&gt;&lt;full-title&gt;Surg Technol Int&lt;/full-title&gt;&lt;/periodical&gt;&lt;pages&gt;149-51&lt;/pages&gt;&lt;volume&gt;23&lt;/volume&gt;&lt;keywords&gt;&lt;keyword&gt;Female&lt;/keyword&gt;&lt;keyword&gt;Humans&lt;/keyword&gt;&lt;keyword&gt;Laparoscopy/*methods&lt;/keyword&gt;&lt;keyword&gt;Leiomyoma/pathology/*surgery&lt;/keyword&gt;&lt;keyword&gt;*Patient Selection&lt;/keyword&gt;&lt;keyword&gt;Preoperative Care/*methods&lt;/keyword&gt;&lt;keyword&gt;Robotics/*methods&lt;/keyword&gt;&lt;keyword&gt;Surgery, Computer-Assisted/methods&lt;/keyword&gt;&lt;keyword&gt;Treatment Failure&lt;/keyword&gt;&lt;keyword&gt;Uterine Myomectomy/*methods&lt;/keyword&gt;&lt;keyword&gt;Uterine Neoplasms/pathology/*surgery&lt;/keyword&gt;&lt;/keywords&gt;&lt;dates&gt;&lt;year&gt;2013&lt;/year&gt;&lt;pub-dates&gt;&lt;date&gt;Sep&lt;/date&gt;&lt;/pub-dates&gt;&lt;/dates&gt;&lt;isbn&gt;1090-3941 (Print)&amp;#xD;1090-3941 (Linking)&lt;/isbn&gt;&lt;accession-num&gt;23975446&lt;/accession-num&gt;&lt;urls&gt;&lt;related-urls&gt;&lt;url&gt;https://www.ncbi.nlm.nih.gov/pubmed/23975446&lt;/url&gt;&lt;/related-urls&gt;&lt;/urls&gt;&lt;/record&gt;&lt;/Cite&gt;&lt;/EndNote&gt;</w:instrText>
      </w:r>
      <w:r w:rsidR="0065334B" w:rsidRPr="00213174">
        <w:fldChar w:fldCharType="separate"/>
      </w:r>
      <w:r w:rsidR="00BC188F" w:rsidRPr="00213174">
        <w:rPr>
          <w:vertAlign w:val="superscript"/>
        </w:rPr>
        <w:t>9</w:t>
      </w:r>
      <w:r w:rsidR="0065334B" w:rsidRPr="00213174">
        <w:fldChar w:fldCharType="end"/>
      </w:r>
      <w:r w:rsidR="0065334B" w:rsidRPr="00213174">
        <w:t xml:space="preserve">. </w:t>
      </w:r>
      <w:r w:rsidRPr="00213174">
        <w:t xml:space="preserve">Because of its superiority, LM is the most </w:t>
      </w:r>
      <w:r w:rsidRPr="00213174">
        <w:lastRenderedPageBreak/>
        <w:t>frequent choice for patients who desire preservation of uterus and subsequent pregnancy, especially for subser</w:t>
      </w:r>
      <w:r w:rsidR="00845E5E" w:rsidRPr="00213174">
        <w:t>ous</w:t>
      </w:r>
      <w:r w:rsidRPr="00213174">
        <w:t xml:space="preserve"> or intramural fibroids. </w:t>
      </w:r>
    </w:p>
    <w:p w14:paraId="364761DF" w14:textId="77777777" w:rsidR="003B3FE0" w:rsidRPr="00213174" w:rsidRDefault="003B3FE0" w:rsidP="00FB3940">
      <w:pPr>
        <w:widowControl/>
        <w:jc w:val="left"/>
        <w:rPr>
          <w:lang w:eastAsia="zh-CN"/>
        </w:rPr>
      </w:pPr>
    </w:p>
    <w:p w14:paraId="3A89FE1C" w14:textId="5DC26603" w:rsidR="00974AA2" w:rsidRPr="00213174" w:rsidRDefault="003B3FE0" w:rsidP="00FB3940">
      <w:pPr>
        <w:widowControl/>
        <w:jc w:val="left"/>
      </w:pPr>
      <w:r w:rsidRPr="00213174">
        <w:rPr>
          <w:lang w:eastAsia="zh-CN"/>
        </w:rPr>
        <w:t>In recent years, researchers have achieved a better understanding about the vascular structure surrounding uterine fibroids, namely the pseudo</w:t>
      </w:r>
      <w:r w:rsidR="0065334B" w:rsidRPr="00213174">
        <w:rPr>
          <w:lang w:eastAsia="zh-CN"/>
        </w:rPr>
        <w:t>-</w:t>
      </w:r>
      <w:r w:rsidRPr="00213174">
        <w:rPr>
          <w:lang w:eastAsia="zh-CN"/>
        </w:rPr>
        <w:t>capsule. It is believed that the pseudo</w:t>
      </w:r>
      <w:r w:rsidR="0065334B" w:rsidRPr="00213174">
        <w:rPr>
          <w:lang w:eastAsia="zh-CN"/>
        </w:rPr>
        <w:t>-</w:t>
      </w:r>
      <w:r w:rsidRPr="00213174">
        <w:rPr>
          <w:lang w:eastAsia="zh-CN"/>
        </w:rPr>
        <w:t>capsule is a part of myometrium compressed by the tumor and is contains abundant collagen fibers, blood vessels</w:t>
      </w:r>
      <w:r w:rsidR="00111E80">
        <w:rPr>
          <w:lang w:eastAsia="zh-CN"/>
        </w:rPr>
        <w:t>,</w:t>
      </w:r>
      <w:r w:rsidRPr="00213174">
        <w:rPr>
          <w:lang w:eastAsia="zh-CN"/>
        </w:rPr>
        <w:t xml:space="preserve"> and neurofibers</w:t>
      </w:r>
      <w:r w:rsidRPr="00213174">
        <w:rPr>
          <w:lang w:eastAsia="zh-CN"/>
        </w:rPr>
        <w:fldChar w:fldCharType="begin">
          <w:fldData xml:space="preserve">PEVuZE5vdGU+PENpdGU+PEF1dGhvcj5UaW5lbGxpPC9BdXRob3I+PFllYXI+MjAxNzwvWWVhcj48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</w:fldData>
        </w:fldChar>
      </w:r>
      <w:r w:rsidR="00BC188F" w:rsidRPr="00213174">
        <w:rPr>
          <w:lang w:eastAsia="zh-CN"/>
        </w:rPr>
        <w:instrText xml:space="preserve"> ADDIN EN.CITE </w:instrText>
      </w:r>
      <w:r w:rsidR="00BC188F" w:rsidRPr="00213174">
        <w:rPr>
          <w:lang w:eastAsia="zh-CN"/>
        </w:rPr>
        <w:fldChar w:fldCharType="begin">
          <w:fldData xml:space="preserve">PEVuZE5vdGU+PENpdGU+PEF1dGhvcj5UaW5lbGxpPC9BdXRob3I+PFllYXI+MjAxNzwvWWVhcj48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</w:fldData>
        </w:fldChar>
      </w:r>
      <w:r w:rsidR="00BC188F" w:rsidRPr="00213174">
        <w:rPr>
          <w:lang w:eastAsia="zh-CN"/>
        </w:rPr>
        <w:instrText xml:space="preserve"> ADDIN EN.CITE.DATA </w:instrText>
      </w:r>
      <w:r w:rsidR="00BC188F" w:rsidRPr="00213174">
        <w:rPr>
          <w:lang w:eastAsia="zh-CN"/>
        </w:rPr>
      </w:r>
      <w:r w:rsidR="00BC188F" w:rsidRPr="00213174">
        <w:rPr>
          <w:lang w:eastAsia="zh-CN"/>
        </w:rPr>
        <w:fldChar w:fldCharType="end"/>
      </w:r>
      <w:r w:rsidRPr="00213174">
        <w:rPr>
          <w:lang w:eastAsia="zh-CN"/>
        </w:rPr>
      </w:r>
      <w:r w:rsidRPr="00213174">
        <w:rPr>
          <w:lang w:eastAsia="zh-CN"/>
        </w:rPr>
        <w:fldChar w:fldCharType="separate"/>
      </w:r>
      <w:r w:rsidR="00BC188F" w:rsidRPr="00213174">
        <w:rPr>
          <w:vertAlign w:val="superscript"/>
          <w:lang w:eastAsia="zh-CN"/>
        </w:rPr>
        <w:t>21</w:t>
      </w:r>
      <w:r w:rsidRPr="00213174">
        <w:rPr>
          <w:lang w:eastAsia="zh-CN"/>
        </w:rPr>
        <w:fldChar w:fldCharType="end"/>
      </w:r>
      <w:r w:rsidRPr="00213174">
        <w:rPr>
          <w:lang w:eastAsia="zh-CN"/>
        </w:rPr>
        <w:t>.</w:t>
      </w:r>
      <w:r w:rsidR="00213174">
        <w:rPr>
          <w:lang w:eastAsia="zh-CN"/>
        </w:rPr>
        <w:t xml:space="preserve"> </w:t>
      </w:r>
      <w:r w:rsidRPr="00213174">
        <w:rPr>
          <w:lang w:eastAsia="zh-CN"/>
        </w:rPr>
        <w:t>The integrity of the pseudo</w:t>
      </w:r>
      <w:r w:rsidR="0065334B" w:rsidRPr="00213174">
        <w:rPr>
          <w:lang w:eastAsia="zh-CN"/>
        </w:rPr>
        <w:t>-</w:t>
      </w:r>
      <w:r w:rsidRPr="00213174">
        <w:rPr>
          <w:lang w:eastAsia="zh-CN"/>
        </w:rPr>
        <w:t>capsule is important for blood supply and uterine healing after myomectomy. Therefore, the widely accepted principle is to perform an intracapsular myomectomy. During this procedure, the fibroids are stretched and extracted directly from the pseudo</w:t>
      </w:r>
      <w:r w:rsidR="0065334B" w:rsidRPr="00213174">
        <w:rPr>
          <w:lang w:eastAsia="zh-CN"/>
        </w:rPr>
        <w:t>-</w:t>
      </w:r>
      <w:r w:rsidRPr="00213174">
        <w:rPr>
          <w:lang w:eastAsia="zh-CN"/>
        </w:rPr>
        <w:t>capsule.</w:t>
      </w:r>
      <w:r w:rsidR="00213174">
        <w:rPr>
          <w:lang w:eastAsia="zh-CN"/>
        </w:rPr>
        <w:t xml:space="preserve"> </w:t>
      </w:r>
      <w:r w:rsidRPr="00213174">
        <w:rPr>
          <w:lang w:eastAsia="zh-CN"/>
        </w:rPr>
        <w:t>Since detachment of the fibroids is performed inside the pseudo</w:t>
      </w:r>
      <w:r w:rsidR="0065334B" w:rsidRPr="00213174">
        <w:rPr>
          <w:lang w:eastAsia="zh-CN"/>
        </w:rPr>
        <w:t>-</w:t>
      </w:r>
      <w:r w:rsidRPr="00213174">
        <w:rPr>
          <w:lang w:eastAsia="zh-CN"/>
        </w:rPr>
        <w:t>ca</w:t>
      </w:r>
      <w:r w:rsidR="0065334B" w:rsidRPr="00213174">
        <w:rPr>
          <w:lang w:eastAsia="zh-CN"/>
        </w:rPr>
        <w:t>p</w:t>
      </w:r>
      <w:r w:rsidRPr="00213174">
        <w:rPr>
          <w:lang w:eastAsia="zh-CN"/>
        </w:rPr>
        <w:t xml:space="preserve">sule, it causes </w:t>
      </w:r>
      <w:r w:rsidR="00111E80">
        <w:rPr>
          <w:lang w:eastAsia="zh-CN"/>
        </w:rPr>
        <w:t>decreased</w:t>
      </w:r>
      <w:r w:rsidRPr="00213174">
        <w:rPr>
          <w:lang w:eastAsia="zh-CN"/>
        </w:rPr>
        <w:t xml:space="preserve"> blood loss</w:t>
      </w:r>
      <w:r w:rsidRPr="00213174">
        <w:rPr>
          <w:lang w:eastAsia="zh-CN"/>
        </w:rPr>
        <w:fldChar w:fldCharType="begin"/>
      </w:r>
      <w:r w:rsidR="00BC188F" w:rsidRPr="00213174">
        <w:rPr>
          <w:lang w:eastAsia="zh-CN"/>
        </w:rPr>
        <w:instrText xml:space="preserve"> ADDIN EN.CITE &lt;EndNote&gt;&lt;Cite&gt;&lt;Author&gt;Tinelli&lt;/Author&gt;&lt;Year&gt;2012&lt;/Year&gt;&lt;RecNum&gt;45&lt;/RecNum&gt;&lt;DisplayText&gt;&lt;style face="superscript"&gt;22&lt;/style&gt;&lt;/DisplayText&gt;&lt;record&gt;&lt;rec-number&gt;45&lt;/rec-number&gt;&lt;foreign-keys&gt;&lt;key app="EN" db-id="59rz9vaeqextp6e50sf5555c0prddprxfeae" timestamp="1533801384"&gt;45&lt;/key&gt;&lt;/foreign-keys&gt;&lt;ref-type name="Journal Article"&gt;17&lt;/ref-type&gt;&lt;contributors&gt;&lt;authors&gt;&lt;author&gt;Tinelli, A.&lt;/author&gt;&lt;author&gt;Malvasi, A.&lt;/author&gt;&lt;author&gt;Hurst, B. S.&lt;/author&gt;&lt;author&gt;Tsin, D. A.&lt;/author&gt;&lt;author&gt;Davila, F.&lt;/author&gt;&lt;author&gt;Dominguez, G.&lt;/author&gt;&lt;author&gt;Dell&amp;apos;edera, D.&lt;/author&gt;&lt;author&gt;Cavallotti, C.&lt;/author&gt;&lt;author&gt;Negro, R.&lt;/author&gt;&lt;author&gt;Gustapane, S.&lt;/author&gt;&lt;author&gt;Teigland, C. M.&lt;/author&gt;&lt;author&gt;Mettler, L.&lt;/author&gt;&lt;/authors&gt;&lt;/contributors&gt;&lt;auth-address&gt;Department of Obstetrics and Gynaecology, Vito Fazzi Hospital, Lecce, Italy. andreatinelli@gmail.com&lt;/auth-address&gt;&lt;titles&gt;&lt;title&gt;Surgical management of neurovascular bundle in uterine fibroid pseudocapsule&lt;/title&gt;&lt;secondary-title&gt;JSLS&lt;/secondary-title&gt;&lt;/titles&gt;&lt;periodical&gt;&lt;full-title&gt;JSLS&lt;/full-title&gt;&lt;/periodical&gt;&lt;pages&gt;119-29&lt;/pages&gt;&lt;volume&gt;16&lt;/volume&gt;&lt;number&gt;1&lt;/number&gt;&lt;keywords&gt;&lt;keyword&gt;Female&lt;/keyword&gt;&lt;keyword&gt;Gynecologic Surgical Procedures/*methods&lt;/keyword&gt;&lt;keyword&gt;Humans&lt;/keyword&gt;&lt;keyword&gt;Leiomyoma/*surgery&lt;/keyword&gt;&lt;keyword&gt;Male&lt;/keyword&gt;&lt;keyword&gt;Microsurgery&lt;/keyword&gt;&lt;keyword&gt;Myometrium/*innervation&lt;/keyword&gt;&lt;keyword&gt;Prostatectomy&lt;/keyword&gt;&lt;keyword&gt;Prostatic Neoplasms/surgery&lt;/keyword&gt;&lt;keyword&gt;Ultrasonography&lt;/keyword&gt;&lt;keyword&gt;Uterine Neoplasms/*surgery&lt;/keyword&gt;&lt;keyword&gt;Uterus/diagnostic imaging&lt;/keyword&gt;&lt;/keywords&gt;&lt;dates&gt;&lt;year&gt;2012&lt;/year&gt;&lt;pub-dates&gt;&lt;date&gt;Jan-Mar&lt;/date&gt;&lt;/pub-dates&gt;&lt;/dates&gt;&lt;isbn&gt;1086-8089 (Print)&amp;#xD;1086-8089 (Linking)&lt;/isbn&gt;&lt;accession-num&gt;22906340&lt;/accession-num&gt;&lt;urls&gt;&lt;related-urls&gt;&lt;url&gt;https://www.ncbi.nlm.nih.gov/pubmed/22906340&lt;/url&gt;&lt;/related-urls&gt;&lt;/urls&gt;&lt;custom2&gt;PMC3407432&lt;/custom2&gt;&lt;electronic-resource-num&gt;10.4293/108680812X13291597716302&lt;/electronic-resource-num&gt;&lt;/record&gt;&lt;/Cite&gt;&lt;/EndNote&gt;</w:instrText>
      </w:r>
      <w:r w:rsidRPr="00213174">
        <w:rPr>
          <w:lang w:eastAsia="zh-CN"/>
        </w:rPr>
        <w:fldChar w:fldCharType="separate"/>
      </w:r>
      <w:r w:rsidR="00BC188F" w:rsidRPr="00213174">
        <w:rPr>
          <w:vertAlign w:val="superscript"/>
          <w:lang w:eastAsia="zh-CN"/>
        </w:rPr>
        <w:t>22</w:t>
      </w:r>
      <w:r w:rsidRPr="00213174">
        <w:rPr>
          <w:lang w:eastAsia="zh-CN"/>
        </w:rPr>
        <w:fldChar w:fldCharType="end"/>
      </w:r>
      <w:r w:rsidRPr="00213174">
        <w:rPr>
          <w:lang w:eastAsia="zh-CN"/>
        </w:rPr>
        <w:t>.</w:t>
      </w:r>
      <w:r w:rsidR="00FB3940">
        <w:rPr>
          <w:lang w:eastAsia="zh-CN"/>
        </w:rPr>
        <w:t xml:space="preserve"> </w:t>
      </w:r>
      <w:r w:rsidRPr="00213174">
        <w:t>Tinelli</w:t>
      </w:r>
      <w:r w:rsidRPr="00213174">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sidRPr="00213174">
        <w:instrText xml:space="preserve"> ADDIN EN.CITE </w:instrText>
      </w:r>
      <w:r w:rsidR="00BC188F" w:rsidRPr="00213174">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sidRPr="00213174">
        <w:instrText xml:space="preserve"> ADDIN EN.CITE.DATA </w:instrText>
      </w:r>
      <w:r w:rsidR="00BC188F" w:rsidRPr="00213174">
        <w:fldChar w:fldCharType="end"/>
      </w:r>
      <w:r w:rsidRPr="00213174">
        <w:fldChar w:fldCharType="separate"/>
      </w:r>
      <w:r w:rsidR="00BC188F" w:rsidRPr="00213174">
        <w:rPr>
          <w:vertAlign w:val="superscript"/>
        </w:rPr>
        <w:t>7</w:t>
      </w:r>
      <w:r w:rsidRPr="00213174">
        <w:fldChar w:fldCharType="end"/>
      </w:r>
      <w:r w:rsidRPr="00213174">
        <w:t xml:space="preserve"> has postulated that</w:t>
      </w:r>
      <w:r w:rsidR="00213174">
        <w:t xml:space="preserve"> </w:t>
      </w:r>
      <w:r w:rsidRPr="00213174">
        <w:t xml:space="preserve">laparoscopic intracapsular intramural and subserous myomectomy spares the intact ﬁbrovascular network surrounding the myoma, reducing bleeding and damage to the myometrium, which can </w:t>
      </w:r>
      <w:r w:rsidR="00111E80">
        <w:t xml:space="preserve">also </w:t>
      </w:r>
      <w:r w:rsidRPr="00213174">
        <w:t xml:space="preserve">maximize the potential for future fertility and minimize risk of uterine rupture during pregnancy. </w:t>
      </w:r>
      <w:r w:rsidR="00111E80">
        <w:t>However,</w:t>
      </w:r>
      <w:r w:rsidR="00845E5E" w:rsidRPr="00213174">
        <w:t xml:space="preserve"> the risk of massive bleeding, difficulty of suturing</w:t>
      </w:r>
      <w:r w:rsidR="00111E80">
        <w:t>,</w:t>
      </w:r>
      <w:r w:rsidR="00845E5E" w:rsidRPr="00213174">
        <w:t xml:space="preserve"> and demand</w:t>
      </w:r>
      <w:r w:rsidR="00111E80">
        <w:t>s</w:t>
      </w:r>
      <w:r w:rsidR="00845E5E" w:rsidRPr="00213174">
        <w:t xml:space="preserve"> </w:t>
      </w:r>
      <w:r w:rsidR="00111E80">
        <w:t>of the</w:t>
      </w:r>
      <w:r w:rsidR="00845E5E" w:rsidRPr="00213174">
        <w:t xml:space="preserve"> </w:t>
      </w:r>
      <w:r w:rsidR="00111E80">
        <w:t xml:space="preserve">required </w:t>
      </w:r>
      <w:r w:rsidR="00845E5E" w:rsidRPr="00213174">
        <w:t xml:space="preserve">techniques are major limitations of traditional LM. </w:t>
      </w:r>
      <w:r w:rsidRPr="00213174">
        <w:t>Based on this, we developed the modified myomectomy procedure, IRCP.</w:t>
      </w:r>
    </w:p>
    <w:p w14:paraId="49184354" w14:textId="77777777" w:rsidR="000B01C9" w:rsidRPr="00213174" w:rsidRDefault="000B01C9" w:rsidP="00FB3940">
      <w:pPr>
        <w:widowControl/>
        <w:jc w:val="left"/>
      </w:pPr>
    </w:p>
    <w:p w14:paraId="7F748810" w14:textId="45C35DB3" w:rsidR="00005E3D" w:rsidRPr="00213174" w:rsidRDefault="003B3FE0" w:rsidP="00FB3940">
      <w:pPr>
        <w:widowControl/>
        <w:jc w:val="left"/>
        <w:rPr>
          <w:lang w:eastAsia="zh-CN"/>
        </w:rPr>
      </w:pPr>
      <w:r w:rsidRPr="00213174">
        <w:rPr>
          <w:lang w:eastAsia="zh-CN"/>
        </w:rPr>
        <w:t xml:space="preserve">In an earlier article on the evaluation of IRCP published by our team, we have demonstrated that IRCP was associated with </w:t>
      </w:r>
      <w:r w:rsidR="00091CD3" w:rsidRPr="00213174">
        <w:rPr>
          <w:lang w:eastAsia="zh-CN"/>
        </w:rPr>
        <w:t>smaller incision, less time of suturing, less intraoperative blood loss</w:t>
      </w:r>
      <w:r w:rsidR="00111E80">
        <w:rPr>
          <w:lang w:eastAsia="zh-CN"/>
        </w:rPr>
        <w:t>,</w:t>
      </w:r>
      <w:r w:rsidR="00091CD3" w:rsidRPr="00213174">
        <w:rPr>
          <w:lang w:eastAsia="zh-CN"/>
        </w:rPr>
        <w:t xml:space="preserve"> and reduced decline of hemoglobin, compare</w:t>
      </w:r>
      <w:r w:rsidR="00111E80">
        <w:rPr>
          <w:lang w:eastAsia="zh-CN"/>
        </w:rPr>
        <w:t>d to</w:t>
      </w:r>
      <w:r w:rsidR="00091CD3" w:rsidRPr="00213174">
        <w:rPr>
          <w:lang w:eastAsia="zh-CN"/>
        </w:rPr>
        <w:t xml:space="preserve"> traditional LM</w:t>
      </w:r>
      <w:r w:rsidR="00091CD3" w:rsidRPr="00213174">
        <w:rPr>
          <w:lang w:eastAsia="zh-CN"/>
        </w:rPr>
        <w:fldChar w:fldCharType="begin"/>
      </w:r>
      <w:r w:rsidR="00BC188F" w:rsidRPr="00213174">
        <w:rPr>
          <w:lang w:eastAsia="zh-CN"/>
        </w:rPr>
        <w:instrText xml:space="preserve"> ADDIN EN.CITE &lt;EndNote&gt;&lt;Cite&gt;&lt;Author&gt;Zhong&lt;/Author&gt;&lt;Year&gt;2018&lt;/Year&gt;&lt;RecNum&gt;59&lt;/RecNum&gt;&lt;DisplayText&gt;&lt;style face="superscript"&gt;16&lt;/style&gt;&lt;/DisplayText&gt;&lt;record&gt;&lt;rec-number&gt;59&lt;/rec-number&gt;&lt;foreign-keys&gt;&lt;key app="EN" db-id="59rz9vaeqextp6e50sf5555c0prddprxfeae" timestamp="1533901719"&gt;59&lt;/key&gt;&lt;/foreign-keys&gt;&lt;ref-type name="Journal Article"&gt;17&lt;/ref-type&gt;&lt;contributors&gt;&lt;authors&gt;&lt;author&gt;Zhong, S. L.&lt;/author&gt;&lt;author&gt;Zeng, L. P.&lt;/author&gt;&lt;author&gt;Li, H.&lt;/author&gt;&lt;author&gt;Wu, R. F.&lt;/author&gt;&lt;/authors&gt;&lt;/contributors&gt;&lt;auth-address&gt;Department of Obstetrics and Gynecology, Peking University Shenzhen Hospital, 1120 Lianhua Road, Futian District, Shenzhen 518036, China; Shenzhen Key Laboratory of Gynecological Diagnostic Technology Research, 1120 Lianhua Road, Futian District, Shenzhen 518036, China.&amp;#xD;Department of Obstetrics and Gynecology, Peking University Shenzhen Hospital, 1120 Lianhua Road, Futian District, Shenzhen 518036, China; Shenzhen Key Laboratory of Gynecological Diagnostic Technology Research, 1120 Lianhua Road, Futian District, Shenzhen 518036, China. Electronic address: wurf100@126.com.&lt;/auth-address&gt;&lt;titles&gt;&lt;title&gt;Development and evaluation of an improved laparoscopic myomectomy adopting intracapsular rotary-cut procedures&lt;/title&gt;&lt;secondary-title&gt;Eur J Obstet Gynecol Reprod Biol&lt;/secondary-title&gt;&lt;/titles&gt;&lt;periodical&gt;&lt;full-title&gt;Eur J Obstet Gynecol Reprod Biol&lt;/full-title&gt;&lt;/periodical&gt;&lt;pages&gt;5-11&lt;/pages&gt;&lt;volume&gt;221&lt;/volume&gt;&lt;keywords&gt;&lt;keyword&gt;Laparoscopy&lt;/keyword&gt;&lt;keyword&gt;Pseudocapsule&lt;/keyword&gt;&lt;keyword&gt;Special location fibroid&lt;/keyword&gt;&lt;keyword&gt;Surgery improvement&lt;/keyword&gt;&lt;keyword&gt;Uterine fibroid&lt;/keyword&gt;&lt;/keywords&gt;&lt;dates&gt;&lt;year&gt;2018&lt;/year&gt;&lt;pub-dates&gt;&lt;date&gt;Feb&lt;/date&gt;&lt;/pub-dates&gt;&lt;/dates&gt;&lt;isbn&gt;1872-7654 (Electronic)&amp;#xD;0301-2115 (Linking)&lt;/isbn&gt;&lt;accession-num&gt;29227848&lt;/accession-num&gt;&lt;urls&gt;&lt;related-urls&gt;&lt;url&gt;https://www.ncbi.nlm.nih.gov/pubmed/29227848&lt;/url&gt;&lt;/related-urls&gt;&lt;/urls&gt;&lt;electronic-resource-num&gt;10.1016/j.ejogrb.2017.11.021&lt;/electronic-resource-num&gt;&lt;/record&gt;&lt;/Cite&gt;&lt;/EndNote&gt;</w:instrText>
      </w:r>
      <w:r w:rsidR="00091CD3" w:rsidRPr="00213174">
        <w:rPr>
          <w:lang w:eastAsia="zh-CN"/>
        </w:rPr>
        <w:fldChar w:fldCharType="separate"/>
      </w:r>
      <w:r w:rsidR="00BC188F" w:rsidRPr="00213174">
        <w:rPr>
          <w:vertAlign w:val="superscript"/>
          <w:lang w:eastAsia="zh-CN"/>
        </w:rPr>
        <w:t>16</w:t>
      </w:r>
      <w:r w:rsidR="00091CD3" w:rsidRPr="00213174">
        <w:rPr>
          <w:lang w:eastAsia="zh-CN"/>
        </w:rPr>
        <w:fldChar w:fldCharType="end"/>
      </w:r>
      <w:r w:rsidR="00091CD3" w:rsidRPr="00213174">
        <w:rPr>
          <w:lang w:eastAsia="zh-CN"/>
        </w:rPr>
        <w:t xml:space="preserve">. The results of this study were consistent with the previous data, confirming the advantages of ICRP over traditional LM. Meanwhile, the full-term live birth rate was higher in </w:t>
      </w:r>
      <w:r w:rsidR="00DE517B">
        <w:rPr>
          <w:lang w:eastAsia="zh-CN"/>
        </w:rPr>
        <w:t xml:space="preserve">the </w:t>
      </w:r>
      <w:r w:rsidR="00091CD3" w:rsidRPr="00213174">
        <w:rPr>
          <w:lang w:eastAsia="zh-CN"/>
        </w:rPr>
        <w:t xml:space="preserve">IRCP group than </w:t>
      </w:r>
      <w:r w:rsidR="00DE517B">
        <w:rPr>
          <w:lang w:eastAsia="zh-CN"/>
        </w:rPr>
        <w:t>the</w:t>
      </w:r>
      <w:r w:rsidR="00091CD3" w:rsidRPr="00213174">
        <w:rPr>
          <w:lang w:eastAsia="zh-CN"/>
        </w:rPr>
        <w:t xml:space="preserve"> LM group, suggesting that IRCP </w:t>
      </w:r>
      <w:r w:rsidR="00B91B0A" w:rsidRPr="00213174">
        <w:rPr>
          <w:lang w:eastAsia="zh-CN"/>
        </w:rPr>
        <w:t xml:space="preserve">facilitated fertility preservation. </w:t>
      </w:r>
      <w:r w:rsidR="001773F1" w:rsidRPr="00213174">
        <w:rPr>
          <w:lang w:eastAsia="zh-CN"/>
        </w:rPr>
        <w:t xml:space="preserve">Researchers have </w:t>
      </w:r>
      <w:r w:rsidR="00F4263B" w:rsidRPr="00213174">
        <w:rPr>
          <w:lang w:eastAsia="zh-CN"/>
        </w:rPr>
        <w:t>illustrated</w:t>
      </w:r>
      <w:r w:rsidR="001773F1" w:rsidRPr="00213174">
        <w:rPr>
          <w:lang w:eastAsia="zh-CN"/>
        </w:rPr>
        <w:t xml:space="preserve"> that previous laparoscopic </w:t>
      </w:r>
      <w:r w:rsidR="00F4263B" w:rsidRPr="00213174">
        <w:rPr>
          <w:lang w:eastAsia="zh-CN"/>
        </w:rPr>
        <w:t xml:space="preserve">myomectomy with adequate suturing of the myometrium </w:t>
      </w:r>
      <w:r w:rsidR="001773F1" w:rsidRPr="00213174">
        <w:rPr>
          <w:lang w:eastAsia="zh-CN"/>
        </w:rPr>
        <w:t>was not a contraindication for vaginal delivery</w:t>
      </w:r>
      <w:r w:rsidR="001773F1" w:rsidRPr="00213174">
        <w:rPr>
          <w:lang w:eastAsia="zh-CN"/>
        </w:rPr>
        <w:fldChar w:fldCharType="begin"/>
      </w:r>
      <w:r w:rsidR="00BC188F" w:rsidRPr="00213174">
        <w:rPr>
          <w:lang w:eastAsia="zh-CN"/>
        </w:rPr>
        <w:instrText xml:space="preserve"> ADDIN EN.CITE &lt;EndNote&gt;&lt;Cite&gt;&lt;Author&gt;Fagherazzi&lt;/Author&gt;&lt;Year&gt;2014&lt;/Year&gt;&lt;RecNum&gt;66&lt;/RecNum&gt;&lt;DisplayText&gt;&lt;style face="superscript"&gt;23&lt;/style&gt;&lt;/DisplayText&gt;&lt;record&gt;&lt;rec-number&gt;66&lt;/rec-number&gt;&lt;foreign-keys&gt;&lt;key app="EN" db-id="59rz9vaeqextp6e50sf5555c0prddprxfeae" timestamp="1534054596"&gt;66&lt;/key&gt;&lt;/foreign-keys&gt;&lt;ref-type name="Journal Article"&gt;17&lt;/ref-type&gt;&lt;contributors&gt;&lt;authors&gt;&lt;author&gt;Fagherazzi, S.&lt;/author&gt;&lt;author&gt;Borgato, S.&lt;/author&gt;&lt;author&gt;Bertin, M.&lt;/author&gt;&lt;author&gt;Vitagliano, A.&lt;/author&gt;&lt;author&gt;Tommasi, L.&lt;/author&gt;&lt;author&gt;Conte, L.&lt;/author&gt;&lt;/authors&gt;&lt;/contributors&gt;&lt;titles&gt;&lt;title&gt;Pregnancy outcome after laparoscopic myomectomy&lt;/title&gt;&lt;secondary-title&gt;Clin Exp Obstet Gynecol&lt;/secondary-title&gt;&lt;/titles&gt;&lt;periodical&gt;&lt;full-title&gt;Clin Exp Obstet Gynecol&lt;/full-title&gt;&lt;/periodical&gt;&lt;pages&gt;375-9&lt;/pages&gt;&lt;volume&gt;41&lt;/volume&gt;&lt;number&gt;4&lt;/number&gt;&lt;keywords&gt;&lt;keyword&gt;Adult&lt;/keyword&gt;&lt;keyword&gt;Cesarean Section/statistics &amp;amp; numerical data&lt;/keyword&gt;&lt;keyword&gt;Female&lt;/keyword&gt;&lt;keyword&gt;Humans&lt;/keyword&gt;&lt;keyword&gt;*Laparoscopy&lt;/keyword&gt;&lt;keyword&gt;Leiomyoma/surgery&lt;/keyword&gt;&lt;keyword&gt;Pregnancy&lt;/keyword&gt;&lt;keyword&gt;*Pregnancy Outcome&lt;/keyword&gt;&lt;keyword&gt;Pregnancy Rate&lt;/keyword&gt;&lt;keyword&gt;Uterine Myomectomy/*methods&lt;/keyword&gt;&lt;keyword&gt;Uterine Neoplasms/surgery&lt;/keyword&gt;&lt;/keywords&gt;&lt;dates&gt;&lt;year&gt;2014&lt;/year&gt;&lt;/dates&gt;&lt;isbn&gt;0390-6663 (Print)&amp;#xD;0390-6663 (Linking)&lt;/isbn&gt;&lt;accession-num&gt;25134279&lt;/accession-num&gt;&lt;urls&gt;&lt;related-urls&gt;&lt;url&gt;https://www.ncbi.nlm.nih.gov/pubmed/25134279&lt;/url&gt;&lt;/related-urls&gt;&lt;/urls&gt;&lt;/record&gt;&lt;/Cite&gt;&lt;/EndNote&gt;</w:instrText>
      </w:r>
      <w:r w:rsidR="001773F1" w:rsidRPr="00213174">
        <w:rPr>
          <w:lang w:eastAsia="zh-CN"/>
        </w:rPr>
        <w:fldChar w:fldCharType="separate"/>
      </w:r>
      <w:r w:rsidR="00BC188F" w:rsidRPr="00213174">
        <w:rPr>
          <w:vertAlign w:val="superscript"/>
          <w:lang w:eastAsia="zh-CN"/>
        </w:rPr>
        <w:t>23</w:t>
      </w:r>
      <w:r w:rsidR="001773F1" w:rsidRPr="00213174">
        <w:rPr>
          <w:lang w:eastAsia="zh-CN"/>
        </w:rPr>
        <w:fldChar w:fldCharType="end"/>
      </w:r>
      <w:r w:rsidR="001773F1" w:rsidRPr="00213174">
        <w:rPr>
          <w:lang w:eastAsia="zh-CN"/>
        </w:rPr>
        <w:t xml:space="preserve">. </w:t>
      </w:r>
      <w:r w:rsidR="00B91B0A" w:rsidRPr="00213174">
        <w:rPr>
          <w:lang w:eastAsia="zh-CN"/>
        </w:rPr>
        <w:t>The reported rate of vaginal birth after traditional LM was 67.0%</w:t>
      </w:r>
      <w:r w:rsidR="00B91B0A" w:rsidRPr="00213174">
        <w:rPr>
          <w:lang w:eastAsia="zh-CN"/>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sidRPr="00213174">
        <w:rPr>
          <w:lang w:eastAsia="zh-CN"/>
        </w:rPr>
        <w:instrText xml:space="preserve"> ADDIN EN.CITE </w:instrText>
      </w:r>
      <w:r w:rsidR="00BC188F" w:rsidRPr="00213174">
        <w:rPr>
          <w:lang w:eastAsia="zh-CN"/>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sidRPr="00213174">
        <w:rPr>
          <w:lang w:eastAsia="zh-CN"/>
        </w:rPr>
        <w:instrText xml:space="preserve"> ADDIN EN.CITE.DATA </w:instrText>
      </w:r>
      <w:r w:rsidR="00BC188F" w:rsidRPr="00213174">
        <w:rPr>
          <w:lang w:eastAsia="zh-CN"/>
        </w:rPr>
      </w:r>
      <w:r w:rsidR="00BC188F" w:rsidRPr="00213174">
        <w:rPr>
          <w:lang w:eastAsia="zh-CN"/>
        </w:rPr>
        <w:fldChar w:fldCharType="end"/>
      </w:r>
      <w:r w:rsidR="00B91B0A" w:rsidRPr="00213174">
        <w:rPr>
          <w:lang w:eastAsia="zh-CN"/>
        </w:rPr>
      </w:r>
      <w:r w:rsidR="00B91B0A" w:rsidRPr="00213174">
        <w:rPr>
          <w:lang w:eastAsia="zh-CN"/>
        </w:rPr>
        <w:fldChar w:fldCharType="separate"/>
      </w:r>
      <w:r w:rsidR="00BC188F" w:rsidRPr="00213174">
        <w:rPr>
          <w:vertAlign w:val="superscript"/>
          <w:lang w:eastAsia="zh-CN"/>
        </w:rPr>
        <w:t>7</w:t>
      </w:r>
      <w:r w:rsidR="00B91B0A" w:rsidRPr="00213174">
        <w:rPr>
          <w:lang w:eastAsia="zh-CN"/>
        </w:rPr>
        <w:fldChar w:fldCharType="end"/>
      </w:r>
      <w:r w:rsidR="00DE517B">
        <w:rPr>
          <w:lang w:eastAsia="zh-CN"/>
        </w:rPr>
        <w:t>,</w:t>
      </w:r>
      <w:r w:rsidR="007F2CC2" w:rsidRPr="00213174" w:rsidDel="007F2CC2">
        <w:rPr>
          <w:lang w:eastAsia="zh-CN"/>
        </w:rPr>
        <w:t xml:space="preserve"> </w:t>
      </w:r>
      <w:r w:rsidR="00DE517B">
        <w:rPr>
          <w:lang w:eastAsia="zh-CN"/>
        </w:rPr>
        <w:t>b</w:t>
      </w:r>
      <w:r w:rsidR="001773F1" w:rsidRPr="00213174">
        <w:rPr>
          <w:lang w:eastAsia="zh-CN"/>
        </w:rPr>
        <w:t xml:space="preserve">ut in our study, </w:t>
      </w:r>
      <w:r w:rsidR="00F4263B" w:rsidRPr="00213174">
        <w:rPr>
          <w:lang w:eastAsia="zh-CN"/>
        </w:rPr>
        <w:t xml:space="preserve">the rate of vaginal birth was much lower than reported. </w:t>
      </w:r>
    </w:p>
    <w:p w14:paraId="3B97D457" w14:textId="11A772E3" w:rsidR="00DF0C48" w:rsidRPr="00213174" w:rsidRDefault="000B01C9" w:rsidP="00FB3940">
      <w:pPr>
        <w:widowControl/>
        <w:jc w:val="left"/>
        <w:rPr>
          <w:lang w:eastAsia="zh-CN"/>
        </w:rPr>
      </w:pPr>
      <w:r w:rsidRPr="00213174">
        <w:rPr>
          <w:lang w:eastAsia="zh-CN"/>
        </w:rPr>
        <w:t>The past decades have witnessed a remarkable increase of the caesarean section rate in mainland China</w:t>
      </w:r>
      <w:r w:rsidRPr="00213174">
        <w:rPr>
          <w:lang w:eastAsia="zh-CN"/>
        </w:rPr>
        <w:fldChar w:fldCharType="begin">
          <w:fldData xml:space="preserve">PEVuZE5vdGU+PENpdGU+PEF1dGhvcj5MaXU8L0F1dGhvcj48WWVhcj4yMDE0PC9ZZWFyPjxSZWNO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</w:fldData>
        </w:fldChar>
      </w:r>
      <w:r w:rsidR="00BC188F" w:rsidRPr="00213174">
        <w:rPr>
          <w:lang w:eastAsia="zh-CN"/>
        </w:rPr>
        <w:instrText xml:space="preserve"> ADDIN EN.CITE </w:instrText>
      </w:r>
      <w:r w:rsidR="00BC188F" w:rsidRPr="00213174">
        <w:rPr>
          <w:lang w:eastAsia="zh-CN"/>
        </w:rPr>
        <w:fldChar w:fldCharType="begin">
          <w:fldData xml:space="preserve">PEVuZE5vdGU+PENpdGU+PEF1dGhvcj5MaXU8L0F1dGhvcj48WWVhcj4yMDE0PC9ZZWFyPjxSZWNO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</w:fldData>
        </w:fldChar>
      </w:r>
      <w:r w:rsidR="00BC188F" w:rsidRPr="00213174">
        <w:rPr>
          <w:lang w:eastAsia="zh-CN"/>
        </w:rPr>
        <w:instrText xml:space="preserve"> ADDIN EN.CITE.DATA </w:instrText>
      </w:r>
      <w:r w:rsidR="00BC188F" w:rsidRPr="00213174">
        <w:rPr>
          <w:lang w:eastAsia="zh-CN"/>
        </w:rPr>
      </w:r>
      <w:r w:rsidR="00BC188F" w:rsidRPr="00213174">
        <w:rPr>
          <w:lang w:eastAsia="zh-CN"/>
        </w:rPr>
        <w:fldChar w:fldCharType="end"/>
      </w:r>
      <w:r w:rsidRPr="00213174">
        <w:rPr>
          <w:lang w:eastAsia="zh-CN"/>
        </w:rPr>
      </w:r>
      <w:r w:rsidRPr="00213174">
        <w:rPr>
          <w:lang w:eastAsia="zh-CN"/>
        </w:rPr>
        <w:fldChar w:fldCharType="separate"/>
      </w:r>
      <w:r w:rsidR="00BC188F" w:rsidRPr="00213174">
        <w:rPr>
          <w:vertAlign w:val="superscript"/>
          <w:lang w:eastAsia="zh-CN"/>
        </w:rPr>
        <w:t>24</w:t>
      </w:r>
      <w:r w:rsidRPr="00213174">
        <w:rPr>
          <w:lang w:eastAsia="zh-CN"/>
        </w:rPr>
        <w:fldChar w:fldCharType="end"/>
      </w:r>
      <w:r w:rsidR="00DE517B">
        <w:rPr>
          <w:lang w:eastAsia="zh-CN"/>
        </w:rPr>
        <w:t>, which has</w:t>
      </w:r>
      <w:r w:rsidR="00F4263B" w:rsidRPr="00213174">
        <w:rPr>
          <w:lang w:eastAsia="zh-CN"/>
        </w:rPr>
        <w:t xml:space="preserve"> resulted from various factors, including </w:t>
      </w:r>
      <w:r w:rsidR="00DE517B">
        <w:rPr>
          <w:lang w:eastAsia="zh-CN"/>
        </w:rPr>
        <w:t>patient</w:t>
      </w:r>
      <w:r w:rsidR="00F4263B" w:rsidRPr="00213174">
        <w:rPr>
          <w:lang w:eastAsia="zh-CN"/>
        </w:rPr>
        <w:t xml:space="preserve"> concerns about pain and uneasy doctor-patient relationship</w:t>
      </w:r>
      <w:r w:rsidR="00DE517B">
        <w:rPr>
          <w:lang w:eastAsia="zh-CN"/>
        </w:rPr>
        <w:t>s</w:t>
      </w:r>
      <w:r w:rsidR="00F4263B" w:rsidRPr="00213174">
        <w:rPr>
          <w:lang w:eastAsia="zh-CN"/>
        </w:rPr>
        <w:t xml:space="preserve">. Also, some women believe that </w:t>
      </w:r>
      <w:r w:rsidR="00DE517B">
        <w:rPr>
          <w:lang w:eastAsia="zh-CN"/>
        </w:rPr>
        <w:t>a</w:t>
      </w:r>
      <w:r w:rsidR="00FB3940">
        <w:rPr>
          <w:lang w:eastAsia="zh-CN"/>
        </w:rPr>
        <w:t xml:space="preserve"> </w:t>
      </w:r>
      <w:r w:rsidR="00F4263B" w:rsidRPr="00213174">
        <w:rPr>
          <w:lang w:eastAsia="zh-CN"/>
        </w:rPr>
        <w:t>caesarean section is safer for the fetus. Thus, for women with</w:t>
      </w:r>
      <w:r w:rsidR="00BC56AE" w:rsidRPr="00213174">
        <w:rPr>
          <w:lang w:eastAsia="zh-CN"/>
        </w:rPr>
        <w:t xml:space="preserve"> previous</w:t>
      </w:r>
      <w:r w:rsidR="00F4263B" w:rsidRPr="00213174">
        <w:rPr>
          <w:lang w:eastAsia="zh-CN"/>
        </w:rPr>
        <w:t xml:space="preserve"> history of myomectomy, </w:t>
      </w:r>
      <w:r w:rsidR="00BC56AE" w:rsidRPr="00213174">
        <w:rPr>
          <w:lang w:eastAsia="zh-CN"/>
        </w:rPr>
        <w:t xml:space="preserve">obstetricians tend to be </w:t>
      </w:r>
      <w:r w:rsidR="00005E3D" w:rsidRPr="00213174">
        <w:rPr>
          <w:lang w:eastAsia="zh-CN"/>
        </w:rPr>
        <w:t xml:space="preserve">more </w:t>
      </w:r>
      <w:r w:rsidR="00BC56AE" w:rsidRPr="00213174">
        <w:rPr>
          <w:lang w:eastAsia="zh-CN"/>
        </w:rPr>
        <w:t xml:space="preserve">cautious and </w:t>
      </w:r>
      <w:r w:rsidR="00DE517B">
        <w:rPr>
          <w:lang w:eastAsia="zh-CN"/>
        </w:rPr>
        <w:t>are</w:t>
      </w:r>
      <w:r w:rsidR="00F4263B" w:rsidRPr="00213174">
        <w:rPr>
          <w:lang w:eastAsia="zh-CN"/>
        </w:rPr>
        <w:t xml:space="preserve"> more likely to </w:t>
      </w:r>
      <w:r w:rsidR="004654DF" w:rsidRPr="00213174">
        <w:rPr>
          <w:lang w:eastAsia="zh-CN"/>
        </w:rPr>
        <w:t xml:space="preserve">recommend </w:t>
      </w:r>
      <w:r w:rsidR="00793E6A" w:rsidRPr="00213174">
        <w:rPr>
          <w:lang w:eastAsia="zh-CN"/>
        </w:rPr>
        <w:t xml:space="preserve">scheduled </w:t>
      </w:r>
      <w:r w:rsidR="004654DF" w:rsidRPr="00213174">
        <w:rPr>
          <w:lang w:eastAsia="zh-CN"/>
        </w:rPr>
        <w:t>caesarean section</w:t>
      </w:r>
      <w:r w:rsidR="00DE517B">
        <w:rPr>
          <w:lang w:eastAsia="zh-CN"/>
        </w:rPr>
        <w:t>s</w:t>
      </w:r>
      <w:r w:rsidR="004654DF" w:rsidRPr="00213174">
        <w:rPr>
          <w:lang w:eastAsia="zh-CN"/>
        </w:rPr>
        <w:t xml:space="preserve"> because of the concerns about uterine rupture</w:t>
      </w:r>
      <w:r w:rsidR="004654DF" w:rsidRPr="00213174">
        <w:rPr>
          <w:lang w:eastAsia="zh-CN"/>
        </w:rPr>
        <w:fldChar w:fldCharType="begin"/>
      </w:r>
      <w:r w:rsidR="00BC188F" w:rsidRPr="00213174">
        <w:rPr>
          <w:lang w:eastAsia="zh-CN"/>
        </w:rPr>
        <w:instrText xml:space="preserve"> ADDIN EN.CITE &lt;EndNote&gt;&lt;Cite&gt;&lt;Author&gt;Weibel&lt;/Author&gt;&lt;Year&gt;2014&lt;/Year&gt;&lt;RecNum&gt;65&lt;/RecNum&gt;&lt;DisplayText&gt;&lt;style face="superscript"&gt;25&lt;/style&gt;&lt;/DisplayText&gt;&lt;record&gt;&lt;rec-number&gt;65&lt;/rec-number&gt;&lt;foreign-keys&gt;&lt;key app="EN" db-id="59rz9vaeqextp6e50sf5555c0prddprxfeae" timestamp="1534048737"&gt;65&lt;/key&gt;&lt;/foreign-keys&gt;&lt;ref-type name="Journal Article"&gt;17&lt;/ref-type&gt;&lt;contributors&gt;&lt;authors&gt;&lt;author&gt;Weibel, H. S.&lt;/author&gt;&lt;author&gt;Jarcevic, R.&lt;/author&gt;&lt;author&gt;Gagnon, R.&lt;/author&gt;&lt;author&gt;Tulandi, T.&lt;/author&gt;&lt;/authors&gt;&lt;/contributors&gt;&lt;auth-address&gt;Department of Obstetrics and Gynecology, McGill University, Montreal QC.&amp;#xD;Department of Obstetrics and Gynecology, Universite de Montreal, Montreal QC.&lt;/auth-address&gt;&lt;titles&gt;&lt;title&gt;Perspectives of obstetricians on labour and delivery after abdominal or laparoscopic myomectomy&lt;/title&gt;&lt;secondary-title&gt;J Obstet Gynaecol Can&lt;/secondary-title&gt;&lt;/titles&gt;&lt;periodical&gt;&lt;full-title&gt;J Obstet Gynaecol Can&lt;/full-title&gt;&lt;/periodical&gt;&lt;pages&gt;128-32&lt;/pages&gt;&lt;volume&gt;36&lt;/volume&gt;&lt;number&gt;2&lt;/number&gt;&lt;keywords&gt;&lt;keyword&gt;Cesarean Section&lt;/keyword&gt;&lt;keyword&gt;Delivery, Obstetric/*adverse effects&lt;/keyword&gt;&lt;keyword&gt;Female&lt;/keyword&gt;&lt;keyword&gt;Humans&lt;/keyword&gt;&lt;keyword&gt;Labor, Induced/adverse effects&lt;/keyword&gt;&lt;keyword&gt;*Labor, Obstetric&lt;/keyword&gt;&lt;keyword&gt;Laparoscopy/adverse effects&lt;/keyword&gt;&lt;keyword&gt;Obstetrics/*methods&lt;/keyword&gt;&lt;keyword&gt;Oxytocin&lt;/keyword&gt;&lt;keyword&gt;*Practice Patterns, Physicians&amp;apos;&lt;/keyword&gt;&lt;keyword&gt;Pregnancy&lt;/keyword&gt;&lt;keyword&gt;Risk Factors&lt;/keyword&gt;&lt;keyword&gt;Surveys and Questionnaires&lt;/keyword&gt;&lt;keyword&gt;Uterine Myomectomy/*adverse effects/methods&lt;/keyword&gt;&lt;keyword&gt;Uterine Rupture/prevention &amp;amp; control&lt;/keyword&gt;&lt;keyword&gt;obstetric delivery&lt;/keyword&gt;&lt;keyword&gt;survey&lt;/keyword&gt;&lt;keyword&gt;uterine myomectomy&lt;/keyword&gt;&lt;/keywords&gt;&lt;dates&gt;&lt;year&gt;2014&lt;/year&gt;&lt;pub-dates&gt;&lt;date&gt;Feb&lt;/date&gt;&lt;/pub-dates&gt;&lt;/dates&gt;&lt;isbn&gt;1701-2163 (Print)&amp;#xD;1701-2163 (Linking)&lt;/isbn&gt;&lt;accession-num&gt;24518911&lt;/accession-num&gt;&lt;urls&gt;&lt;related-urls&gt;&lt;url&gt;https://www.ncbi.nlm.nih.gov/pubmed/24518911&lt;/url&gt;&lt;/related-urls&gt;&lt;/urls&gt;&lt;/record&gt;&lt;/Cite&gt;&lt;/EndNote&gt;</w:instrText>
      </w:r>
      <w:r w:rsidR="004654DF" w:rsidRPr="00213174">
        <w:rPr>
          <w:lang w:eastAsia="zh-CN"/>
        </w:rPr>
        <w:fldChar w:fldCharType="separate"/>
      </w:r>
      <w:r w:rsidR="00BC188F" w:rsidRPr="00213174">
        <w:rPr>
          <w:vertAlign w:val="superscript"/>
          <w:lang w:eastAsia="zh-CN"/>
        </w:rPr>
        <w:t>25</w:t>
      </w:r>
      <w:r w:rsidR="004654DF" w:rsidRPr="00213174">
        <w:rPr>
          <w:lang w:eastAsia="zh-CN"/>
        </w:rPr>
        <w:fldChar w:fldCharType="end"/>
      </w:r>
      <w:r w:rsidR="004654DF" w:rsidRPr="00213174">
        <w:rPr>
          <w:lang w:eastAsia="zh-CN"/>
        </w:rPr>
        <w:t xml:space="preserve">. </w:t>
      </w:r>
      <w:r w:rsidR="00DF0C48" w:rsidRPr="00213174">
        <w:rPr>
          <w:lang w:eastAsia="zh-CN"/>
        </w:rPr>
        <w:t xml:space="preserve">Uterine rupture is a rare but </w:t>
      </w:r>
      <w:r w:rsidR="002D37FB" w:rsidRPr="00213174">
        <w:rPr>
          <w:lang w:eastAsia="zh-CN"/>
        </w:rPr>
        <w:t>devastating</w:t>
      </w:r>
      <w:r w:rsidR="00DF0C48" w:rsidRPr="00213174">
        <w:rPr>
          <w:lang w:eastAsia="zh-CN"/>
        </w:rPr>
        <w:t xml:space="preserve"> complication during post-myomectomy pregnancy, especially in the third trimester</w:t>
      </w:r>
      <w:r w:rsidR="0065777E" w:rsidRPr="00213174">
        <w:rPr>
          <w:lang w:eastAsia="zh-CN"/>
        </w:rPr>
        <w:fldChar w:fldCharType="begin">
          <w:fldData xml:space="preserve">PEVuZE5vdGU+PENpdGU+PEF1dGhvcj5WYW5kZW5iZXJnaGU8L0F1dGhvcj48WWVhcj4yMDE2PC9Z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</w:fldData>
        </w:fldChar>
      </w:r>
      <w:r w:rsidR="00BC188F" w:rsidRPr="00213174">
        <w:rPr>
          <w:lang w:eastAsia="zh-CN"/>
        </w:rPr>
        <w:instrText xml:space="preserve"> ADDIN EN.CITE </w:instrText>
      </w:r>
      <w:r w:rsidR="00BC188F" w:rsidRPr="00213174">
        <w:rPr>
          <w:lang w:eastAsia="zh-CN"/>
        </w:rPr>
        <w:fldChar w:fldCharType="begin">
          <w:fldData xml:space="preserve">PEVuZE5vdGU+PENpdGU+PEF1dGhvcj5WYW5kZW5iZXJnaGU8L0F1dGhvcj48WWVhcj4yMDE2PC9Z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</w:fldData>
        </w:fldChar>
      </w:r>
      <w:r w:rsidR="00BC188F" w:rsidRPr="00213174">
        <w:rPr>
          <w:lang w:eastAsia="zh-CN"/>
        </w:rPr>
        <w:instrText xml:space="preserve"> ADDIN EN.CITE.DATA </w:instrText>
      </w:r>
      <w:r w:rsidR="00BC188F" w:rsidRPr="00213174">
        <w:rPr>
          <w:lang w:eastAsia="zh-CN"/>
        </w:rPr>
      </w:r>
      <w:r w:rsidR="00BC188F" w:rsidRPr="00213174">
        <w:rPr>
          <w:lang w:eastAsia="zh-CN"/>
        </w:rPr>
        <w:fldChar w:fldCharType="end"/>
      </w:r>
      <w:r w:rsidR="0065777E" w:rsidRPr="00213174">
        <w:rPr>
          <w:lang w:eastAsia="zh-CN"/>
        </w:rPr>
      </w:r>
      <w:r w:rsidR="0065777E" w:rsidRPr="00213174">
        <w:rPr>
          <w:lang w:eastAsia="zh-CN"/>
        </w:rPr>
        <w:fldChar w:fldCharType="separate"/>
      </w:r>
      <w:r w:rsidR="00BC188F" w:rsidRPr="00213174">
        <w:rPr>
          <w:vertAlign w:val="superscript"/>
          <w:lang w:eastAsia="zh-CN"/>
        </w:rPr>
        <w:t>26,27</w:t>
      </w:r>
      <w:r w:rsidR="0065777E" w:rsidRPr="00213174">
        <w:rPr>
          <w:lang w:eastAsia="zh-CN"/>
        </w:rPr>
        <w:fldChar w:fldCharType="end"/>
      </w:r>
      <w:r w:rsidR="00DF0C48" w:rsidRPr="00213174">
        <w:rPr>
          <w:lang w:eastAsia="zh-CN"/>
        </w:rPr>
        <w:t xml:space="preserve">. In spite of the extreme low incidence, it may cause unfavorable outcomes for the mother and fetus. </w:t>
      </w:r>
      <w:r w:rsidR="002B2414" w:rsidRPr="00213174">
        <w:rPr>
          <w:lang w:eastAsia="zh-CN"/>
        </w:rPr>
        <w:t>Reported risk factors included excessive use of electrical equipment and inadequate suturing</w:t>
      </w:r>
      <w:r w:rsidR="009277AB" w:rsidRPr="00213174">
        <w:rPr>
          <w:lang w:eastAsia="zh-CN"/>
        </w:rPr>
        <w:fldChar w:fldCharType="begin"/>
      </w:r>
      <w:r w:rsidR="00BC188F" w:rsidRPr="00213174">
        <w:rPr>
          <w:lang w:eastAsia="zh-CN"/>
        </w:rPr>
        <w:instrText xml:space="preserve"> ADDIN EN.CITE &lt;EndNote&gt;&lt;Cite&gt;&lt;Author&gt;Wu&lt;/Author&gt;&lt;Year&gt;2018&lt;/Year&gt;&lt;RecNum&gt;62&lt;/RecNum&gt;&lt;DisplayText&gt;&lt;style face="superscript"&gt;28&lt;/style&gt;&lt;/DisplayText&gt;&lt;record&gt;&lt;rec-number&gt;62&lt;/rec-number&gt;&lt;foreign-keys&gt;&lt;key app="EN" db-id="59rz9vaeqextp6e50sf5555c0prddprxfeae" timestamp="1534046659"&gt;62&lt;/key&gt;&lt;/foreign-keys&gt;&lt;ref-type name="Journal Article"&gt;17&lt;/ref-type&gt;&lt;contributors&gt;&lt;authors&gt;&lt;author&gt;Wu, X.&lt;/author&gt;&lt;author&gt;Jiang, W.&lt;/author&gt;&lt;author&gt;Xu, H.&lt;/author&gt;&lt;author&gt;Ye, X.&lt;/author&gt;&lt;author&gt;Xu, C.&lt;/author&gt;&lt;/authors&gt;&lt;/contributors&gt;&lt;auth-address&gt;1 Department of Obstetrics and Gynecology, Obstetrics and Gynecology Hospital of Fudan University, Shanghai 200011, People&amp;apos;s Republic of China.&amp;#xD;2 Department of Obstetrics and Gynecology, Shanghai Medical School, Fudan University, Shanghai 200032, People&amp;apos;s Republic of China.&amp;#xD;3 Shanghai Key Laboratory of Female Reproductive Endocrine Related Diseases, Shanghai 200011, People&amp;apos;s Republic of China.&lt;/auth-address&gt;&lt;titles&gt;&lt;title&gt;Characteristics of uterine rupture after laparoscopic surgery of the uterus: clinical analysis of 10 cases and literature review&lt;/title&gt;&lt;secondary-title&gt;J Int Med Res&lt;/secondary-title&gt;&lt;/titles&gt;&lt;periodical&gt;&lt;full-title&gt;J Int Med Res&lt;/full-title&gt;&lt;/periodical&gt;&lt;pages&gt;300060518776769&lt;/pages&gt;&lt;keywords&gt;&lt;keyword&gt;Laparoscopic myomectomy&lt;/keyword&gt;&lt;keyword&gt;diathermy&lt;/keyword&gt;&lt;keyword&gt;energy equipment&lt;/keyword&gt;&lt;keyword&gt;risk factors&lt;/keyword&gt;&lt;keyword&gt;suturing&lt;/keyword&gt;&lt;keyword&gt;uterine rupture&lt;/keyword&gt;&lt;/keywords&gt;&lt;dates&gt;&lt;year&gt;2018&lt;/year&gt;&lt;pub-dates&gt;&lt;date&gt;Jan 1&lt;/date&gt;&lt;/pub-dates&gt;&lt;/dates&gt;&lt;isbn&gt;1473-2300 (Electronic)&amp;#xD;0300-0605 (Linking)&lt;/isbn&gt;&lt;accession-num&gt;29916299&lt;/accession-num&gt;&lt;urls&gt;&lt;related-urls&gt;&lt;url&gt;https://www.ncbi.nlm.nih.gov/pubmed/29916299&lt;/url&gt;&lt;/related-urls&gt;&lt;/urls&gt;&lt;electronic-resource-num&gt;10.1177/0300060518776769&lt;/electronic-resource-num&gt;&lt;/record&gt;&lt;/Cite&gt;&lt;/EndNote&gt;</w:instrText>
      </w:r>
      <w:r w:rsidR="009277AB" w:rsidRPr="00213174">
        <w:rPr>
          <w:lang w:eastAsia="zh-CN"/>
        </w:rPr>
        <w:fldChar w:fldCharType="separate"/>
      </w:r>
      <w:r w:rsidR="00BC188F" w:rsidRPr="00213174">
        <w:rPr>
          <w:vertAlign w:val="superscript"/>
          <w:lang w:eastAsia="zh-CN"/>
        </w:rPr>
        <w:t>28</w:t>
      </w:r>
      <w:r w:rsidR="009277AB" w:rsidRPr="00213174">
        <w:rPr>
          <w:lang w:eastAsia="zh-CN"/>
        </w:rPr>
        <w:fldChar w:fldCharType="end"/>
      </w:r>
      <w:r w:rsidR="002B2414" w:rsidRPr="00213174">
        <w:rPr>
          <w:lang w:eastAsia="zh-CN"/>
        </w:rPr>
        <w:t>. No case of uterine rupture was observed in our study. By IRCP, the application of electrical equipment is limited</w:t>
      </w:r>
      <w:r w:rsidR="00DE517B">
        <w:rPr>
          <w:lang w:eastAsia="zh-CN"/>
        </w:rPr>
        <w:t>,</w:t>
      </w:r>
      <w:r w:rsidR="002B2414" w:rsidRPr="00213174">
        <w:rPr>
          <w:lang w:eastAsia="zh-CN"/>
        </w:rPr>
        <w:t xml:space="preserve"> and suturing is less technically demanding due to the shallower residual cavity, which may contribute to a lower risk of uterine rupture</w:t>
      </w:r>
      <w:r w:rsidR="00DE517B">
        <w:rPr>
          <w:lang w:eastAsia="zh-CN"/>
        </w:rPr>
        <w:t>;</w:t>
      </w:r>
      <w:r w:rsidR="00005E3D" w:rsidRPr="00213174">
        <w:rPr>
          <w:lang w:eastAsia="zh-CN"/>
        </w:rPr>
        <w:t xml:space="preserve"> </w:t>
      </w:r>
      <w:r w:rsidR="00DE517B">
        <w:rPr>
          <w:lang w:eastAsia="zh-CN"/>
        </w:rPr>
        <w:t>however,</w:t>
      </w:r>
      <w:r w:rsidR="00005E3D" w:rsidRPr="00213174">
        <w:rPr>
          <w:lang w:eastAsia="zh-CN"/>
        </w:rPr>
        <w:t xml:space="preserve"> more evidence is needed. </w:t>
      </w:r>
    </w:p>
    <w:p w14:paraId="75889364" w14:textId="20955AE5" w:rsidR="003B3FE0" w:rsidRPr="00213174" w:rsidRDefault="003B3FE0" w:rsidP="00FB3940">
      <w:pPr>
        <w:widowControl/>
        <w:jc w:val="left"/>
        <w:rPr>
          <w:lang w:eastAsia="zh-CN"/>
        </w:rPr>
      </w:pPr>
    </w:p>
    <w:p w14:paraId="08741588" w14:textId="0D0383B1" w:rsidR="00F40975" w:rsidRPr="00FB3940" w:rsidRDefault="003F3FFC" w:rsidP="00FB3940">
      <w:pPr>
        <w:widowControl/>
        <w:jc w:val="left"/>
      </w:pPr>
      <w:r w:rsidRPr="00213174">
        <w:rPr>
          <w:lang w:eastAsia="zh-CN"/>
        </w:rPr>
        <w:t xml:space="preserve">As </w:t>
      </w:r>
      <w:r w:rsidR="00B941AD">
        <w:rPr>
          <w:lang w:eastAsia="zh-CN"/>
        </w:rPr>
        <w:t>discussed</w:t>
      </w:r>
      <w:r w:rsidRPr="00213174">
        <w:rPr>
          <w:lang w:eastAsia="zh-CN"/>
        </w:rPr>
        <w:t xml:space="preserve">, </w:t>
      </w:r>
      <w:bookmarkStart w:id="12" w:name="_Hlk512974864"/>
      <w:r w:rsidRPr="00213174">
        <w:t>t</w:t>
      </w:r>
      <w:r w:rsidR="00D64663" w:rsidRPr="00213174">
        <w:t xml:space="preserve">he advantages of </w:t>
      </w:r>
      <w:r w:rsidR="00C84F53" w:rsidRPr="00213174">
        <w:t xml:space="preserve">laparoscopic </w:t>
      </w:r>
      <w:r w:rsidR="00D64663" w:rsidRPr="00213174">
        <w:t>IRCP</w:t>
      </w:r>
      <w:bookmarkEnd w:id="12"/>
      <w:r w:rsidR="0082035C" w:rsidRPr="00213174">
        <w:t xml:space="preserve"> </w:t>
      </w:r>
      <w:r w:rsidR="0082035C" w:rsidRPr="00213174">
        <w:rPr>
          <w:rFonts w:hint="eastAsia"/>
          <w:lang w:eastAsia="zh-CN"/>
        </w:rPr>
        <w:t>are</w:t>
      </w:r>
      <w:r w:rsidR="0082035C" w:rsidRPr="00213174">
        <w:t xml:space="preserve"> </w:t>
      </w:r>
      <w:r w:rsidR="00B941AD">
        <w:t>clear</w:t>
      </w:r>
      <w:r w:rsidR="00B941AD" w:rsidRPr="00213174">
        <w:t xml:space="preserve"> </w:t>
      </w:r>
      <w:r w:rsidR="00D64663" w:rsidRPr="00213174">
        <w:t xml:space="preserve">in comparison </w:t>
      </w:r>
      <w:r w:rsidR="00B941AD">
        <w:t>to</w:t>
      </w:r>
      <w:r w:rsidR="00D64663" w:rsidRPr="00213174">
        <w:t xml:space="preserve"> traditional </w:t>
      </w:r>
      <w:r w:rsidRPr="00213174">
        <w:t>LM</w:t>
      </w:r>
      <w:r w:rsidR="00296AC4" w:rsidRPr="00213174">
        <w:t xml:space="preserve">. </w:t>
      </w:r>
      <w:r w:rsidR="00296AC4" w:rsidRPr="00FB3940">
        <w:t xml:space="preserve">First, </w:t>
      </w:r>
      <w:r w:rsidR="00FB3940">
        <w:t xml:space="preserve">a </w:t>
      </w:r>
      <w:r w:rsidR="00296AC4" w:rsidRPr="00FB3940">
        <w:t>s</w:t>
      </w:r>
      <w:r w:rsidR="00D64663" w:rsidRPr="00FB3940">
        <w:t>maller incision of the uter</w:t>
      </w:r>
      <w:r w:rsidR="00296AC4" w:rsidRPr="00FB3940">
        <w:t>us is made.</w:t>
      </w:r>
      <w:r w:rsidR="00D64663" w:rsidRPr="00213174">
        <w:t xml:space="preserve"> Traditional </w:t>
      </w:r>
      <w:r w:rsidR="003C5F50" w:rsidRPr="00213174">
        <w:t>LM</w:t>
      </w:r>
      <w:r w:rsidR="00D64663" w:rsidRPr="00213174">
        <w:t xml:space="preserve"> requires an incision </w:t>
      </w:r>
      <w:r w:rsidR="00070483" w:rsidRPr="00213174">
        <w:t>over half of the</w:t>
      </w:r>
      <w:r w:rsidR="00296AC4" w:rsidRPr="00213174">
        <w:t xml:space="preserve"> fibroid</w:t>
      </w:r>
      <w:r w:rsidR="00070483" w:rsidRPr="00213174">
        <w:t xml:space="preserve"> diameter</w:t>
      </w:r>
      <w:r w:rsidR="00710A32" w:rsidRPr="00213174">
        <w:t>. For multiple fibroids with unregular shapes, the incision may be</w:t>
      </w:r>
      <w:r w:rsidR="00213174">
        <w:t xml:space="preserve"> </w:t>
      </w:r>
      <w:r w:rsidR="00B941AD">
        <w:t>equal to</w:t>
      </w:r>
      <w:r w:rsidR="00070483" w:rsidRPr="00213174">
        <w:t xml:space="preserve"> </w:t>
      </w:r>
      <w:r w:rsidR="00D64663" w:rsidRPr="00213174">
        <w:lastRenderedPageBreak/>
        <w:t>the diameter of the fibroid</w:t>
      </w:r>
      <w:r w:rsidR="00710A32" w:rsidRPr="00213174">
        <w:t>, which may cause severe damage to the pseudo</w:t>
      </w:r>
      <w:r w:rsidR="00DB4F55" w:rsidRPr="00213174">
        <w:t>-</w:t>
      </w:r>
      <w:r w:rsidR="00710A32" w:rsidRPr="00213174">
        <w:t>capsule</w:t>
      </w:r>
      <w:r w:rsidR="00D64663" w:rsidRPr="00213174">
        <w:t>. IRCP</w:t>
      </w:r>
      <w:r w:rsidR="00710A32" w:rsidRPr="00213174">
        <w:t>, however,</w:t>
      </w:r>
      <w:r w:rsidR="00D64663" w:rsidRPr="00213174">
        <w:t xml:space="preserve"> enables the fibroid to be removed from an incision that is </w:t>
      </w:r>
      <w:r w:rsidR="000318A1" w:rsidRPr="00213174">
        <w:t>no more</w:t>
      </w:r>
      <w:r w:rsidR="00D64663" w:rsidRPr="00213174">
        <w:t xml:space="preserve"> than </w:t>
      </w:r>
      <w:r w:rsidR="00B941AD">
        <w:t>half</w:t>
      </w:r>
      <w:r w:rsidR="00D64663" w:rsidRPr="00213174">
        <w:t xml:space="preserve"> of its diameter</w:t>
      </w:r>
      <w:r w:rsidR="00710A32" w:rsidRPr="00213174">
        <w:t>, protecting the integrity of the pseudo</w:t>
      </w:r>
      <w:r w:rsidR="00DB4F55" w:rsidRPr="00213174">
        <w:t>-</w:t>
      </w:r>
      <w:r w:rsidR="00710A32" w:rsidRPr="00213174">
        <w:t>capsule as much as possible</w:t>
      </w:r>
      <w:r w:rsidR="00D64663" w:rsidRPr="00213174">
        <w:t>.</w:t>
      </w:r>
      <w:r w:rsidR="00296AC4" w:rsidRPr="00213174">
        <w:t xml:space="preserve"> </w:t>
      </w:r>
      <w:r w:rsidR="00296AC4" w:rsidRPr="00FB3940">
        <w:t>Second, IRCP causes l</w:t>
      </w:r>
      <w:r w:rsidR="00D64663" w:rsidRPr="00FB3940">
        <w:t>ess bleeding</w:t>
      </w:r>
      <w:r w:rsidR="00296AC4" w:rsidRPr="00213174">
        <w:t xml:space="preserve">. </w:t>
      </w:r>
      <w:r w:rsidR="00D64663" w:rsidRPr="00213174">
        <w:t xml:space="preserve">Traditional </w:t>
      </w:r>
      <w:r w:rsidR="003C5F50" w:rsidRPr="00213174">
        <w:t xml:space="preserve">LM </w:t>
      </w:r>
      <w:r w:rsidR="00D64663" w:rsidRPr="00213174">
        <w:t xml:space="preserve">causes bleeding due to damage </w:t>
      </w:r>
      <w:r w:rsidR="00FF0D02" w:rsidRPr="00213174">
        <w:t>to</w:t>
      </w:r>
      <w:r w:rsidR="00D64663" w:rsidRPr="00213174">
        <w:t xml:space="preserve"> the blood vessels </w:t>
      </w:r>
      <w:r w:rsidR="00FF0D02" w:rsidRPr="00213174">
        <w:t xml:space="preserve">of </w:t>
      </w:r>
      <w:r w:rsidR="00D64663" w:rsidRPr="00213174">
        <w:t>the pseudo-capsule.</w:t>
      </w:r>
      <w:r w:rsidR="00FF0D02" w:rsidRPr="00213174">
        <w:t xml:space="preserve"> Specifically, blunt dissection of the fibroid and its pseudo</w:t>
      </w:r>
      <w:r w:rsidR="00DB4F55" w:rsidRPr="00213174">
        <w:t>-</w:t>
      </w:r>
      <w:r w:rsidR="00FF0D02" w:rsidRPr="00213174">
        <w:t>capsule usually leads to blood vessel breakage and massive bleeding.</w:t>
      </w:r>
      <w:r w:rsidR="00D64663" w:rsidRPr="00213174">
        <w:t xml:space="preserve"> IRCP significantly lessens bleeding</w:t>
      </w:r>
      <w:r w:rsidR="00B941AD">
        <w:t>,</w:t>
      </w:r>
      <w:r w:rsidR="00D64663" w:rsidRPr="00213174">
        <w:t xml:space="preserve"> </w:t>
      </w:r>
      <w:r w:rsidR="00BA19E9" w:rsidRPr="00213174">
        <w:t xml:space="preserve">as </w:t>
      </w:r>
      <w:r w:rsidR="00D64663" w:rsidRPr="00213174">
        <w:t>it</w:t>
      </w:r>
      <w:r w:rsidR="000318A1" w:rsidRPr="00213174">
        <w:t xml:space="preserve"> avoids blunt dissection</w:t>
      </w:r>
      <w:r w:rsidR="00BA19E9" w:rsidRPr="00213174">
        <w:t>. Instead, IRCP</w:t>
      </w:r>
      <w:r w:rsidR="00FF0D02" w:rsidRPr="00213174">
        <w:t xml:space="preserve"> protects</w:t>
      </w:r>
      <w:r w:rsidR="00D64663" w:rsidRPr="00213174">
        <w:t xml:space="preserve"> the vessels with rotary-cuts on the fibroid</w:t>
      </w:r>
      <w:r w:rsidR="000318A1" w:rsidRPr="00213174">
        <w:t>, which</w:t>
      </w:r>
      <w:r w:rsidR="00D64663" w:rsidRPr="00213174">
        <w:t xml:space="preserve"> has no blood vessel</w:t>
      </w:r>
      <w:r w:rsidR="00B941AD">
        <w:t>s</w:t>
      </w:r>
      <w:r w:rsidR="00D64663" w:rsidRPr="00213174">
        <w:t xml:space="preserve"> and eases handling of the blood vessels at the ba</w:t>
      </w:r>
      <w:r w:rsidR="00B941AD">
        <w:t>se</w:t>
      </w:r>
      <w:r w:rsidR="00D64663" w:rsidRPr="00213174">
        <w:t xml:space="preserve"> of the fibroid. </w:t>
      </w:r>
      <w:r w:rsidR="00BA19E9" w:rsidRPr="00213174">
        <w:t xml:space="preserve">IRCP achieves detachment of the fibroid by shrinking its diameter and contraction of </w:t>
      </w:r>
      <w:r w:rsidR="00B941AD">
        <w:t xml:space="preserve">the </w:t>
      </w:r>
      <w:r w:rsidR="00BA19E9" w:rsidRPr="00213174">
        <w:t>surrounding myometrium. The blood vessels at the bas</w:t>
      </w:r>
      <w:r w:rsidR="00B941AD">
        <w:t>e</w:t>
      </w:r>
      <w:r w:rsidR="00BA19E9" w:rsidRPr="00213174">
        <w:t xml:space="preserve"> of the fibroid can be coagulated by bipolar electrocautery forceps, resulting in less blood loss.</w:t>
      </w:r>
      <w:r w:rsidR="00296AC4" w:rsidRPr="00213174">
        <w:t xml:space="preserve"> </w:t>
      </w:r>
      <w:r w:rsidR="00296AC4" w:rsidRPr="00FB3940">
        <w:t>Third, a s</w:t>
      </w:r>
      <w:r w:rsidR="000318A1" w:rsidRPr="00FB3940">
        <w:t>maller and shallower residual cavity</w:t>
      </w:r>
      <w:r w:rsidR="00296AC4" w:rsidRPr="00FB3940">
        <w:t xml:space="preserve"> was left.</w:t>
      </w:r>
      <w:r w:rsidR="000318A1" w:rsidRPr="00FB3940">
        <w:t xml:space="preserve"> Traditional LM is based on blunt dissection on the muscle layer of the pseudo-capsule, which causes fracture of the muscle fibers to form a residual cavity equal </w:t>
      </w:r>
      <w:r w:rsidR="00B941AD">
        <w:t xml:space="preserve">to </w:t>
      </w:r>
      <w:r w:rsidR="000318A1" w:rsidRPr="00FB3940">
        <w:t xml:space="preserve">the </w:t>
      </w:r>
      <w:r w:rsidR="00B941AD">
        <w:t xml:space="preserve">fibroid </w:t>
      </w:r>
      <w:r w:rsidR="000318A1" w:rsidRPr="00FB3940">
        <w:t>size</w:t>
      </w:r>
      <w:r w:rsidR="00B941AD">
        <w:t xml:space="preserve"> </w:t>
      </w:r>
      <w:r w:rsidR="000318A1" w:rsidRPr="00FB3940">
        <w:t>after it is removed. IRCP enables remov</w:t>
      </w:r>
      <w:r w:rsidR="00B941AD">
        <w:t>al of</w:t>
      </w:r>
      <w:r w:rsidR="000318A1" w:rsidRPr="00FB3940">
        <w:t xml:space="preserve"> the fibroid in its pseudo-capsule without damage </w:t>
      </w:r>
      <w:r w:rsidR="00B941AD">
        <w:t>to</w:t>
      </w:r>
      <w:r w:rsidR="000318A1" w:rsidRPr="00FB3940">
        <w:t xml:space="preserve"> the muscle fibers. Therefore, the fairly protected muscle layer can contract after the fibroid is removed, leaving a smaller and swallower residual cavity.</w:t>
      </w:r>
      <w:r w:rsidR="00213174" w:rsidRPr="00FB3940">
        <w:t xml:space="preserve"> </w:t>
      </w:r>
      <w:r w:rsidR="00FC686A" w:rsidRPr="00FB3940">
        <w:t xml:space="preserve">Although both traditional LM and IRCP emphasized removing the fibroid within its pseudo-capsule, </w:t>
      </w:r>
      <w:r w:rsidR="002C709E" w:rsidRPr="00FB3940">
        <w:t xml:space="preserve">the residual cavity is much smaller and shallower in IRCP </w:t>
      </w:r>
      <w:r w:rsidR="00B941AD">
        <w:t>due to</w:t>
      </w:r>
      <w:r w:rsidR="002C709E" w:rsidRPr="00FB3940">
        <w:t xml:space="preserve"> to injection of ischemic solutions, better contraction of the myometrium</w:t>
      </w:r>
      <w:r w:rsidR="00B941AD">
        <w:t>,</w:t>
      </w:r>
      <w:r w:rsidR="002C709E" w:rsidRPr="00FB3940">
        <w:t xml:space="preserve"> and a smaller incision.</w:t>
      </w:r>
      <w:r w:rsidR="00296AC4" w:rsidRPr="00FB3940">
        <w:t xml:space="preserve"> Last</w:t>
      </w:r>
      <w:r w:rsidR="00B941AD">
        <w:t>ly</w:t>
      </w:r>
      <w:r w:rsidR="00296AC4" w:rsidRPr="00FB3940">
        <w:t xml:space="preserve">, IRCP makes </w:t>
      </w:r>
      <w:r w:rsidR="00B941AD">
        <w:t>suturing</w:t>
      </w:r>
      <w:r w:rsidR="00296AC4" w:rsidRPr="00FB3940">
        <w:t xml:space="preserve"> e</w:t>
      </w:r>
      <w:r w:rsidR="00D64663" w:rsidRPr="00FB3940">
        <w:t>as</w:t>
      </w:r>
      <w:r w:rsidR="00296AC4" w:rsidRPr="00FB3940">
        <w:t>ier</w:t>
      </w:r>
      <w:r w:rsidR="00B941AD">
        <w:t>;</w:t>
      </w:r>
      <w:r w:rsidR="00D64663" w:rsidRPr="00FB3940">
        <w:t xml:space="preserve"> </w:t>
      </w:r>
      <w:r w:rsidR="00B941AD">
        <w:t>a</w:t>
      </w:r>
      <w:r w:rsidR="00F40975" w:rsidRPr="00FB3940">
        <w:t xml:space="preserve">s </w:t>
      </w:r>
      <w:r w:rsidR="00D64663" w:rsidRPr="00FB3940">
        <w:t>IRCP requires smaller incision</w:t>
      </w:r>
      <w:r w:rsidR="00B941AD">
        <w:t>s</w:t>
      </w:r>
      <w:r w:rsidR="00D64663" w:rsidRPr="00FB3940">
        <w:t xml:space="preserve"> </w:t>
      </w:r>
      <w:r w:rsidR="00B941AD">
        <w:t>i</w:t>
      </w:r>
      <w:r w:rsidR="00D64663" w:rsidRPr="00FB3940">
        <w:t xml:space="preserve">n the uterus, </w:t>
      </w:r>
      <w:r w:rsidR="00B941AD">
        <w:t xml:space="preserve">it </w:t>
      </w:r>
      <w:r w:rsidR="00F40975" w:rsidRPr="00FB3940">
        <w:t xml:space="preserve">enables </w:t>
      </w:r>
      <w:r w:rsidR="00B941AD">
        <w:t xml:space="preserve">the </w:t>
      </w:r>
      <w:r w:rsidR="00F40975" w:rsidRPr="00FB3940">
        <w:t>achiev</w:t>
      </w:r>
      <w:r w:rsidR="00B941AD">
        <w:t>ing of</w:t>
      </w:r>
      <w:r w:rsidR="00F40975" w:rsidRPr="00FB3940">
        <w:t xml:space="preserve"> smaller and swallower residual cavit</w:t>
      </w:r>
      <w:r w:rsidR="00B941AD">
        <w:t>ies</w:t>
      </w:r>
      <w:r w:rsidR="00F40975" w:rsidRPr="00FB3940">
        <w:t xml:space="preserve"> and little bleeding, making it easy to suture with no dead space remain</w:t>
      </w:r>
      <w:r w:rsidR="00B941AD">
        <w:t>ing</w:t>
      </w:r>
      <w:r w:rsidR="00F40975" w:rsidRPr="00FB3940">
        <w:t xml:space="preserve">. Usually, a </w:t>
      </w:r>
      <w:r w:rsidR="00845E5E" w:rsidRPr="00FB3940">
        <w:t>single-layer</w:t>
      </w:r>
      <w:r w:rsidR="00F40975" w:rsidRPr="00FB3940">
        <w:t xml:space="preserve"> suture is enough to close the residual cavity</w:t>
      </w:r>
      <w:r w:rsidR="00B941AD">
        <w:t>,</w:t>
      </w:r>
      <w:r w:rsidR="00F40975" w:rsidRPr="00FB3940">
        <w:t xml:space="preserve"> and no layered suture is needed.</w:t>
      </w:r>
      <w:r w:rsidR="00213174" w:rsidRPr="00FB3940">
        <w:t xml:space="preserve"> </w:t>
      </w:r>
      <w:r w:rsidR="00F40975" w:rsidRPr="00FB3940">
        <w:t xml:space="preserve">Also, it is less </w:t>
      </w:r>
      <w:r w:rsidR="00B941AD">
        <w:t xml:space="preserve">technically </w:t>
      </w:r>
      <w:r w:rsidR="00F40975" w:rsidRPr="00FB3940">
        <w:t xml:space="preserve">demanding </w:t>
      </w:r>
      <w:r w:rsidR="00B941AD">
        <w:t>for</w:t>
      </w:r>
      <w:r w:rsidR="00F40975" w:rsidRPr="00FB3940">
        <w:t xml:space="preserve"> the surgeon.</w:t>
      </w:r>
    </w:p>
    <w:p w14:paraId="6F0EFB06" w14:textId="37FD2914" w:rsidR="00F40975" w:rsidRPr="00FB3940" w:rsidRDefault="00F40975" w:rsidP="00FB3940">
      <w:pPr>
        <w:widowControl/>
        <w:jc w:val="left"/>
      </w:pPr>
    </w:p>
    <w:p w14:paraId="14FE93F9" w14:textId="6ED95524" w:rsidR="005B2A66" w:rsidRPr="00213174" w:rsidRDefault="00E138A2" w:rsidP="00FB3940">
      <w:pPr>
        <w:widowControl/>
        <w:jc w:val="left"/>
        <w:rPr>
          <w:lang w:eastAsia="zh-CN"/>
        </w:rPr>
      </w:pPr>
      <w:r w:rsidRPr="00FB3940">
        <w:rPr>
          <w:lang w:eastAsia="zh-CN"/>
        </w:rPr>
        <w:t xml:space="preserve">Still, we acknowledge that there </w:t>
      </w:r>
      <w:r w:rsidR="00B941AD">
        <w:rPr>
          <w:lang w:eastAsia="zh-CN"/>
        </w:rPr>
        <w:t xml:space="preserve">are still </w:t>
      </w:r>
      <w:r w:rsidRPr="00FB3940">
        <w:rPr>
          <w:lang w:eastAsia="zh-CN"/>
        </w:rPr>
        <w:t>some limitations of IRCP</w:t>
      </w:r>
      <w:r w:rsidR="001A1B2A" w:rsidRPr="00FB3940">
        <w:rPr>
          <w:lang w:eastAsia="zh-CN"/>
        </w:rPr>
        <w:t xml:space="preserve">. For example, </w:t>
      </w:r>
      <w:r w:rsidRPr="00FB3940">
        <w:rPr>
          <w:lang w:eastAsia="zh-CN"/>
        </w:rPr>
        <w:t>IRCP is not</w:t>
      </w:r>
      <w:r w:rsidRPr="00213174">
        <w:rPr>
          <w:lang w:eastAsia="zh-CN"/>
        </w:rPr>
        <w:t xml:space="preserve"> suitable for pedunculated subserous </w:t>
      </w:r>
      <w:r w:rsidRPr="00213174">
        <w:t>fibroids or submucous ones.</w:t>
      </w:r>
      <w:r w:rsidR="001A1B2A" w:rsidRPr="00213174">
        <w:t xml:space="preserve"> </w:t>
      </w:r>
      <w:r w:rsidR="001A1B2A" w:rsidRPr="00213174">
        <w:rPr>
          <w:lang w:eastAsia="zh-CN"/>
        </w:rPr>
        <w:t>Also,</w:t>
      </w:r>
      <w:r w:rsidRPr="00213174">
        <w:rPr>
          <w:lang w:eastAsia="zh-CN"/>
        </w:rPr>
        <w:t xml:space="preserve"> </w:t>
      </w:r>
      <w:r w:rsidR="001A1B2A" w:rsidRPr="00213174">
        <w:rPr>
          <w:lang w:eastAsia="zh-CN"/>
        </w:rPr>
        <w:t>i</w:t>
      </w:r>
      <w:r w:rsidRPr="00213174">
        <w:rPr>
          <w:lang w:eastAsia="zh-CN"/>
        </w:rPr>
        <w:t>t remains to be determined whether I</w:t>
      </w:r>
      <w:r w:rsidR="006C3B6E" w:rsidRPr="00213174">
        <w:rPr>
          <w:lang w:eastAsia="zh-CN"/>
        </w:rPr>
        <w:t>RC</w:t>
      </w:r>
      <w:r w:rsidRPr="00213174">
        <w:rPr>
          <w:lang w:eastAsia="zh-CN"/>
        </w:rPr>
        <w:t>P should be applied to degenerated fibroids. Re</w:t>
      </w:r>
      <w:r w:rsidR="00751DE9" w:rsidRPr="00213174">
        <w:rPr>
          <w:lang w:eastAsia="zh-CN"/>
        </w:rPr>
        <w:t>d</w:t>
      </w:r>
      <w:r w:rsidRPr="00213174">
        <w:rPr>
          <w:lang w:eastAsia="zh-CN"/>
        </w:rPr>
        <w:t xml:space="preserve"> degeneration, cystic degeneration and fatty degeneration all </w:t>
      </w:r>
      <w:r w:rsidR="006C3B6E" w:rsidRPr="00213174">
        <w:rPr>
          <w:lang w:eastAsia="zh-CN"/>
        </w:rPr>
        <w:t>lead to softer texture of the tumor and impaired contraction of the myometrium. In this case, it is not easy to detach the fibroid from its pseudo-capsule by IRCP.</w:t>
      </w:r>
      <w:r w:rsidR="001A1B2A" w:rsidRPr="00213174">
        <w:rPr>
          <w:lang w:eastAsia="zh-CN"/>
        </w:rPr>
        <w:t xml:space="preserve"> </w:t>
      </w:r>
      <w:r w:rsidR="001A1B2A" w:rsidRPr="00213174">
        <w:t>Besides, a</w:t>
      </w:r>
      <w:r w:rsidR="00BE368F" w:rsidRPr="00213174">
        <w:t xml:space="preserve">s a </w:t>
      </w:r>
      <w:r w:rsidR="00BE368F" w:rsidRPr="00213174">
        <w:rPr>
          <w:lang w:eastAsia="zh-CN"/>
        </w:rPr>
        <w:t>moderated morcellation procedure, IRCP may result</w:t>
      </w:r>
      <w:r w:rsidR="006C3B6E" w:rsidRPr="00213174">
        <w:rPr>
          <w:lang w:eastAsia="zh-CN"/>
        </w:rPr>
        <w:t xml:space="preserve"> in</w:t>
      </w:r>
      <w:r w:rsidR="00BE368F" w:rsidRPr="00213174">
        <w:rPr>
          <w:lang w:eastAsia="zh-CN"/>
        </w:rPr>
        <w:t xml:space="preserve"> potential </w:t>
      </w:r>
      <w:r w:rsidR="006C3B6E" w:rsidRPr="00213174">
        <w:rPr>
          <w:lang w:eastAsia="zh-CN"/>
        </w:rPr>
        <w:t>dissemination if malignancy exists</w:t>
      </w:r>
      <w:r w:rsidR="005B2A66" w:rsidRPr="00213174">
        <w:rPr>
          <w:lang w:eastAsia="zh-CN"/>
        </w:rPr>
        <w:t xml:space="preserve">. However, with </w:t>
      </w:r>
      <w:r w:rsidR="00B941AD">
        <w:rPr>
          <w:lang w:eastAsia="zh-CN"/>
        </w:rPr>
        <w:t xml:space="preserve">a </w:t>
      </w:r>
      <w:r w:rsidR="005B2A66" w:rsidRPr="00213174">
        <w:rPr>
          <w:lang w:eastAsia="zh-CN"/>
        </w:rPr>
        <w:t>careful pre-operati</w:t>
      </w:r>
      <w:r w:rsidR="00B941AD">
        <w:rPr>
          <w:lang w:eastAsia="zh-CN"/>
        </w:rPr>
        <w:t>ve</w:t>
      </w:r>
      <w:r w:rsidR="005B2A66" w:rsidRPr="00213174">
        <w:rPr>
          <w:lang w:eastAsia="zh-CN"/>
        </w:rPr>
        <w:t xml:space="preserve"> evaluation for risk</w:t>
      </w:r>
      <w:r w:rsidR="006C3B6E" w:rsidRPr="00213174">
        <w:rPr>
          <w:lang w:eastAsia="zh-CN"/>
        </w:rPr>
        <w:t xml:space="preserve"> of malignancy</w:t>
      </w:r>
      <w:r w:rsidR="005B2A66" w:rsidRPr="00213174">
        <w:rPr>
          <w:lang w:eastAsia="zh-CN"/>
        </w:rPr>
        <w:t xml:space="preserve"> and </w:t>
      </w:r>
      <w:r w:rsidR="00B941AD">
        <w:rPr>
          <w:lang w:eastAsia="zh-CN"/>
        </w:rPr>
        <w:t xml:space="preserve">by </w:t>
      </w:r>
      <w:r w:rsidR="005B2A66" w:rsidRPr="00213174">
        <w:rPr>
          <w:lang w:eastAsia="zh-CN"/>
        </w:rPr>
        <w:t xml:space="preserve">strictly following the procedures to </w:t>
      </w:r>
      <w:r w:rsidR="006C3B6E" w:rsidRPr="00213174">
        <w:rPr>
          <w:lang w:eastAsia="zh-CN"/>
        </w:rPr>
        <w:t>perform</w:t>
      </w:r>
      <w:r w:rsidR="005B2A66" w:rsidRPr="00213174">
        <w:rPr>
          <w:lang w:eastAsia="zh-CN"/>
        </w:rPr>
        <w:t xml:space="preserve"> inside of the pseudo-capsule, th</w:t>
      </w:r>
      <w:r w:rsidR="006C3B6E" w:rsidRPr="00213174">
        <w:rPr>
          <w:lang w:eastAsia="zh-CN"/>
        </w:rPr>
        <w:t>is</w:t>
      </w:r>
      <w:r w:rsidR="005B2A66" w:rsidRPr="00213174">
        <w:rPr>
          <w:lang w:eastAsia="zh-CN"/>
        </w:rPr>
        <w:t xml:space="preserve"> </w:t>
      </w:r>
      <w:r w:rsidR="006C3B6E" w:rsidRPr="00213174">
        <w:rPr>
          <w:lang w:eastAsia="zh-CN"/>
        </w:rPr>
        <w:t>risk</w:t>
      </w:r>
      <w:r w:rsidR="005B2A66" w:rsidRPr="00213174">
        <w:rPr>
          <w:lang w:eastAsia="zh-CN"/>
        </w:rPr>
        <w:t xml:space="preserve"> can be minimized.</w:t>
      </w:r>
      <w:r w:rsidR="00213174">
        <w:rPr>
          <w:lang w:eastAsia="zh-CN"/>
        </w:rPr>
        <w:t xml:space="preserve"> </w:t>
      </w:r>
      <w:r w:rsidR="00FE1323" w:rsidRPr="00213174">
        <w:rPr>
          <w:lang w:eastAsia="zh-CN"/>
        </w:rPr>
        <w:t>In addition, it is difficult to operate when the major part of the fibroid is still inside the pseudo-capsule</w:t>
      </w:r>
      <w:r w:rsidR="00610962">
        <w:rPr>
          <w:lang w:eastAsia="zh-CN"/>
        </w:rPr>
        <w:t>,</w:t>
      </w:r>
      <w:r w:rsidR="00FE1323" w:rsidRPr="00213174">
        <w:rPr>
          <w:lang w:eastAsia="zh-CN"/>
        </w:rPr>
        <w:t xml:space="preserve"> and it requires patience. </w:t>
      </w:r>
      <w:r w:rsidR="00610962">
        <w:rPr>
          <w:lang w:eastAsia="zh-CN"/>
        </w:rPr>
        <w:t>However,</w:t>
      </w:r>
      <w:r w:rsidR="00FE1323" w:rsidRPr="00213174">
        <w:rPr>
          <w:lang w:eastAsia="zh-CN"/>
        </w:rPr>
        <w:t xml:space="preserve"> when most</w:t>
      </w:r>
      <w:r w:rsidR="00610962">
        <w:rPr>
          <w:lang w:eastAsia="zh-CN"/>
        </w:rPr>
        <w:t xml:space="preserve"> of</w:t>
      </w:r>
      <w:r w:rsidR="00FE1323" w:rsidRPr="00213174">
        <w:rPr>
          <w:lang w:eastAsia="zh-CN"/>
        </w:rPr>
        <w:t xml:space="preserve"> the fibroid is outside the incision, it </w:t>
      </w:r>
      <w:r w:rsidR="00610962">
        <w:rPr>
          <w:lang w:eastAsia="zh-CN"/>
        </w:rPr>
        <w:t xml:space="preserve">will </w:t>
      </w:r>
      <w:r w:rsidR="00FE1323" w:rsidRPr="00213174">
        <w:rPr>
          <w:lang w:eastAsia="zh-CN"/>
        </w:rPr>
        <w:t>slip out spontaneously.</w:t>
      </w:r>
    </w:p>
    <w:p w14:paraId="6192275C" w14:textId="6BECD16B" w:rsidR="00751DE9" w:rsidRPr="00213174" w:rsidRDefault="00751DE9" w:rsidP="00FB3940">
      <w:pPr>
        <w:widowControl/>
        <w:jc w:val="left"/>
        <w:rPr>
          <w:lang w:eastAsia="zh-CN"/>
        </w:rPr>
      </w:pPr>
    </w:p>
    <w:p w14:paraId="2D96E92E" w14:textId="4B7EF6D8" w:rsidR="00AA03DF" w:rsidRPr="00213174" w:rsidRDefault="00751DE9" w:rsidP="00FB3940">
      <w:pPr>
        <w:widowControl/>
        <w:jc w:val="left"/>
        <w:rPr>
          <w:b/>
          <w:bCs/>
        </w:rPr>
      </w:pPr>
      <w:r w:rsidRPr="00213174">
        <w:t xml:space="preserve">Eventually, we concluded that IRCP significantly shortens operation time and reduces intraoperative bleeding. </w:t>
      </w:r>
      <w:r w:rsidR="00610962">
        <w:t>T</w:t>
      </w:r>
      <w:r w:rsidRPr="00213174">
        <w:t>his procedure</w:t>
      </w:r>
      <w:r w:rsidR="00610962">
        <w:t xml:space="preserve"> also</w:t>
      </w:r>
      <w:r w:rsidRPr="00213174">
        <w:t xml:space="preserve"> better protects the integrity of the pseudo-capsule and myometrium by shrinking the diameter of the fibroid</w:t>
      </w:r>
      <w:r w:rsidR="00610962">
        <w:t xml:space="preserve"> and</w:t>
      </w:r>
      <w:r w:rsidRPr="00213174">
        <w:t xml:space="preserve"> facilitating uterine healing, which is of fundamental importance for subsequent pregnancy and vaginal delivery. </w:t>
      </w:r>
      <w:r w:rsidR="00945D05" w:rsidRPr="00213174">
        <w:rPr>
          <w:lang w:eastAsia="zh-CN"/>
        </w:rPr>
        <w:t xml:space="preserve">It is worthwhile to adopt IRCP </w:t>
      </w:r>
      <w:r w:rsidR="00610962">
        <w:rPr>
          <w:lang w:eastAsia="zh-CN"/>
        </w:rPr>
        <w:t>in</w:t>
      </w:r>
      <w:r w:rsidR="00945D05" w:rsidRPr="00213174">
        <w:rPr>
          <w:lang w:eastAsia="zh-CN"/>
        </w:rPr>
        <w:t xml:space="preserve"> young patients who desire </w:t>
      </w:r>
      <w:r w:rsidR="00610962">
        <w:rPr>
          <w:lang w:eastAsia="zh-CN"/>
        </w:rPr>
        <w:t>maintenance of</w:t>
      </w:r>
      <w:r w:rsidR="00945D05" w:rsidRPr="00213174">
        <w:rPr>
          <w:lang w:eastAsia="zh-CN"/>
        </w:rPr>
        <w:t xml:space="preserve"> fertility.</w:t>
      </w:r>
      <w:r w:rsidR="006A074D" w:rsidRPr="00213174">
        <w:rPr>
          <w:bCs/>
        </w:rPr>
        <w:t xml:space="preserve"> </w:t>
      </w:r>
      <w:r w:rsidR="006A074D" w:rsidRPr="00213174">
        <w:t>IRCP</w:t>
      </w:r>
      <w:r w:rsidR="006A074D" w:rsidRPr="00213174">
        <w:rPr>
          <w:bCs/>
        </w:rPr>
        <w:t xml:space="preserve"> </w:t>
      </w:r>
      <w:r w:rsidR="00945D05" w:rsidRPr="00213174">
        <w:rPr>
          <w:bCs/>
        </w:rPr>
        <w:t>is especially suitable for</w:t>
      </w:r>
      <w:r w:rsidR="006A074D" w:rsidRPr="00213174">
        <w:rPr>
          <w:bCs/>
        </w:rPr>
        <w:t xml:space="preserve"> </w:t>
      </w:r>
      <w:r w:rsidR="00945D05" w:rsidRPr="00213174">
        <w:rPr>
          <w:bCs/>
        </w:rPr>
        <w:t>cervical</w:t>
      </w:r>
      <w:r w:rsidR="006A074D" w:rsidRPr="00213174">
        <w:rPr>
          <w:bCs/>
        </w:rPr>
        <w:t xml:space="preserve"> and intra-ligamentous </w:t>
      </w:r>
      <w:r w:rsidR="00945D05" w:rsidRPr="00213174">
        <w:rPr>
          <w:bCs/>
        </w:rPr>
        <w:t xml:space="preserve">fibroids. </w:t>
      </w:r>
      <w:r w:rsidR="00010680" w:rsidRPr="00213174">
        <w:rPr>
          <w:bCs/>
        </w:rPr>
        <w:t xml:space="preserve">Although fibroids </w:t>
      </w:r>
      <w:r w:rsidR="00610962">
        <w:rPr>
          <w:bCs/>
        </w:rPr>
        <w:t>in</w:t>
      </w:r>
      <w:r w:rsidR="00010680" w:rsidRPr="00213174">
        <w:rPr>
          <w:bCs/>
        </w:rPr>
        <w:t xml:space="preserve"> unusual locations are </w:t>
      </w:r>
      <w:r w:rsidR="00010680" w:rsidRPr="00213174">
        <w:rPr>
          <w:rFonts w:hint="eastAsia"/>
          <w:bCs/>
          <w:lang w:eastAsia="zh-CN"/>
        </w:rPr>
        <w:t>not</w:t>
      </w:r>
      <w:r w:rsidR="00010680" w:rsidRPr="00213174">
        <w:rPr>
          <w:bCs/>
        </w:rPr>
        <w:t xml:space="preserve"> illustrated in the current article, we have achieved successful experience in managing cervical and intra-ligamentous fibroids with IRCP. </w:t>
      </w:r>
      <w:r w:rsidR="00945D05" w:rsidRPr="00213174">
        <w:rPr>
          <w:bCs/>
        </w:rPr>
        <w:t>A</w:t>
      </w:r>
      <w:r w:rsidR="006A074D" w:rsidRPr="00213174">
        <w:rPr>
          <w:bCs/>
        </w:rPr>
        <w:t>s the surgery is performed inside the ps</w:t>
      </w:r>
      <w:r w:rsidR="003F3FFC" w:rsidRPr="00213174">
        <w:rPr>
          <w:bCs/>
        </w:rPr>
        <w:t>e</w:t>
      </w:r>
      <w:r w:rsidR="006A074D" w:rsidRPr="00213174">
        <w:rPr>
          <w:bCs/>
        </w:rPr>
        <w:t>udo-</w:t>
      </w:r>
      <w:r w:rsidR="006A074D" w:rsidRPr="00213174">
        <w:rPr>
          <w:bCs/>
        </w:rPr>
        <w:lastRenderedPageBreak/>
        <w:t>capsule</w:t>
      </w:r>
      <w:r w:rsidR="00945D05" w:rsidRPr="00213174">
        <w:rPr>
          <w:bCs/>
        </w:rPr>
        <w:t xml:space="preserve">, it effectively </w:t>
      </w:r>
      <w:r w:rsidR="006A074D" w:rsidRPr="00213174">
        <w:rPr>
          <w:bCs/>
        </w:rPr>
        <w:t>avoid</w:t>
      </w:r>
      <w:r w:rsidR="00945D05" w:rsidRPr="00213174">
        <w:rPr>
          <w:bCs/>
        </w:rPr>
        <w:t>s</w:t>
      </w:r>
      <w:r w:rsidR="006A074D" w:rsidRPr="00213174">
        <w:rPr>
          <w:bCs/>
        </w:rPr>
        <w:t xml:space="preserve"> injury</w:t>
      </w:r>
      <w:r w:rsidR="003F3FFC" w:rsidRPr="00213174">
        <w:rPr>
          <w:bCs/>
        </w:rPr>
        <w:t xml:space="preserve"> </w:t>
      </w:r>
      <w:r w:rsidR="00610962">
        <w:rPr>
          <w:bCs/>
        </w:rPr>
        <w:t>to</w:t>
      </w:r>
      <w:r w:rsidR="006A074D" w:rsidRPr="00213174">
        <w:rPr>
          <w:bCs/>
        </w:rPr>
        <w:t xml:space="preserve"> uterine blood vessels and</w:t>
      </w:r>
      <w:r w:rsidR="00945D05" w:rsidRPr="00213174">
        <w:rPr>
          <w:bCs/>
        </w:rPr>
        <w:t xml:space="preserve"> ureters</w:t>
      </w:r>
      <w:r w:rsidR="006A074D" w:rsidRPr="00213174">
        <w:rPr>
          <w:bCs/>
        </w:rPr>
        <w:t>.</w:t>
      </w:r>
      <w:r w:rsidR="00945D05" w:rsidRPr="00213174">
        <w:rPr>
          <w:bCs/>
        </w:rPr>
        <w:t xml:space="preserve"> Usually, the pseudo-capsule of intra-ligamentous fibroids is looser, </w:t>
      </w:r>
      <w:r w:rsidR="00610962">
        <w:rPr>
          <w:bCs/>
        </w:rPr>
        <w:t xml:space="preserve">so </w:t>
      </w:r>
      <w:r w:rsidR="00945D05" w:rsidRPr="00213174">
        <w:rPr>
          <w:bCs/>
        </w:rPr>
        <w:t>it is easier and safer to perform IRCP. As for cervical fibroids, we ha</w:t>
      </w:r>
      <w:r w:rsidR="00610962">
        <w:rPr>
          <w:bCs/>
        </w:rPr>
        <w:t>ve</w:t>
      </w:r>
      <w:r w:rsidR="00945D05" w:rsidRPr="00213174">
        <w:rPr>
          <w:bCs/>
        </w:rPr>
        <w:t xml:space="preserve"> successfully performed IRCP on 9 patients with large cervical fibroids</w:t>
      </w:r>
      <w:r w:rsidR="00010680" w:rsidRPr="00213174">
        <w:rPr>
          <w:bCs/>
          <w:lang w:eastAsia="zh-CN"/>
        </w:rPr>
        <w:t>,</w:t>
      </w:r>
      <w:r w:rsidR="00945D05" w:rsidRPr="00213174">
        <w:rPr>
          <w:bCs/>
        </w:rPr>
        <w:t xml:space="preserve"> which will be illustrated in detail in later reports. </w:t>
      </w:r>
      <w:bookmarkEnd w:id="11"/>
    </w:p>
    <w:p w14:paraId="5373D8C2" w14:textId="77777777" w:rsidR="00751DE9" w:rsidRPr="00213174" w:rsidRDefault="00751DE9" w:rsidP="00FB3940">
      <w:pPr>
        <w:widowControl/>
        <w:jc w:val="left"/>
        <w:rPr>
          <w:b/>
          <w:bCs/>
        </w:rPr>
      </w:pPr>
    </w:p>
    <w:p w14:paraId="5D52ED8B" w14:textId="0AE1D162" w:rsidR="00AA03DF" w:rsidRPr="00213174" w:rsidRDefault="00AA03DF" w:rsidP="00FB3940">
      <w:pPr>
        <w:pStyle w:val="NormalWeb"/>
        <w:widowControl/>
        <w:spacing w:before="0" w:beforeAutospacing="0" w:after="0" w:afterAutospacing="0"/>
        <w:jc w:val="left"/>
        <w:rPr>
          <w:color w:val="808080"/>
        </w:rPr>
      </w:pPr>
      <w:r w:rsidRPr="00213174">
        <w:rPr>
          <w:b/>
        </w:rPr>
        <w:t>DISCLOSURES</w:t>
      </w:r>
      <w:r w:rsidRPr="00213174">
        <w:rPr>
          <w:b/>
          <w:bCs/>
        </w:rPr>
        <w:t>:</w:t>
      </w:r>
      <w:r w:rsidR="00E91656" w:rsidRPr="00213174">
        <w:rPr>
          <w:b/>
          <w:bCs/>
        </w:rPr>
        <w:t xml:space="preserve"> </w:t>
      </w:r>
    </w:p>
    <w:p w14:paraId="0F449A72" w14:textId="29C4DAE3" w:rsidR="00166403" w:rsidRDefault="00166403" w:rsidP="00FB3940">
      <w:pPr>
        <w:pStyle w:val="BodyTextIndent"/>
        <w:widowControl/>
        <w:spacing w:after="0"/>
        <w:ind w:left="0"/>
        <w:jc w:val="left"/>
      </w:pPr>
      <w:r w:rsidRPr="00213174">
        <w:rPr>
          <w:color w:val="auto"/>
        </w:rPr>
        <w:t>T</w:t>
      </w:r>
      <w:r w:rsidR="00ED4DA4" w:rsidRPr="00213174">
        <w:t xml:space="preserve">he </w:t>
      </w:r>
      <w:r w:rsidR="00610962">
        <w:t>s</w:t>
      </w:r>
      <w:r w:rsidR="00ED4DA4" w:rsidRPr="00213174">
        <w:t xml:space="preserve">tudy was funded by </w:t>
      </w:r>
      <w:r w:rsidR="00610962">
        <w:t xml:space="preserve">the </w:t>
      </w:r>
      <w:r w:rsidRPr="00213174">
        <w:t xml:space="preserve">Shenzhen Municipal Government (JCYJ20150601090833370 </w:t>
      </w:r>
      <w:r w:rsidR="00610962">
        <w:t>and</w:t>
      </w:r>
      <w:r w:rsidRPr="00213174">
        <w:t xml:space="preserve"> SZSM201412010</w:t>
      </w:r>
      <w:r w:rsidR="00ED4DA4" w:rsidRPr="00213174">
        <w:t>)</w:t>
      </w:r>
      <w:r w:rsidR="00ED4DA4" w:rsidRPr="00213174">
        <w:rPr>
          <w:lang w:eastAsia="zh-CN"/>
        </w:rPr>
        <w:t>, Shenzhen, China</w:t>
      </w:r>
      <w:r w:rsidRPr="00213174">
        <w:t xml:space="preserve">. </w:t>
      </w:r>
    </w:p>
    <w:p w14:paraId="66030076" w14:textId="77777777" w:rsidR="00AA03DF" w:rsidRPr="00213174" w:rsidRDefault="00AA03DF" w:rsidP="00FB3940">
      <w:pPr>
        <w:widowControl/>
        <w:jc w:val="left"/>
        <w:rPr>
          <w:color w:val="auto"/>
        </w:rPr>
      </w:pPr>
    </w:p>
    <w:p w14:paraId="25CD5E29" w14:textId="58C78992" w:rsidR="00974AA2" w:rsidRPr="00213174" w:rsidRDefault="009726EE" w:rsidP="00FB3940">
      <w:pPr>
        <w:widowControl/>
        <w:jc w:val="left"/>
      </w:pPr>
      <w:r w:rsidRPr="00213174">
        <w:rPr>
          <w:b/>
          <w:bCs/>
        </w:rPr>
        <w:t>REFERENCES</w:t>
      </w:r>
      <w:r w:rsidR="00D04760" w:rsidRPr="00213174">
        <w:rPr>
          <w:b/>
          <w:bCs/>
        </w:rPr>
        <w:t>:</w:t>
      </w:r>
      <w:r w:rsidRPr="00213174">
        <w:t xml:space="preserve"> </w:t>
      </w:r>
    </w:p>
    <w:p w14:paraId="1058EB01" w14:textId="27472173" w:rsidR="00BC188F" w:rsidRPr="00213174" w:rsidRDefault="00974AA2" w:rsidP="00FB3940">
      <w:pPr>
        <w:pStyle w:val="EndNoteBibliography"/>
        <w:widowControl/>
        <w:rPr>
          <w:noProof w:val="0"/>
        </w:rPr>
      </w:pPr>
      <w:r w:rsidRPr="00213174">
        <w:rPr>
          <w:noProof w:val="0"/>
          <w:color w:val="808080" w:themeColor="background1" w:themeShade="80"/>
        </w:rPr>
        <w:fldChar w:fldCharType="begin"/>
      </w:r>
      <w:r w:rsidRPr="00213174">
        <w:rPr>
          <w:noProof w:val="0"/>
          <w:color w:val="808080" w:themeColor="background1" w:themeShade="80"/>
        </w:rPr>
        <w:instrText xml:space="preserve"> ADDIN EN.REFLIST </w:instrText>
      </w:r>
      <w:r w:rsidRPr="00213174">
        <w:rPr>
          <w:noProof w:val="0"/>
          <w:color w:val="808080" w:themeColor="background1" w:themeShade="80"/>
        </w:rPr>
        <w:fldChar w:fldCharType="separate"/>
      </w:r>
      <w:r w:rsidR="00BC188F" w:rsidRPr="00213174">
        <w:rPr>
          <w:noProof w:val="0"/>
        </w:rPr>
        <w:t>1</w:t>
      </w:r>
      <w:r w:rsidR="00BC188F" w:rsidRPr="00213174">
        <w:rPr>
          <w:noProof w:val="0"/>
        </w:rPr>
        <w:tab/>
        <w:t>Drayer, S. M.</w:t>
      </w:r>
      <w:r w:rsidR="00610962">
        <w:rPr>
          <w:noProof w:val="0"/>
        </w:rPr>
        <w:t>,</w:t>
      </w:r>
      <w:r w:rsidR="00BC188F" w:rsidRPr="00213174">
        <w:rPr>
          <w:noProof w:val="0"/>
        </w:rPr>
        <w:t xml:space="preserve"> Catherino, W. H. Prevalence, morbidity, and current medical management of uterine leiomyomas. </w:t>
      </w:r>
      <w:r w:rsidR="00610962" w:rsidRPr="00C91A9D">
        <w:rPr>
          <w:i/>
          <w:noProof w:val="0"/>
        </w:rPr>
        <w:t>International Journal of Gynecology &amp; Obstetrics.</w:t>
      </w:r>
      <w:r w:rsidR="00BC188F" w:rsidRPr="00213174">
        <w:rPr>
          <w:noProof w:val="0"/>
        </w:rPr>
        <w:t xml:space="preserve"> </w:t>
      </w:r>
      <w:r w:rsidR="00BC188F" w:rsidRPr="00213174">
        <w:rPr>
          <w:b/>
          <w:noProof w:val="0"/>
        </w:rPr>
        <w:t>131</w:t>
      </w:r>
      <w:r w:rsidR="00BC188F" w:rsidRPr="00213174">
        <w:rPr>
          <w:noProof w:val="0"/>
        </w:rPr>
        <w:t xml:space="preserve"> (2), 117-122 (2015).</w:t>
      </w:r>
    </w:p>
    <w:p w14:paraId="133D0B98" w14:textId="6EDAFD8F" w:rsidR="00BC188F" w:rsidRPr="00213174" w:rsidRDefault="00BC188F" w:rsidP="00FB3940">
      <w:pPr>
        <w:pStyle w:val="EndNoteBibliography"/>
        <w:widowControl/>
        <w:rPr>
          <w:noProof w:val="0"/>
        </w:rPr>
      </w:pPr>
      <w:r w:rsidRPr="00213174">
        <w:rPr>
          <w:noProof w:val="0"/>
        </w:rPr>
        <w:t>2</w:t>
      </w:r>
      <w:r w:rsidRPr="00213174">
        <w:rPr>
          <w:noProof w:val="0"/>
        </w:rPr>
        <w:tab/>
        <w:t>Wu, J.</w:t>
      </w:r>
      <w:r w:rsidR="00610962">
        <w:rPr>
          <w:noProof w:val="0"/>
        </w:rPr>
        <w:t>,</w:t>
      </w:r>
      <w:r w:rsidR="00213174" w:rsidRPr="00213174">
        <w:rPr>
          <w:i/>
          <w:noProof w:val="0"/>
        </w:rPr>
        <w:t xml:space="preserve"> et al.</w:t>
      </w:r>
      <w:r w:rsidRPr="00213174">
        <w:rPr>
          <w:noProof w:val="0"/>
        </w:rPr>
        <w:t xml:space="preserve"> Prevalence and clinical significance of mediator complex subunit 12 mutations in 362 Han Chinese samples with uterine leiomyoma. </w:t>
      </w:r>
      <w:r w:rsidRPr="00213174">
        <w:rPr>
          <w:i/>
          <w:noProof w:val="0"/>
        </w:rPr>
        <w:t>Oncol</w:t>
      </w:r>
      <w:r w:rsidR="00610962">
        <w:rPr>
          <w:i/>
          <w:noProof w:val="0"/>
        </w:rPr>
        <w:t>ogy</w:t>
      </w:r>
      <w:r w:rsidRPr="00213174">
        <w:rPr>
          <w:i/>
          <w:noProof w:val="0"/>
        </w:rPr>
        <w:t xml:space="preserve"> Lett</w:t>
      </w:r>
      <w:r w:rsidR="00610962">
        <w:rPr>
          <w:i/>
          <w:noProof w:val="0"/>
        </w:rPr>
        <w:t>ers</w:t>
      </w:r>
      <w:r w:rsidRPr="00213174">
        <w:rPr>
          <w:i/>
          <w:noProof w:val="0"/>
        </w:rPr>
        <w:t>.</w:t>
      </w:r>
      <w:r w:rsidRPr="00213174">
        <w:rPr>
          <w:noProof w:val="0"/>
        </w:rPr>
        <w:t xml:space="preserve"> </w:t>
      </w:r>
      <w:r w:rsidRPr="00213174">
        <w:rPr>
          <w:b/>
          <w:noProof w:val="0"/>
        </w:rPr>
        <w:t>14</w:t>
      </w:r>
      <w:r w:rsidRPr="00213174">
        <w:rPr>
          <w:noProof w:val="0"/>
        </w:rPr>
        <w:t xml:space="preserve"> (1), 47-54 (2017).</w:t>
      </w:r>
    </w:p>
    <w:p w14:paraId="1B05A0EB" w14:textId="4878DF94" w:rsidR="00BC188F" w:rsidRPr="00213174" w:rsidRDefault="00BC188F" w:rsidP="00FB3940">
      <w:pPr>
        <w:pStyle w:val="EndNoteBibliography"/>
        <w:widowControl/>
        <w:rPr>
          <w:noProof w:val="0"/>
        </w:rPr>
      </w:pPr>
      <w:r w:rsidRPr="00213174">
        <w:rPr>
          <w:noProof w:val="0"/>
        </w:rPr>
        <w:t>3</w:t>
      </w:r>
      <w:r w:rsidRPr="00213174">
        <w:rPr>
          <w:noProof w:val="0"/>
        </w:rPr>
        <w:tab/>
        <w:t>Falcone, T.</w:t>
      </w:r>
      <w:r w:rsidR="00610962">
        <w:rPr>
          <w:noProof w:val="0"/>
        </w:rPr>
        <w:t>,</w:t>
      </w:r>
      <w:r w:rsidRPr="00213174">
        <w:rPr>
          <w:noProof w:val="0"/>
        </w:rPr>
        <w:t xml:space="preserve"> Parker, W. H. Surgical management of leiomyomas for fertility or uterine preservation. </w:t>
      </w:r>
      <w:r w:rsidR="00610962" w:rsidRPr="00C91A9D">
        <w:rPr>
          <w:i/>
          <w:noProof w:val="0"/>
        </w:rPr>
        <w:t>Obstetrics &amp; Gynecology</w:t>
      </w:r>
      <w:r w:rsidRPr="00213174">
        <w:rPr>
          <w:i/>
          <w:noProof w:val="0"/>
        </w:rPr>
        <w:t>.</w:t>
      </w:r>
      <w:r w:rsidRPr="00213174">
        <w:rPr>
          <w:noProof w:val="0"/>
        </w:rPr>
        <w:t xml:space="preserve"> </w:t>
      </w:r>
      <w:r w:rsidRPr="00213174">
        <w:rPr>
          <w:b/>
          <w:noProof w:val="0"/>
        </w:rPr>
        <w:t>121</w:t>
      </w:r>
      <w:r w:rsidRPr="00213174">
        <w:rPr>
          <w:noProof w:val="0"/>
        </w:rPr>
        <w:t xml:space="preserve"> (4), 856-868 (2013).</w:t>
      </w:r>
    </w:p>
    <w:p w14:paraId="5387F146" w14:textId="304918C6" w:rsidR="00BC188F" w:rsidRPr="00213174" w:rsidRDefault="00BC188F" w:rsidP="00FB3940">
      <w:pPr>
        <w:pStyle w:val="EndNoteBibliography"/>
        <w:widowControl/>
        <w:rPr>
          <w:noProof w:val="0"/>
        </w:rPr>
      </w:pPr>
      <w:r w:rsidRPr="00213174">
        <w:rPr>
          <w:noProof w:val="0"/>
        </w:rPr>
        <w:t>4</w:t>
      </w:r>
      <w:r w:rsidRPr="00213174">
        <w:rPr>
          <w:noProof w:val="0"/>
        </w:rPr>
        <w:tab/>
        <w:t>Donnez, J.</w:t>
      </w:r>
      <w:r w:rsidR="00610962">
        <w:rPr>
          <w:noProof w:val="0"/>
        </w:rPr>
        <w:t>,</w:t>
      </w:r>
      <w:r w:rsidRPr="00213174">
        <w:rPr>
          <w:noProof w:val="0"/>
        </w:rPr>
        <w:t xml:space="preserve"> Dolmans, M. M. Uterine fibroid management: from the present to the future. </w:t>
      </w:r>
      <w:r w:rsidRPr="00213174">
        <w:rPr>
          <w:i/>
          <w:noProof w:val="0"/>
        </w:rPr>
        <w:t>Hum</w:t>
      </w:r>
      <w:r w:rsidR="00610962">
        <w:rPr>
          <w:i/>
          <w:noProof w:val="0"/>
        </w:rPr>
        <w:t>an</w:t>
      </w:r>
      <w:r w:rsidRPr="00213174">
        <w:rPr>
          <w:i/>
          <w:noProof w:val="0"/>
        </w:rPr>
        <w:t xml:space="preserve"> Reprod</w:t>
      </w:r>
      <w:r w:rsidR="00610962">
        <w:rPr>
          <w:i/>
          <w:noProof w:val="0"/>
        </w:rPr>
        <w:t>uction</w:t>
      </w:r>
      <w:r w:rsidRPr="00213174">
        <w:rPr>
          <w:i/>
          <w:noProof w:val="0"/>
        </w:rPr>
        <w:t xml:space="preserve"> Update.</w:t>
      </w:r>
      <w:r w:rsidRPr="00213174">
        <w:rPr>
          <w:noProof w:val="0"/>
        </w:rPr>
        <w:t xml:space="preserve"> </w:t>
      </w:r>
      <w:r w:rsidRPr="00213174">
        <w:rPr>
          <w:b/>
          <w:noProof w:val="0"/>
        </w:rPr>
        <w:t>22</w:t>
      </w:r>
      <w:r w:rsidRPr="00213174">
        <w:rPr>
          <w:noProof w:val="0"/>
        </w:rPr>
        <w:t xml:space="preserve"> (6), 665-686 (2016).</w:t>
      </w:r>
    </w:p>
    <w:p w14:paraId="05F42A16" w14:textId="55914CC1" w:rsidR="00BC188F" w:rsidRPr="00213174" w:rsidRDefault="00BC188F" w:rsidP="00FB3940">
      <w:pPr>
        <w:pStyle w:val="EndNoteBibliography"/>
        <w:widowControl/>
        <w:rPr>
          <w:noProof w:val="0"/>
        </w:rPr>
      </w:pPr>
      <w:r w:rsidRPr="00213174">
        <w:rPr>
          <w:noProof w:val="0"/>
        </w:rPr>
        <w:t>5</w:t>
      </w:r>
      <w:r w:rsidRPr="00213174">
        <w:rPr>
          <w:noProof w:val="0"/>
        </w:rPr>
        <w:tab/>
        <w:t>Gu, Y., Zhu, L., Liu, A., Ma, J.</w:t>
      </w:r>
      <w:r w:rsidR="00610962">
        <w:rPr>
          <w:noProof w:val="0"/>
        </w:rPr>
        <w:t>,</w:t>
      </w:r>
      <w:r w:rsidRPr="00213174">
        <w:rPr>
          <w:noProof w:val="0"/>
        </w:rPr>
        <w:t xml:space="preserve"> Lang, J. Analysis of hysterectomies for patients with uterine leiomyomas in China in 2010. </w:t>
      </w:r>
      <w:r w:rsidR="00610962" w:rsidRPr="00F57DC8">
        <w:rPr>
          <w:i/>
          <w:noProof w:val="0"/>
        </w:rPr>
        <w:t>International Journal of Gynecology &amp; Obstetrics</w:t>
      </w:r>
      <w:r w:rsidRPr="00213174">
        <w:rPr>
          <w:i/>
          <w:noProof w:val="0"/>
        </w:rPr>
        <w:t>.</w:t>
      </w:r>
      <w:r w:rsidRPr="00213174">
        <w:rPr>
          <w:noProof w:val="0"/>
        </w:rPr>
        <w:t xml:space="preserve"> </w:t>
      </w:r>
      <w:r w:rsidRPr="00213174">
        <w:rPr>
          <w:b/>
          <w:noProof w:val="0"/>
        </w:rPr>
        <w:t>129</w:t>
      </w:r>
      <w:r w:rsidRPr="00213174">
        <w:rPr>
          <w:noProof w:val="0"/>
        </w:rPr>
        <w:t xml:space="preserve"> (1), 71-74 (2015).</w:t>
      </w:r>
    </w:p>
    <w:p w14:paraId="14C492AD" w14:textId="57FA1AB6" w:rsidR="00BC188F" w:rsidRPr="00213174" w:rsidRDefault="00BC188F" w:rsidP="00FB3940">
      <w:pPr>
        <w:pStyle w:val="EndNoteBibliography"/>
        <w:widowControl/>
        <w:rPr>
          <w:noProof w:val="0"/>
        </w:rPr>
      </w:pPr>
      <w:r w:rsidRPr="00213174">
        <w:rPr>
          <w:noProof w:val="0"/>
        </w:rPr>
        <w:t>6</w:t>
      </w:r>
      <w:r w:rsidRPr="00213174">
        <w:rPr>
          <w:noProof w:val="0"/>
        </w:rPr>
        <w:tab/>
        <w:t>Cheng, P. J.</w:t>
      </w:r>
      <w:r w:rsidR="00610962">
        <w:rPr>
          <w:noProof w:val="0"/>
        </w:rPr>
        <w:t>,</w:t>
      </w:r>
      <w:r w:rsidRPr="00213174">
        <w:rPr>
          <w:noProof w:val="0"/>
        </w:rPr>
        <w:t xml:space="preserve"> Duan, T. China's new two-child policy: maternity care in the new multiparous era. </w:t>
      </w:r>
      <w:r w:rsidRPr="00213174">
        <w:rPr>
          <w:i/>
          <w:noProof w:val="0"/>
        </w:rPr>
        <w:t>BJOG.</w:t>
      </w:r>
      <w:r w:rsidRPr="00213174">
        <w:rPr>
          <w:noProof w:val="0"/>
        </w:rPr>
        <w:t xml:space="preserve"> </w:t>
      </w:r>
      <w:r w:rsidRPr="00213174">
        <w:rPr>
          <w:b/>
          <w:noProof w:val="0"/>
        </w:rPr>
        <w:t>123 Suppl 3</w:t>
      </w:r>
      <w:r w:rsidR="00886D42">
        <w:rPr>
          <w:b/>
          <w:noProof w:val="0"/>
        </w:rPr>
        <w:t>,</w:t>
      </w:r>
      <w:r w:rsidRPr="00213174">
        <w:rPr>
          <w:noProof w:val="0"/>
        </w:rPr>
        <w:t xml:space="preserve"> 7-9 (2016).</w:t>
      </w:r>
    </w:p>
    <w:p w14:paraId="45ABD2FB" w14:textId="30DFA883" w:rsidR="00BC188F" w:rsidRPr="00213174" w:rsidRDefault="00BC188F" w:rsidP="00FB3940">
      <w:pPr>
        <w:pStyle w:val="EndNoteBibliography"/>
        <w:widowControl/>
        <w:rPr>
          <w:noProof w:val="0"/>
        </w:rPr>
      </w:pPr>
      <w:r w:rsidRPr="00213174">
        <w:rPr>
          <w:noProof w:val="0"/>
        </w:rPr>
        <w:t>7</w:t>
      </w:r>
      <w:r w:rsidRPr="00213174">
        <w:rPr>
          <w:noProof w:val="0"/>
        </w:rPr>
        <w:tab/>
        <w:t>Tinelli, A.</w:t>
      </w:r>
      <w:r w:rsidR="00610962">
        <w:rPr>
          <w:noProof w:val="0"/>
        </w:rPr>
        <w:t>,</w:t>
      </w:r>
      <w:r w:rsidR="00213174" w:rsidRPr="00213174">
        <w:rPr>
          <w:i/>
          <w:noProof w:val="0"/>
        </w:rPr>
        <w:t xml:space="preserve"> et al.</w:t>
      </w:r>
      <w:r w:rsidRPr="00213174">
        <w:rPr>
          <w:noProof w:val="0"/>
        </w:rPr>
        <w:t xml:space="preserve"> Laparoscopic myomectomy focusing on the myoma pseudocapsule: technical and outcome reports. </w:t>
      </w:r>
      <w:r w:rsidRPr="00213174">
        <w:rPr>
          <w:i/>
          <w:noProof w:val="0"/>
        </w:rPr>
        <w:t>Hum</w:t>
      </w:r>
      <w:r w:rsidR="002D20D1">
        <w:rPr>
          <w:i/>
          <w:noProof w:val="0"/>
        </w:rPr>
        <w:t>an</w:t>
      </w:r>
      <w:r w:rsidRPr="00213174">
        <w:rPr>
          <w:i/>
          <w:noProof w:val="0"/>
        </w:rPr>
        <w:t xml:space="preserve"> Reprod</w:t>
      </w:r>
      <w:r w:rsidR="002D20D1">
        <w:rPr>
          <w:i/>
          <w:noProof w:val="0"/>
        </w:rPr>
        <w:t>uction</w:t>
      </w:r>
      <w:r w:rsidRPr="00213174">
        <w:rPr>
          <w:i/>
          <w:noProof w:val="0"/>
        </w:rPr>
        <w:t>.</w:t>
      </w:r>
      <w:r w:rsidRPr="00213174">
        <w:rPr>
          <w:noProof w:val="0"/>
        </w:rPr>
        <w:t xml:space="preserve"> </w:t>
      </w:r>
      <w:r w:rsidRPr="00213174">
        <w:rPr>
          <w:b/>
          <w:noProof w:val="0"/>
        </w:rPr>
        <w:t>27</w:t>
      </w:r>
      <w:r w:rsidRPr="00213174">
        <w:rPr>
          <w:noProof w:val="0"/>
        </w:rPr>
        <w:t xml:space="preserve"> (2), 427-435 (2012).</w:t>
      </w:r>
    </w:p>
    <w:p w14:paraId="3389512D" w14:textId="1BB58854" w:rsidR="00BC188F" w:rsidRPr="00213174" w:rsidRDefault="00BC188F" w:rsidP="00FB3940">
      <w:pPr>
        <w:pStyle w:val="EndNoteBibliography"/>
        <w:widowControl/>
        <w:rPr>
          <w:noProof w:val="0"/>
        </w:rPr>
      </w:pPr>
      <w:r w:rsidRPr="00213174">
        <w:rPr>
          <w:noProof w:val="0"/>
        </w:rPr>
        <w:t>8</w:t>
      </w:r>
      <w:r w:rsidRPr="00213174">
        <w:rPr>
          <w:noProof w:val="0"/>
        </w:rPr>
        <w:tab/>
        <w:t>Agdi, M.</w:t>
      </w:r>
      <w:r w:rsidR="00610962">
        <w:rPr>
          <w:noProof w:val="0"/>
        </w:rPr>
        <w:t>,</w:t>
      </w:r>
      <w:r w:rsidRPr="00213174">
        <w:rPr>
          <w:noProof w:val="0"/>
        </w:rPr>
        <w:t xml:space="preserve"> Tulandi, T. Minimally invasive approach for myomectomy. </w:t>
      </w:r>
      <w:r w:rsidRPr="00213174">
        <w:rPr>
          <w:i/>
          <w:noProof w:val="0"/>
        </w:rPr>
        <w:t>Semin</w:t>
      </w:r>
      <w:r w:rsidR="002D20D1">
        <w:rPr>
          <w:i/>
          <w:noProof w:val="0"/>
        </w:rPr>
        <w:t>ars in</w:t>
      </w:r>
      <w:r w:rsidRPr="00213174">
        <w:rPr>
          <w:i/>
          <w:noProof w:val="0"/>
        </w:rPr>
        <w:t xml:space="preserve"> Reprod</w:t>
      </w:r>
      <w:r w:rsidR="002D20D1">
        <w:rPr>
          <w:i/>
          <w:noProof w:val="0"/>
        </w:rPr>
        <w:t>uctive</w:t>
      </w:r>
      <w:r w:rsidRPr="00213174">
        <w:rPr>
          <w:i/>
          <w:noProof w:val="0"/>
        </w:rPr>
        <w:t xml:space="preserve"> Med</w:t>
      </w:r>
      <w:r w:rsidR="002D20D1">
        <w:rPr>
          <w:i/>
          <w:noProof w:val="0"/>
        </w:rPr>
        <w:t>icine</w:t>
      </w:r>
      <w:r w:rsidRPr="00213174">
        <w:rPr>
          <w:i/>
          <w:noProof w:val="0"/>
        </w:rPr>
        <w:t>.</w:t>
      </w:r>
      <w:r w:rsidRPr="00213174">
        <w:rPr>
          <w:noProof w:val="0"/>
        </w:rPr>
        <w:t xml:space="preserve"> </w:t>
      </w:r>
      <w:r w:rsidRPr="00213174">
        <w:rPr>
          <w:b/>
          <w:noProof w:val="0"/>
        </w:rPr>
        <w:t>28</w:t>
      </w:r>
      <w:r w:rsidRPr="00213174">
        <w:rPr>
          <w:noProof w:val="0"/>
        </w:rPr>
        <w:t xml:space="preserve"> (3), 228-234 (2010).</w:t>
      </w:r>
    </w:p>
    <w:p w14:paraId="43227AAD" w14:textId="1E3BCA6C" w:rsidR="00BC188F" w:rsidRPr="00213174" w:rsidRDefault="00BC188F" w:rsidP="00FB3940">
      <w:pPr>
        <w:pStyle w:val="EndNoteBibliography"/>
        <w:widowControl/>
        <w:rPr>
          <w:noProof w:val="0"/>
        </w:rPr>
      </w:pPr>
      <w:r w:rsidRPr="00213174">
        <w:rPr>
          <w:noProof w:val="0"/>
        </w:rPr>
        <w:t>9</w:t>
      </w:r>
      <w:r w:rsidRPr="00213174">
        <w:rPr>
          <w:noProof w:val="0"/>
        </w:rPr>
        <w:tab/>
        <w:t xml:space="preserve">Al-Talib, A. Factors contributing to failure of laparoscopic myomectomy. </w:t>
      </w:r>
      <w:r w:rsidRPr="00213174">
        <w:rPr>
          <w:i/>
          <w:noProof w:val="0"/>
        </w:rPr>
        <w:t>Surg</w:t>
      </w:r>
      <w:r w:rsidR="002D20D1">
        <w:rPr>
          <w:i/>
          <w:noProof w:val="0"/>
        </w:rPr>
        <w:t>ical</w:t>
      </w:r>
      <w:r w:rsidRPr="00213174">
        <w:rPr>
          <w:i/>
          <w:noProof w:val="0"/>
        </w:rPr>
        <w:t xml:space="preserve"> Technol</w:t>
      </w:r>
      <w:r w:rsidR="002D20D1">
        <w:rPr>
          <w:i/>
          <w:noProof w:val="0"/>
        </w:rPr>
        <w:t>ogy</w:t>
      </w:r>
      <w:r w:rsidRPr="00213174">
        <w:rPr>
          <w:i/>
          <w:noProof w:val="0"/>
        </w:rPr>
        <w:t xml:space="preserve"> Int</w:t>
      </w:r>
      <w:r w:rsidR="002D20D1">
        <w:rPr>
          <w:i/>
          <w:noProof w:val="0"/>
        </w:rPr>
        <w:t>ernational</w:t>
      </w:r>
      <w:r w:rsidRPr="00213174">
        <w:rPr>
          <w:i/>
          <w:noProof w:val="0"/>
        </w:rPr>
        <w:t>.</w:t>
      </w:r>
      <w:r w:rsidRPr="00213174">
        <w:rPr>
          <w:noProof w:val="0"/>
        </w:rPr>
        <w:t xml:space="preserve"> </w:t>
      </w:r>
      <w:r w:rsidRPr="00213174">
        <w:rPr>
          <w:b/>
          <w:noProof w:val="0"/>
        </w:rPr>
        <w:t>23</w:t>
      </w:r>
      <w:r w:rsidRPr="00213174">
        <w:rPr>
          <w:noProof w:val="0"/>
        </w:rPr>
        <w:t xml:space="preserve"> 149-151 (2013).</w:t>
      </w:r>
    </w:p>
    <w:p w14:paraId="6B5A375F" w14:textId="76D144C8" w:rsidR="00BC188F" w:rsidRPr="00213174" w:rsidRDefault="00BC188F" w:rsidP="00FB3940">
      <w:pPr>
        <w:pStyle w:val="EndNoteBibliography"/>
        <w:widowControl/>
        <w:rPr>
          <w:noProof w:val="0"/>
        </w:rPr>
      </w:pPr>
      <w:r w:rsidRPr="00213174">
        <w:rPr>
          <w:noProof w:val="0"/>
        </w:rPr>
        <w:t>10</w:t>
      </w:r>
      <w:r w:rsidRPr="00213174">
        <w:rPr>
          <w:noProof w:val="0"/>
        </w:rPr>
        <w:tab/>
        <w:t>Saccardi, C.</w:t>
      </w:r>
      <w:r w:rsidR="00610962">
        <w:rPr>
          <w:noProof w:val="0"/>
        </w:rPr>
        <w:t>,</w:t>
      </w:r>
      <w:r w:rsidR="00213174" w:rsidRPr="00213174">
        <w:rPr>
          <w:i/>
          <w:noProof w:val="0"/>
        </w:rPr>
        <w:t xml:space="preserve"> et al.</w:t>
      </w:r>
      <w:r w:rsidRPr="00213174">
        <w:rPr>
          <w:noProof w:val="0"/>
        </w:rPr>
        <w:t xml:space="preserve"> Limits and complications of laparoscopic myomectomy: which are the best predictors? A large cohort single-center experience. </w:t>
      </w:r>
      <w:r w:rsidRPr="00213174">
        <w:rPr>
          <w:i/>
          <w:noProof w:val="0"/>
        </w:rPr>
        <w:t>Arch</w:t>
      </w:r>
      <w:r w:rsidR="002D20D1">
        <w:rPr>
          <w:i/>
          <w:noProof w:val="0"/>
        </w:rPr>
        <w:t>ives of</w:t>
      </w:r>
      <w:r w:rsidRPr="00213174">
        <w:rPr>
          <w:i/>
          <w:noProof w:val="0"/>
        </w:rPr>
        <w:t xml:space="preserve"> Gynecol</w:t>
      </w:r>
      <w:r w:rsidR="002D20D1">
        <w:rPr>
          <w:i/>
          <w:noProof w:val="0"/>
        </w:rPr>
        <w:t>ogy and</w:t>
      </w:r>
      <w:r w:rsidRPr="00213174">
        <w:rPr>
          <w:i/>
          <w:noProof w:val="0"/>
        </w:rPr>
        <w:t xml:space="preserve"> Obstet</w:t>
      </w:r>
      <w:r w:rsidR="002D20D1">
        <w:rPr>
          <w:i/>
          <w:noProof w:val="0"/>
        </w:rPr>
        <w:t>rics</w:t>
      </w:r>
      <w:r w:rsidRPr="00213174">
        <w:rPr>
          <w:i/>
          <w:noProof w:val="0"/>
        </w:rPr>
        <w:t>.</w:t>
      </w:r>
      <w:r w:rsidRPr="00213174">
        <w:rPr>
          <w:noProof w:val="0"/>
        </w:rPr>
        <w:t xml:space="preserve"> </w:t>
      </w:r>
      <w:r w:rsidRPr="00213174">
        <w:rPr>
          <w:b/>
          <w:noProof w:val="0"/>
        </w:rPr>
        <w:t>290</w:t>
      </w:r>
      <w:r w:rsidRPr="00213174">
        <w:rPr>
          <w:noProof w:val="0"/>
        </w:rPr>
        <w:t xml:space="preserve"> (5), 951-956 (2014).</w:t>
      </w:r>
    </w:p>
    <w:p w14:paraId="1E0CA53B" w14:textId="5548ABA9" w:rsidR="00BC188F" w:rsidRPr="00213174" w:rsidRDefault="00BC188F" w:rsidP="00FB3940">
      <w:pPr>
        <w:pStyle w:val="EndNoteBibliography"/>
        <w:widowControl/>
        <w:rPr>
          <w:noProof w:val="0"/>
        </w:rPr>
      </w:pPr>
      <w:r w:rsidRPr="00213174">
        <w:rPr>
          <w:noProof w:val="0"/>
        </w:rPr>
        <w:t>11</w:t>
      </w:r>
      <w:r w:rsidRPr="00213174">
        <w:rPr>
          <w:noProof w:val="0"/>
        </w:rPr>
        <w:tab/>
        <w:t>Sizzi, O.</w:t>
      </w:r>
      <w:r w:rsidR="00610962">
        <w:rPr>
          <w:noProof w:val="0"/>
        </w:rPr>
        <w:t>,</w:t>
      </w:r>
      <w:r w:rsidR="00213174" w:rsidRPr="00213174">
        <w:rPr>
          <w:i/>
          <w:noProof w:val="0"/>
        </w:rPr>
        <w:t xml:space="preserve"> et al.</w:t>
      </w:r>
      <w:r w:rsidRPr="00213174">
        <w:rPr>
          <w:noProof w:val="0"/>
        </w:rPr>
        <w:t xml:space="preserve"> Italian multicenter study on complications of laparoscopic myomectomy. </w:t>
      </w:r>
      <w:r w:rsidRPr="00213174">
        <w:rPr>
          <w:i/>
          <w:noProof w:val="0"/>
        </w:rPr>
        <w:t>J</w:t>
      </w:r>
      <w:r w:rsidR="002D20D1">
        <w:rPr>
          <w:i/>
          <w:noProof w:val="0"/>
        </w:rPr>
        <w:t>ournal of</w:t>
      </w:r>
      <w:r w:rsidRPr="00213174">
        <w:rPr>
          <w:i/>
          <w:noProof w:val="0"/>
        </w:rPr>
        <w:t xml:space="preserve"> Minim</w:t>
      </w:r>
      <w:r w:rsidR="002D20D1">
        <w:rPr>
          <w:i/>
          <w:noProof w:val="0"/>
        </w:rPr>
        <w:t>ally</w:t>
      </w:r>
      <w:r w:rsidRPr="00213174">
        <w:rPr>
          <w:i/>
          <w:noProof w:val="0"/>
        </w:rPr>
        <w:t xml:space="preserve"> Invasive Gynecol</w:t>
      </w:r>
      <w:r w:rsidR="002D20D1">
        <w:rPr>
          <w:i/>
          <w:noProof w:val="0"/>
        </w:rPr>
        <w:t>ogy</w:t>
      </w:r>
      <w:r w:rsidRPr="00213174">
        <w:rPr>
          <w:i/>
          <w:noProof w:val="0"/>
        </w:rPr>
        <w:t>.</w:t>
      </w:r>
      <w:r w:rsidRPr="00213174">
        <w:rPr>
          <w:noProof w:val="0"/>
        </w:rPr>
        <w:t xml:space="preserve"> </w:t>
      </w:r>
      <w:r w:rsidRPr="00213174">
        <w:rPr>
          <w:b/>
          <w:noProof w:val="0"/>
        </w:rPr>
        <w:t>14</w:t>
      </w:r>
      <w:r w:rsidRPr="00213174">
        <w:rPr>
          <w:noProof w:val="0"/>
        </w:rPr>
        <w:t xml:space="preserve"> (4), 453-462 (2007).</w:t>
      </w:r>
    </w:p>
    <w:p w14:paraId="32453161" w14:textId="5342F33A" w:rsidR="00BC188F" w:rsidRPr="00213174" w:rsidRDefault="00BC188F" w:rsidP="00FB3940">
      <w:pPr>
        <w:pStyle w:val="EndNoteBibliography"/>
        <w:widowControl/>
        <w:rPr>
          <w:noProof w:val="0"/>
        </w:rPr>
      </w:pPr>
      <w:r w:rsidRPr="00213174">
        <w:rPr>
          <w:noProof w:val="0"/>
        </w:rPr>
        <w:t>12</w:t>
      </w:r>
      <w:r w:rsidRPr="00213174">
        <w:rPr>
          <w:noProof w:val="0"/>
        </w:rPr>
        <w:tab/>
        <w:t>Buckley, V. A.</w:t>
      </w:r>
      <w:r w:rsidR="00610962">
        <w:rPr>
          <w:noProof w:val="0"/>
        </w:rPr>
        <w:t>,</w:t>
      </w:r>
      <w:r w:rsidR="00213174" w:rsidRPr="00213174">
        <w:rPr>
          <w:i/>
          <w:noProof w:val="0"/>
        </w:rPr>
        <w:t xml:space="preserve"> et al.</w:t>
      </w:r>
      <w:r w:rsidRPr="00213174">
        <w:rPr>
          <w:noProof w:val="0"/>
        </w:rPr>
        <w:t xml:space="preserve"> Laparoscopic myomectomy: clinical outcomes and comparative evidence. </w:t>
      </w:r>
      <w:r w:rsidR="002D20D1" w:rsidRPr="00213174">
        <w:rPr>
          <w:i/>
          <w:noProof w:val="0"/>
        </w:rPr>
        <w:t>J</w:t>
      </w:r>
      <w:r w:rsidR="002D20D1">
        <w:rPr>
          <w:i/>
          <w:noProof w:val="0"/>
        </w:rPr>
        <w:t>ournal of</w:t>
      </w:r>
      <w:r w:rsidR="002D20D1" w:rsidRPr="00213174">
        <w:rPr>
          <w:i/>
          <w:noProof w:val="0"/>
        </w:rPr>
        <w:t xml:space="preserve"> Minim</w:t>
      </w:r>
      <w:r w:rsidR="002D20D1">
        <w:rPr>
          <w:i/>
          <w:noProof w:val="0"/>
        </w:rPr>
        <w:t>ally</w:t>
      </w:r>
      <w:r w:rsidR="002D20D1" w:rsidRPr="00213174">
        <w:rPr>
          <w:i/>
          <w:noProof w:val="0"/>
        </w:rPr>
        <w:t xml:space="preserve"> Invasive Gynecol</w:t>
      </w:r>
      <w:r w:rsidR="002D20D1">
        <w:rPr>
          <w:i/>
          <w:noProof w:val="0"/>
        </w:rPr>
        <w:t>ogy</w:t>
      </w:r>
      <w:r w:rsidRPr="00213174">
        <w:rPr>
          <w:i/>
          <w:noProof w:val="0"/>
        </w:rPr>
        <w:t>.</w:t>
      </w:r>
      <w:r w:rsidRPr="00213174">
        <w:rPr>
          <w:noProof w:val="0"/>
        </w:rPr>
        <w:t xml:space="preserve"> </w:t>
      </w:r>
      <w:r w:rsidRPr="00213174">
        <w:rPr>
          <w:b/>
          <w:noProof w:val="0"/>
        </w:rPr>
        <w:t>22</w:t>
      </w:r>
      <w:r w:rsidRPr="00213174">
        <w:rPr>
          <w:noProof w:val="0"/>
        </w:rPr>
        <w:t xml:space="preserve"> (1), 11-25 (2015).</w:t>
      </w:r>
    </w:p>
    <w:p w14:paraId="6BC81C3A" w14:textId="0A5A358C" w:rsidR="00BC188F" w:rsidRPr="00213174" w:rsidRDefault="00BC188F" w:rsidP="00FB3940">
      <w:pPr>
        <w:pStyle w:val="EndNoteBibliography"/>
        <w:widowControl/>
        <w:rPr>
          <w:noProof w:val="0"/>
        </w:rPr>
      </w:pPr>
      <w:r w:rsidRPr="00213174">
        <w:rPr>
          <w:noProof w:val="0"/>
        </w:rPr>
        <w:t>13</w:t>
      </w:r>
      <w:r w:rsidRPr="00213174">
        <w:rPr>
          <w:noProof w:val="0"/>
        </w:rPr>
        <w:tab/>
        <w:t>Glaser, L. M., Friedman, J., Tsai, S., Chaudhari, A.</w:t>
      </w:r>
      <w:r w:rsidR="00610962">
        <w:rPr>
          <w:noProof w:val="0"/>
        </w:rPr>
        <w:t>,</w:t>
      </w:r>
      <w:r w:rsidRPr="00213174">
        <w:rPr>
          <w:noProof w:val="0"/>
        </w:rPr>
        <w:t xml:space="preserve"> Milad, M. Laparoscopic myomectomy and morcellation: A review of techniques, outcomes, and practice guidelines. </w:t>
      </w:r>
      <w:r w:rsidRPr="00213174">
        <w:rPr>
          <w:i/>
          <w:noProof w:val="0"/>
        </w:rPr>
        <w:t>Best Pract</w:t>
      </w:r>
      <w:r w:rsidR="002D20D1">
        <w:rPr>
          <w:i/>
          <w:noProof w:val="0"/>
        </w:rPr>
        <w:t xml:space="preserve">ice &amp; </w:t>
      </w:r>
      <w:r w:rsidRPr="00213174">
        <w:rPr>
          <w:i/>
          <w:noProof w:val="0"/>
        </w:rPr>
        <w:t>Res</w:t>
      </w:r>
      <w:r w:rsidR="002D20D1">
        <w:rPr>
          <w:i/>
          <w:noProof w:val="0"/>
        </w:rPr>
        <w:t>earch:</w:t>
      </w:r>
      <w:r w:rsidRPr="00213174">
        <w:rPr>
          <w:i/>
          <w:noProof w:val="0"/>
        </w:rPr>
        <w:t xml:space="preserve"> Clin</w:t>
      </w:r>
      <w:r w:rsidR="002D20D1">
        <w:rPr>
          <w:i/>
          <w:noProof w:val="0"/>
        </w:rPr>
        <w:t>ical</w:t>
      </w:r>
      <w:r w:rsidRPr="00213174">
        <w:rPr>
          <w:i/>
          <w:noProof w:val="0"/>
        </w:rPr>
        <w:t xml:space="preserve"> Obstet</w:t>
      </w:r>
      <w:r w:rsidR="002D20D1">
        <w:rPr>
          <w:i/>
          <w:noProof w:val="0"/>
        </w:rPr>
        <w:t>rics &amp;</w:t>
      </w:r>
      <w:r w:rsidRPr="00213174">
        <w:rPr>
          <w:i/>
          <w:noProof w:val="0"/>
        </w:rPr>
        <w:t xml:space="preserve"> Gynaecol</w:t>
      </w:r>
      <w:r w:rsidR="002D20D1">
        <w:rPr>
          <w:i/>
          <w:noProof w:val="0"/>
        </w:rPr>
        <w:t>ogy</w:t>
      </w:r>
      <w:r w:rsidRPr="00213174">
        <w:rPr>
          <w:i/>
          <w:noProof w:val="0"/>
        </w:rPr>
        <w:t>.</w:t>
      </w:r>
      <w:r w:rsidRPr="00213174">
        <w:rPr>
          <w:noProof w:val="0"/>
        </w:rPr>
        <w:t xml:space="preserve"> </w:t>
      </w:r>
      <w:r w:rsidRPr="00213174">
        <w:rPr>
          <w:b/>
          <w:noProof w:val="0"/>
        </w:rPr>
        <w:t>46</w:t>
      </w:r>
      <w:r w:rsidR="00610962">
        <w:rPr>
          <w:b/>
          <w:noProof w:val="0"/>
        </w:rPr>
        <w:t>,</w:t>
      </w:r>
      <w:r w:rsidRPr="00213174">
        <w:rPr>
          <w:noProof w:val="0"/>
        </w:rPr>
        <w:t xml:space="preserve"> 99-112 (2018).</w:t>
      </w:r>
    </w:p>
    <w:p w14:paraId="47B29BE3" w14:textId="64566AF1" w:rsidR="00BC188F" w:rsidRPr="00213174" w:rsidRDefault="00BC188F" w:rsidP="00FB3940">
      <w:pPr>
        <w:pStyle w:val="EndNoteBibliography"/>
        <w:widowControl/>
        <w:rPr>
          <w:noProof w:val="0"/>
        </w:rPr>
      </w:pPr>
      <w:r w:rsidRPr="00213174">
        <w:rPr>
          <w:noProof w:val="0"/>
        </w:rPr>
        <w:t>14</w:t>
      </w:r>
      <w:r w:rsidRPr="00213174">
        <w:rPr>
          <w:noProof w:val="0"/>
        </w:rPr>
        <w:tab/>
        <w:t>Kelly, B. A., Bright, P.</w:t>
      </w:r>
      <w:r w:rsidR="00610962">
        <w:rPr>
          <w:noProof w:val="0"/>
        </w:rPr>
        <w:t>,</w:t>
      </w:r>
      <w:r w:rsidRPr="00213174">
        <w:rPr>
          <w:noProof w:val="0"/>
        </w:rPr>
        <w:t xml:space="preserve"> Mackenzie, I. Z. Does the surgical approach used for myomectomy influence the morbidity in subsequent pregnancy? </w:t>
      </w:r>
      <w:r w:rsidRPr="00213174">
        <w:rPr>
          <w:i/>
          <w:noProof w:val="0"/>
        </w:rPr>
        <w:t>J</w:t>
      </w:r>
      <w:r w:rsidR="002D20D1">
        <w:rPr>
          <w:i/>
          <w:noProof w:val="0"/>
        </w:rPr>
        <w:t>ournal of</w:t>
      </w:r>
      <w:r w:rsidRPr="00213174">
        <w:rPr>
          <w:i/>
          <w:noProof w:val="0"/>
        </w:rPr>
        <w:t xml:space="preserve"> Obstet</w:t>
      </w:r>
      <w:r w:rsidR="002D20D1">
        <w:rPr>
          <w:i/>
          <w:noProof w:val="0"/>
        </w:rPr>
        <w:t>rics &amp;</w:t>
      </w:r>
      <w:r w:rsidRPr="00213174">
        <w:rPr>
          <w:i/>
          <w:noProof w:val="0"/>
        </w:rPr>
        <w:t xml:space="preserve"> Gynaecol</w:t>
      </w:r>
      <w:r w:rsidR="002D20D1">
        <w:rPr>
          <w:i/>
          <w:noProof w:val="0"/>
        </w:rPr>
        <w:t>ogy</w:t>
      </w:r>
      <w:r w:rsidRPr="00213174">
        <w:rPr>
          <w:i/>
          <w:noProof w:val="0"/>
        </w:rPr>
        <w:t>.</w:t>
      </w:r>
      <w:r w:rsidRPr="00213174">
        <w:rPr>
          <w:noProof w:val="0"/>
        </w:rPr>
        <w:t xml:space="preserve"> </w:t>
      </w:r>
      <w:r w:rsidRPr="00213174">
        <w:rPr>
          <w:b/>
          <w:noProof w:val="0"/>
        </w:rPr>
        <w:t>28</w:t>
      </w:r>
      <w:r w:rsidRPr="00213174">
        <w:rPr>
          <w:noProof w:val="0"/>
        </w:rPr>
        <w:t xml:space="preserve"> (1), 77-81 (2008).</w:t>
      </w:r>
    </w:p>
    <w:p w14:paraId="451F73FC" w14:textId="5F54A713" w:rsidR="00BC188F" w:rsidRPr="00213174" w:rsidRDefault="00BC188F" w:rsidP="00FB3940">
      <w:pPr>
        <w:pStyle w:val="EndNoteBibliography"/>
        <w:widowControl/>
        <w:rPr>
          <w:noProof w:val="0"/>
        </w:rPr>
      </w:pPr>
      <w:r w:rsidRPr="00213174">
        <w:rPr>
          <w:noProof w:val="0"/>
        </w:rPr>
        <w:lastRenderedPageBreak/>
        <w:t>15</w:t>
      </w:r>
      <w:r w:rsidRPr="00213174">
        <w:rPr>
          <w:noProof w:val="0"/>
        </w:rPr>
        <w:tab/>
        <w:t>Tian, Y. C., Long, T. F.</w:t>
      </w:r>
      <w:r w:rsidR="00610962">
        <w:rPr>
          <w:noProof w:val="0"/>
        </w:rPr>
        <w:t>,</w:t>
      </w:r>
      <w:r w:rsidRPr="00213174">
        <w:rPr>
          <w:noProof w:val="0"/>
        </w:rPr>
        <w:t xml:space="preserve"> Dai, Y. M. Pregnancy outcomes following different surgical approaches of myomectomy. </w:t>
      </w:r>
      <w:r w:rsidRPr="00213174">
        <w:rPr>
          <w:i/>
          <w:noProof w:val="0"/>
        </w:rPr>
        <w:t>J</w:t>
      </w:r>
      <w:r w:rsidR="002D20D1">
        <w:rPr>
          <w:i/>
          <w:noProof w:val="0"/>
        </w:rPr>
        <w:t>ournal of</w:t>
      </w:r>
      <w:r w:rsidRPr="00213174">
        <w:rPr>
          <w:i/>
          <w:noProof w:val="0"/>
        </w:rPr>
        <w:t xml:space="preserve"> Obstet</w:t>
      </w:r>
      <w:r w:rsidR="002D20D1">
        <w:rPr>
          <w:i/>
          <w:noProof w:val="0"/>
        </w:rPr>
        <w:t>rics and</w:t>
      </w:r>
      <w:r w:rsidRPr="00213174">
        <w:rPr>
          <w:i/>
          <w:noProof w:val="0"/>
        </w:rPr>
        <w:t xml:space="preserve"> Gynaecol</w:t>
      </w:r>
      <w:r w:rsidR="002D20D1">
        <w:rPr>
          <w:i/>
          <w:noProof w:val="0"/>
        </w:rPr>
        <w:t>ogical</w:t>
      </w:r>
      <w:r w:rsidRPr="00213174">
        <w:rPr>
          <w:i/>
          <w:noProof w:val="0"/>
        </w:rPr>
        <w:t xml:space="preserve"> Res</w:t>
      </w:r>
      <w:r w:rsidR="002D20D1">
        <w:rPr>
          <w:i/>
          <w:noProof w:val="0"/>
        </w:rPr>
        <w:t>earch</w:t>
      </w:r>
      <w:r w:rsidRPr="00213174">
        <w:rPr>
          <w:i/>
          <w:noProof w:val="0"/>
        </w:rPr>
        <w:t>.</w:t>
      </w:r>
      <w:r w:rsidRPr="00213174">
        <w:rPr>
          <w:noProof w:val="0"/>
        </w:rPr>
        <w:t xml:space="preserve"> </w:t>
      </w:r>
      <w:r w:rsidRPr="00213174">
        <w:rPr>
          <w:b/>
          <w:noProof w:val="0"/>
        </w:rPr>
        <w:t>41</w:t>
      </w:r>
      <w:r w:rsidRPr="00213174">
        <w:rPr>
          <w:noProof w:val="0"/>
        </w:rPr>
        <w:t xml:space="preserve"> (3), 350-357 (2015).</w:t>
      </w:r>
    </w:p>
    <w:p w14:paraId="0912A2F1" w14:textId="70F85359" w:rsidR="00BC188F" w:rsidRPr="00213174" w:rsidRDefault="00BC188F" w:rsidP="00FB3940">
      <w:pPr>
        <w:pStyle w:val="EndNoteBibliography"/>
        <w:widowControl/>
        <w:rPr>
          <w:noProof w:val="0"/>
        </w:rPr>
      </w:pPr>
      <w:r w:rsidRPr="00213174">
        <w:rPr>
          <w:noProof w:val="0"/>
        </w:rPr>
        <w:t>16</w:t>
      </w:r>
      <w:r w:rsidRPr="00213174">
        <w:rPr>
          <w:noProof w:val="0"/>
        </w:rPr>
        <w:tab/>
        <w:t>Zhong, S. L., Zeng, L. P., Li, H.</w:t>
      </w:r>
      <w:r w:rsidR="00610962">
        <w:rPr>
          <w:noProof w:val="0"/>
        </w:rPr>
        <w:t>,</w:t>
      </w:r>
      <w:r w:rsidRPr="00213174">
        <w:rPr>
          <w:noProof w:val="0"/>
        </w:rPr>
        <w:t xml:space="preserve"> Wu, R. F. Development and evaluation of an improved laparoscopic myomectomy adopting intracapsular rotary-cut procedures. </w:t>
      </w:r>
      <w:r w:rsidR="002D20D1" w:rsidRPr="00C91A9D">
        <w:rPr>
          <w:i/>
          <w:noProof w:val="0"/>
        </w:rPr>
        <w:t>European Journal of Obstetrics &amp; Gynecology and Reproductive Biology</w:t>
      </w:r>
      <w:r w:rsidRPr="00213174">
        <w:rPr>
          <w:i/>
          <w:noProof w:val="0"/>
        </w:rPr>
        <w:t>.</w:t>
      </w:r>
      <w:r w:rsidRPr="00213174">
        <w:rPr>
          <w:noProof w:val="0"/>
        </w:rPr>
        <w:t xml:space="preserve"> </w:t>
      </w:r>
      <w:r w:rsidRPr="00213174">
        <w:rPr>
          <w:b/>
          <w:noProof w:val="0"/>
        </w:rPr>
        <w:t>221</w:t>
      </w:r>
      <w:r w:rsidR="00610962">
        <w:rPr>
          <w:b/>
          <w:noProof w:val="0"/>
        </w:rPr>
        <w:t>,</w:t>
      </w:r>
      <w:r w:rsidRPr="00213174">
        <w:rPr>
          <w:noProof w:val="0"/>
        </w:rPr>
        <w:t xml:space="preserve"> 5-11 (2018).</w:t>
      </w:r>
    </w:p>
    <w:p w14:paraId="7D2A1942" w14:textId="3E3F448A" w:rsidR="00BC188F" w:rsidRPr="00213174" w:rsidRDefault="00BC188F" w:rsidP="00FB3940">
      <w:pPr>
        <w:pStyle w:val="EndNoteBibliography"/>
        <w:widowControl/>
        <w:rPr>
          <w:noProof w:val="0"/>
        </w:rPr>
      </w:pPr>
      <w:r w:rsidRPr="00213174">
        <w:rPr>
          <w:noProof w:val="0"/>
        </w:rPr>
        <w:t>17</w:t>
      </w:r>
      <w:r w:rsidRPr="00213174">
        <w:rPr>
          <w:noProof w:val="0"/>
        </w:rPr>
        <w:tab/>
        <w:t>Vilos, G. A., Allaire, C., Laberge, P. Y., Leyland, N.</w:t>
      </w:r>
      <w:r w:rsidR="00610962">
        <w:rPr>
          <w:noProof w:val="0"/>
        </w:rPr>
        <w:t>,</w:t>
      </w:r>
      <w:r w:rsidRPr="00213174">
        <w:rPr>
          <w:noProof w:val="0"/>
        </w:rPr>
        <w:t xml:space="preserve"> Special, C. The management of uterine leiomyomas. </w:t>
      </w:r>
      <w:r w:rsidR="002D20D1" w:rsidRPr="00C91A9D">
        <w:rPr>
          <w:i/>
          <w:noProof w:val="0"/>
        </w:rPr>
        <w:t>Journal of Obstetrics and Gynaecology Canada</w:t>
      </w:r>
      <w:r w:rsidRPr="00213174">
        <w:rPr>
          <w:i/>
          <w:noProof w:val="0"/>
        </w:rPr>
        <w:t>.</w:t>
      </w:r>
      <w:r w:rsidRPr="00213174">
        <w:rPr>
          <w:noProof w:val="0"/>
        </w:rPr>
        <w:t xml:space="preserve"> </w:t>
      </w:r>
      <w:r w:rsidRPr="00213174">
        <w:rPr>
          <w:b/>
          <w:noProof w:val="0"/>
        </w:rPr>
        <w:t>37</w:t>
      </w:r>
      <w:r w:rsidRPr="00213174">
        <w:rPr>
          <w:noProof w:val="0"/>
        </w:rPr>
        <w:t xml:space="preserve"> (2), 157-178 (2015).</w:t>
      </w:r>
    </w:p>
    <w:p w14:paraId="278D80DE" w14:textId="741D3E01" w:rsidR="00BC188F" w:rsidRPr="00213174" w:rsidRDefault="00BC188F" w:rsidP="00FB3940">
      <w:pPr>
        <w:pStyle w:val="EndNoteBibliography"/>
        <w:widowControl/>
        <w:rPr>
          <w:noProof w:val="0"/>
        </w:rPr>
      </w:pPr>
      <w:r w:rsidRPr="00213174">
        <w:rPr>
          <w:noProof w:val="0"/>
        </w:rPr>
        <w:t>18</w:t>
      </w:r>
      <w:r w:rsidRPr="00213174">
        <w:rPr>
          <w:noProof w:val="0"/>
        </w:rPr>
        <w:tab/>
        <w:t>Lethaby, A.</w:t>
      </w:r>
      <w:r w:rsidR="00610962">
        <w:rPr>
          <w:noProof w:val="0"/>
        </w:rPr>
        <w:t>,</w:t>
      </w:r>
      <w:r w:rsidRPr="00213174">
        <w:rPr>
          <w:noProof w:val="0"/>
        </w:rPr>
        <w:t xml:space="preserve"> Vollenhoven, B. Fibroids (uterine myomatosis, leiomyomas). </w:t>
      </w:r>
      <w:r w:rsidRPr="00213174">
        <w:rPr>
          <w:i/>
          <w:noProof w:val="0"/>
        </w:rPr>
        <w:t>BMJ Clin</w:t>
      </w:r>
      <w:r w:rsidR="002D20D1">
        <w:rPr>
          <w:i/>
          <w:noProof w:val="0"/>
        </w:rPr>
        <w:t>ical</w:t>
      </w:r>
      <w:r w:rsidRPr="00213174">
        <w:rPr>
          <w:i/>
          <w:noProof w:val="0"/>
        </w:rPr>
        <w:t xml:space="preserve"> Evid</w:t>
      </w:r>
      <w:r w:rsidR="002D20D1">
        <w:rPr>
          <w:i/>
          <w:noProof w:val="0"/>
        </w:rPr>
        <w:t>ence</w:t>
      </w:r>
      <w:r w:rsidRPr="00213174">
        <w:rPr>
          <w:i/>
          <w:noProof w:val="0"/>
        </w:rPr>
        <w:t>.</w:t>
      </w:r>
      <w:r w:rsidRPr="00213174">
        <w:rPr>
          <w:noProof w:val="0"/>
        </w:rPr>
        <w:t xml:space="preserve"> (2011).</w:t>
      </w:r>
    </w:p>
    <w:p w14:paraId="546A6712" w14:textId="20E0A41A" w:rsidR="00BC188F" w:rsidRPr="00213174" w:rsidRDefault="00BC188F" w:rsidP="00FB3940">
      <w:pPr>
        <w:pStyle w:val="EndNoteBibliography"/>
        <w:widowControl/>
        <w:rPr>
          <w:noProof w:val="0"/>
        </w:rPr>
      </w:pPr>
      <w:r w:rsidRPr="00213174">
        <w:rPr>
          <w:noProof w:val="0"/>
        </w:rPr>
        <w:t>19</w:t>
      </w:r>
      <w:r w:rsidRPr="00213174">
        <w:rPr>
          <w:noProof w:val="0"/>
        </w:rPr>
        <w:tab/>
        <w:t>Liu, F.</w:t>
      </w:r>
      <w:r w:rsidR="00610962">
        <w:rPr>
          <w:noProof w:val="0"/>
        </w:rPr>
        <w:t>,</w:t>
      </w:r>
      <w:r w:rsidR="00213174" w:rsidRPr="00213174">
        <w:rPr>
          <w:i/>
          <w:noProof w:val="0"/>
        </w:rPr>
        <w:t xml:space="preserve"> et al.</w:t>
      </w:r>
      <w:r w:rsidRPr="00213174">
        <w:rPr>
          <w:noProof w:val="0"/>
        </w:rPr>
        <w:t xml:space="preserve"> The epidemiological profile of hysterectomy in rural Chinese women: a population-based study. </w:t>
      </w:r>
      <w:r w:rsidRPr="00213174">
        <w:rPr>
          <w:i/>
          <w:noProof w:val="0"/>
        </w:rPr>
        <w:t>BMJ Open.</w:t>
      </w:r>
      <w:r w:rsidRPr="00213174">
        <w:rPr>
          <w:noProof w:val="0"/>
        </w:rPr>
        <w:t xml:space="preserve"> </w:t>
      </w:r>
      <w:r w:rsidRPr="00213174">
        <w:rPr>
          <w:b/>
          <w:noProof w:val="0"/>
        </w:rPr>
        <w:t>7</w:t>
      </w:r>
      <w:r w:rsidRPr="00213174">
        <w:rPr>
          <w:noProof w:val="0"/>
        </w:rPr>
        <w:t xml:space="preserve"> (6), e015351 (2017).</w:t>
      </w:r>
    </w:p>
    <w:p w14:paraId="44CCCB6A" w14:textId="70C24F4C" w:rsidR="00BC188F" w:rsidRPr="00213174" w:rsidRDefault="00BC188F" w:rsidP="00FB3940">
      <w:pPr>
        <w:pStyle w:val="EndNoteBibliography"/>
        <w:widowControl/>
        <w:rPr>
          <w:noProof w:val="0"/>
        </w:rPr>
      </w:pPr>
      <w:r w:rsidRPr="00213174">
        <w:rPr>
          <w:noProof w:val="0"/>
        </w:rPr>
        <w:t>20</w:t>
      </w:r>
      <w:r w:rsidRPr="00213174">
        <w:rPr>
          <w:noProof w:val="0"/>
        </w:rPr>
        <w:tab/>
        <w:t>Bhave Chittawar, P., Franik, S., Pouwer, A. W.</w:t>
      </w:r>
      <w:r w:rsidR="00610962">
        <w:rPr>
          <w:noProof w:val="0"/>
        </w:rPr>
        <w:t>,</w:t>
      </w:r>
      <w:r w:rsidRPr="00213174">
        <w:rPr>
          <w:noProof w:val="0"/>
        </w:rPr>
        <w:t xml:space="preserve"> Farquhar, C. Minimally invasive surgical techniques </w:t>
      </w:r>
      <w:r w:rsidR="00213174" w:rsidRPr="00C91A9D">
        <w:rPr>
          <w:noProof w:val="0"/>
        </w:rPr>
        <w:t>versus</w:t>
      </w:r>
      <w:r w:rsidRPr="00213174">
        <w:rPr>
          <w:noProof w:val="0"/>
        </w:rPr>
        <w:t xml:space="preserve"> open myomectomy for uterine fibroids. </w:t>
      </w:r>
      <w:r w:rsidRPr="00213174">
        <w:rPr>
          <w:i/>
          <w:noProof w:val="0"/>
        </w:rPr>
        <w:t xml:space="preserve">Cochrane Database </w:t>
      </w:r>
      <w:r w:rsidR="002D20D1">
        <w:rPr>
          <w:i/>
          <w:noProof w:val="0"/>
        </w:rPr>
        <w:t xml:space="preserve">of </w:t>
      </w:r>
      <w:r w:rsidRPr="00213174">
        <w:rPr>
          <w:i/>
          <w:noProof w:val="0"/>
        </w:rPr>
        <w:t>Syst</w:t>
      </w:r>
      <w:r w:rsidR="002D20D1">
        <w:rPr>
          <w:i/>
          <w:noProof w:val="0"/>
        </w:rPr>
        <w:t>ematic</w:t>
      </w:r>
      <w:r w:rsidRPr="00213174">
        <w:rPr>
          <w:i/>
          <w:noProof w:val="0"/>
        </w:rPr>
        <w:t xml:space="preserve"> Rev</w:t>
      </w:r>
      <w:r w:rsidR="002D20D1">
        <w:rPr>
          <w:i/>
          <w:noProof w:val="0"/>
        </w:rPr>
        <w:t>iews</w:t>
      </w:r>
      <w:r w:rsidRPr="00213174">
        <w:rPr>
          <w:i/>
          <w:noProof w:val="0"/>
        </w:rPr>
        <w:t>.</w:t>
      </w:r>
      <w:r w:rsidRPr="00213174">
        <w:rPr>
          <w:noProof w:val="0"/>
        </w:rPr>
        <w:t xml:space="preserve"> (10), CD004638 (2014).</w:t>
      </w:r>
    </w:p>
    <w:p w14:paraId="67479F76" w14:textId="696917DC" w:rsidR="00BC188F" w:rsidRPr="00213174" w:rsidRDefault="00BC188F" w:rsidP="00FB3940">
      <w:pPr>
        <w:pStyle w:val="EndNoteBibliography"/>
        <w:widowControl/>
        <w:rPr>
          <w:noProof w:val="0"/>
        </w:rPr>
      </w:pPr>
      <w:r w:rsidRPr="00213174">
        <w:rPr>
          <w:noProof w:val="0"/>
        </w:rPr>
        <w:t>21</w:t>
      </w:r>
      <w:r w:rsidRPr="00213174">
        <w:rPr>
          <w:noProof w:val="0"/>
        </w:rPr>
        <w:tab/>
        <w:t>Tinelli, A.</w:t>
      </w:r>
      <w:r w:rsidR="00610962">
        <w:rPr>
          <w:noProof w:val="0"/>
        </w:rPr>
        <w:t>,</w:t>
      </w:r>
      <w:r w:rsidR="00213174" w:rsidRPr="00213174">
        <w:rPr>
          <w:i/>
          <w:noProof w:val="0"/>
        </w:rPr>
        <w:t xml:space="preserve"> et al.</w:t>
      </w:r>
      <w:r w:rsidRPr="00213174">
        <w:rPr>
          <w:noProof w:val="0"/>
        </w:rPr>
        <w:t xml:space="preserve"> Angiogenesis and Vascularization of Uterine Leiomyoma: Clinical Value of Pseudocapsule Containing Peptides and Neurotransmitters. </w:t>
      </w:r>
      <w:r w:rsidRPr="00213174">
        <w:rPr>
          <w:i/>
          <w:noProof w:val="0"/>
        </w:rPr>
        <w:t>Curr</w:t>
      </w:r>
      <w:r w:rsidR="002D20D1">
        <w:rPr>
          <w:i/>
          <w:noProof w:val="0"/>
        </w:rPr>
        <w:t>ent</w:t>
      </w:r>
      <w:r w:rsidRPr="00213174">
        <w:rPr>
          <w:i/>
          <w:noProof w:val="0"/>
        </w:rPr>
        <w:t xml:space="preserve"> Protein</w:t>
      </w:r>
      <w:r w:rsidR="002D20D1">
        <w:rPr>
          <w:i/>
          <w:noProof w:val="0"/>
        </w:rPr>
        <w:t xml:space="preserve"> and</w:t>
      </w:r>
      <w:r w:rsidRPr="00213174">
        <w:rPr>
          <w:i/>
          <w:noProof w:val="0"/>
        </w:rPr>
        <w:t xml:space="preserve"> Pept</w:t>
      </w:r>
      <w:r w:rsidR="002D20D1">
        <w:rPr>
          <w:i/>
          <w:noProof w:val="0"/>
        </w:rPr>
        <w:t>ide</w:t>
      </w:r>
      <w:r w:rsidRPr="00213174">
        <w:rPr>
          <w:i/>
          <w:noProof w:val="0"/>
        </w:rPr>
        <w:t xml:space="preserve"> Sci</w:t>
      </w:r>
      <w:r w:rsidR="002D20D1">
        <w:rPr>
          <w:i/>
          <w:noProof w:val="0"/>
        </w:rPr>
        <w:t>ence</w:t>
      </w:r>
      <w:r w:rsidRPr="00213174">
        <w:rPr>
          <w:i/>
          <w:noProof w:val="0"/>
        </w:rPr>
        <w:t>.</w:t>
      </w:r>
      <w:r w:rsidRPr="00213174">
        <w:rPr>
          <w:noProof w:val="0"/>
        </w:rPr>
        <w:t xml:space="preserve"> </w:t>
      </w:r>
      <w:r w:rsidRPr="00213174">
        <w:rPr>
          <w:b/>
          <w:noProof w:val="0"/>
        </w:rPr>
        <w:t>18</w:t>
      </w:r>
      <w:r w:rsidRPr="00213174">
        <w:rPr>
          <w:noProof w:val="0"/>
        </w:rPr>
        <w:t xml:space="preserve"> (2), 129-139 (2017).</w:t>
      </w:r>
    </w:p>
    <w:p w14:paraId="18DFAFF8" w14:textId="28EFFA65" w:rsidR="00BC188F" w:rsidRPr="00213174" w:rsidRDefault="00BC188F" w:rsidP="00FB3940">
      <w:pPr>
        <w:pStyle w:val="EndNoteBibliography"/>
        <w:widowControl/>
        <w:rPr>
          <w:noProof w:val="0"/>
        </w:rPr>
      </w:pPr>
      <w:r w:rsidRPr="00213174">
        <w:rPr>
          <w:noProof w:val="0"/>
        </w:rPr>
        <w:t>22</w:t>
      </w:r>
      <w:r w:rsidRPr="00213174">
        <w:rPr>
          <w:noProof w:val="0"/>
        </w:rPr>
        <w:tab/>
        <w:t>Tinelli, A.</w:t>
      </w:r>
      <w:r w:rsidR="00610962">
        <w:rPr>
          <w:noProof w:val="0"/>
        </w:rPr>
        <w:t>,</w:t>
      </w:r>
      <w:r w:rsidR="00213174" w:rsidRPr="00213174">
        <w:rPr>
          <w:i/>
          <w:noProof w:val="0"/>
        </w:rPr>
        <w:t xml:space="preserve"> et al.</w:t>
      </w:r>
      <w:r w:rsidRPr="00213174">
        <w:rPr>
          <w:noProof w:val="0"/>
        </w:rPr>
        <w:t xml:space="preserve"> Surgical management of neurovascular bundle in uterine fibroid pseudocapsule</w:t>
      </w:r>
      <w:r w:rsidR="002D20D1">
        <w:rPr>
          <w:noProof w:val="0"/>
        </w:rPr>
        <w:t>.</w:t>
      </w:r>
      <w:r w:rsidR="002D20D1" w:rsidRPr="00C91A9D">
        <w:rPr>
          <w:i/>
          <w:noProof w:val="0"/>
        </w:rPr>
        <w:t xml:space="preserve"> Journal of the Society of Laparoendscopic Surgeons</w:t>
      </w:r>
      <w:r w:rsidRPr="00213174">
        <w:rPr>
          <w:i/>
          <w:noProof w:val="0"/>
        </w:rPr>
        <w:t>.</w:t>
      </w:r>
      <w:r w:rsidRPr="00213174">
        <w:rPr>
          <w:noProof w:val="0"/>
        </w:rPr>
        <w:t xml:space="preserve"> </w:t>
      </w:r>
      <w:r w:rsidRPr="00213174">
        <w:rPr>
          <w:b/>
          <w:noProof w:val="0"/>
        </w:rPr>
        <w:t>16</w:t>
      </w:r>
      <w:r w:rsidRPr="00213174">
        <w:rPr>
          <w:noProof w:val="0"/>
        </w:rPr>
        <w:t xml:space="preserve"> (1), 119-129 (2012).</w:t>
      </w:r>
    </w:p>
    <w:p w14:paraId="3E281A16" w14:textId="773807A0" w:rsidR="00BC188F" w:rsidRPr="00213174" w:rsidRDefault="00BC188F" w:rsidP="00FB3940">
      <w:pPr>
        <w:pStyle w:val="EndNoteBibliography"/>
        <w:widowControl/>
        <w:rPr>
          <w:noProof w:val="0"/>
        </w:rPr>
      </w:pPr>
      <w:r w:rsidRPr="00213174">
        <w:rPr>
          <w:noProof w:val="0"/>
        </w:rPr>
        <w:t>23</w:t>
      </w:r>
      <w:r w:rsidRPr="00213174">
        <w:rPr>
          <w:noProof w:val="0"/>
        </w:rPr>
        <w:tab/>
        <w:t>Fagherazzi, S.</w:t>
      </w:r>
      <w:r w:rsidR="002D20D1">
        <w:rPr>
          <w:noProof w:val="0"/>
        </w:rPr>
        <w:t>,</w:t>
      </w:r>
      <w:r w:rsidR="00213174" w:rsidRPr="00213174">
        <w:rPr>
          <w:i/>
          <w:noProof w:val="0"/>
        </w:rPr>
        <w:t xml:space="preserve"> et al.</w:t>
      </w:r>
      <w:r w:rsidRPr="00213174">
        <w:rPr>
          <w:noProof w:val="0"/>
        </w:rPr>
        <w:t xml:space="preserve"> Pregnancy outcome after laparoscopic myomectomy. </w:t>
      </w:r>
      <w:r w:rsidR="002D20D1" w:rsidRPr="00C91A9D">
        <w:rPr>
          <w:i/>
          <w:noProof w:val="0"/>
        </w:rPr>
        <w:t>Clinical and Experimental Obstetrics and Gynecology</w:t>
      </w:r>
      <w:r w:rsidRPr="00213174">
        <w:rPr>
          <w:i/>
          <w:noProof w:val="0"/>
        </w:rPr>
        <w:t>.</w:t>
      </w:r>
      <w:r w:rsidRPr="00213174">
        <w:rPr>
          <w:noProof w:val="0"/>
        </w:rPr>
        <w:t xml:space="preserve"> </w:t>
      </w:r>
      <w:r w:rsidRPr="00213174">
        <w:rPr>
          <w:b/>
          <w:noProof w:val="0"/>
        </w:rPr>
        <w:t>41</w:t>
      </w:r>
      <w:r w:rsidRPr="00213174">
        <w:rPr>
          <w:noProof w:val="0"/>
        </w:rPr>
        <w:t xml:space="preserve"> (4), 375-379 (2014).</w:t>
      </w:r>
    </w:p>
    <w:p w14:paraId="2333E3B1" w14:textId="3B89718C" w:rsidR="00BC188F" w:rsidRPr="00213174" w:rsidRDefault="00BC188F" w:rsidP="00FB3940">
      <w:pPr>
        <w:pStyle w:val="EndNoteBibliography"/>
        <w:widowControl/>
        <w:rPr>
          <w:noProof w:val="0"/>
        </w:rPr>
      </w:pPr>
      <w:r w:rsidRPr="00213174">
        <w:rPr>
          <w:noProof w:val="0"/>
        </w:rPr>
        <w:t>24</w:t>
      </w:r>
      <w:r w:rsidRPr="00213174">
        <w:rPr>
          <w:noProof w:val="0"/>
        </w:rPr>
        <w:tab/>
        <w:t>Liu, Y.</w:t>
      </w:r>
      <w:r w:rsidR="00610962">
        <w:rPr>
          <w:noProof w:val="0"/>
        </w:rPr>
        <w:t>,</w:t>
      </w:r>
      <w:r w:rsidR="00213174" w:rsidRPr="00213174">
        <w:rPr>
          <w:i/>
          <w:noProof w:val="0"/>
        </w:rPr>
        <w:t xml:space="preserve"> et al.</w:t>
      </w:r>
      <w:r w:rsidRPr="00213174">
        <w:rPr>
          <w:noProof w:val="0"/>
        </w:rPr>
        <w:t xml:space="preserve"> A descriptive analysis of the indications for caesarean section in mainland China. </w:t>
      </w:r>
      <w:r w:rsidRPr="00213174">
        <w:rPr>
          <w:i/>
          <w:noProof w:val="0"/>
        </w:rPr>
        <w:t>BMC Pregnancy Childbirth.</w:t>
      </w:r>
      <w:r w:rsidRPr="00213174">
        <w:rPr>
          <w:noProof w:val="0"/>
        </w:rPr>
        <w:t xml:space="preserve"> </w:t>
      </w:r>
      <w:r w:rsidRPr="00213174">
        <w:rPr>
          <w:b/>
          <w:noProof w:val="0"/>
        </w:rPr>
        <w:t>14</w:t>
      </w:r>
      <w:r w:rsidR="00610962">
        <w:rPr>
          <w:b/>
          <w:noProof w:val="0"/>
        </w:rPr>
        <w:t>,</w:t>
      </w:r>
      <w:r w:rsidRPr="00213174">
        <w:rPr>
          <w:noProof w:val="0"/>
        </w:rPr>
        <w:t xml:space="preserve"> 410 (2014).</w:t>
      </w:r>
    </w:p>
    <w:p w14:paraId="2A883F62" w14:textId="014EEC91" w:rsidR="00BC188F" w:rsidRPr="00213174" w:rsidRDefault="00BC188F" w:rsidP="00FB3940">
      <w:pPr>
        <w:pStyle w:val="EndNoteBibliography"/>
        <w:widowControl/>
        <w:rPr>
          <w:noProof w:val="0"/>
        </w:rPr>
      </w:pPr>
      <w:r w:rsidRPr="00213174">
        <w:rPr>
          <w:noProof w:val="0"/>
        </w:rPr>
        <w:t>25</w:t>
      </w:r>
      <w:r w:rsidRPr="00213174">
        <w:rPr>
          <w:noProof w:val="0"/>
        </w:rPr>
        <w:tab/>
        <w:t>Weibel, H. S., Jarcevic, R., Gagnon, R.</w:t>
      </w:r>
      <w:r w:rsidR="00610962">
        <w:rPr>
          <w:noProof w:val="0"/>
        </w:rPr>
        <w:t>,</w:t>
      </w:r>
      <w:r w:rsidRPr="00213174">
        <w:rPr>
          <w:noProof w:val="0"/>
        </w:rPr>
        <w:t xml:space="preserve"> Tulandi, T. Perspectives of obstetricians on labour and delivery after abdominal or laparoscopic myomectomy. </w:t>
      </w:r>
      <w:r w:rsidRPr="00213174">
        <w:rPr>
          <w:i/>
          <w:noProof w:val="0"/>
        </w:rPr>
        <w:t>J</w:t>
      </w:r>
      <w:r w:rsidR="00DF0CF0">
        <w:rPr>
          <w:i/>
          <w:noProof w:val="0"/>
        </w:rPr>
        <w:t>ournal of</w:t>
      </w:r>
      <w:r w:rsidRPr="00213174">
        <w:rPr>
          <w:i/>
          <w:noProof w:val="0"/>
        </w:rPr>
        <w:t xml:space="preserve"> Obstet</w:t>
      </w:r>
      <w:r w:rsidR="00DF0CF0">
        <w:rPr>
          <w:i/>
          <w:noProof w:val="0"/>
        </w:rPr>
        <w:t>rics &amp;</w:t>
      </w:r>
      <w:r w:rsidRPr="00213174">
        <w:rPr>
          <w:i/>
          <w:noProof w:val="0"/>
        </w:rPr>
        <w:t xml:space="preserve"> Gynaecol</w:t>
      </w:r>
      <w:r w:rsidR="00DF0CF0">
        <w:rPr>
          <w:i/>
          <w:noProof w:val="0"/>
        </w:rPr>
        <w:t>ogy</w:t>
      </w:r>
      <w:r w:rsidRPr="00213174">
        <w:rPr>
          <w:i/>
          <w:noProof w:val="0"/>
        </w:rPr>
        <w:t xml:space="preserve"> Can</w:t>
      </w:r>
      <w:r w:rsidR="00DF0CF0">
        <w:rPr>
          <w:i/>
          <w:noProof w:val="0"/>
        </w:rPr>
        <w:t>ada</w:t>
      </w:r>
      <w:r w:rsidRPr="00213174">
        <w:rPr>
          <w:i/>
          <w:noProof w:val="0"/>
        </w:rPr>
        <w:t>.</w:t>
      </w:r>
      <w:r w:rsidRPr="00213174">
        <w:rPr>
          <w:noProof w:val="0"/>
        </w:rPr>
        <w:t xml:space="preserve"> </w:t>
      </w:r>
      <w:r w:rsidRPr="00213174">
        <w:rPr>
          <w:b/>
          <w:noProof w:val="0"/>
        </w:rPr>
        <w:t>36</w:t>
      </w:r>
      <w:r w:rsidRPr="00213174">
        <w:rPr>
          <w:noProof w:val="0"/>
        </w:rPr>
        <w:t xml:space="preserve"> (2), 128-132 (2014).</w:t>
      </w:r>
    </w:p>
    <w:p w14:paraId="291591CD" w14:textId="4BD62A9A" w:rsidR="00BC188F" w:rsidRPr="00213174" w:rsidRDefault="00BC188F" w:rsidP="00FB3940">
      <w:pPr>
        <w:pStyle w:val="EndNoteBibliography"/>
        <w:widowControl/>
        <w:rPr>
          <w:noProof w:val="0"/>
        </w:rPr>
      </w:pPr>
      <w:r w:rsidRPr="00213174">
        <w:rPr>
          <w:noProof w:val="0"/>
        </w:rPr>
        <w:t>26</w:t>
      </w:r>
      <w:r w:rsidRPr="00213174">
        <w:rPr>
          <w:noProof w:val="0"/>
        </w:rPr>
        <w:tab/>
        <w:t>Vandenberghe, G.</w:t>
      </w:r>
      <w:r w:rsidR="00610962">
        <w:rPr>
          <w:noProof w:val="0"/>
        </w:rPr>
        <w:t>,</w:t>
      </w:r>
      <w:r w:rsidR="00213174" w:rsidRPr="00213174">
        <w:rPr>
          <w:i/>
          <w:noProof w:val="0"/>
        </w:rPr>
        <w:t xml:space="preserve"> et al.</w:t>
      </w:r>
      <w:r w:rsidRPr="00213174">
        <w:rPr>
          <w:noProof w:val="0"/>
        </w:rPr>
        <w:t xml:space="preserve"> Nationwide population-based cohort study of uterine rupture in Belgium: results from the Belgian Obstetric Surveillance System. </w:t>
      </w:r>
      <w:r w:rsidRPr="00213174">
        <w:rPr>
          <w:i/>
          <w:noProof w:val="0"/>
        </w:rPr>
        <w:t>BMJ Open.</w:t>
      </w:r>
      <w:r w:rsidRPr="00213174">
        <w:rPr>
          <w:noProof w:val="0"/>
        </w:rPr>
        <w:t xml:space="preserve"> </w:t>
      </w:r>
      <w:r w:rsidRPr="00213174">
        <w:rPr>
          <w:b/>
          <w:noProof w:val="0"/>
        </w:rPr>
        <w:t>6</w:t>
      </w:r>
      <w:r w:rsidRPr="00213174">
        <w:rPr>
          <w:noProof w:val="0"/>
        </w:rPr>
        <w:t xml:space="preserve"> (5), e010415 (2016).</w:t>
      </w:r>
    </w:p>
    <w:p w14:paraId="43B075A6" w14:textId="49D9F74D" w:rsidR="00BC188F" w:rsidRPr="00213174" w:rsidRDefault="00BC188F" w:rsidP="00FB3940">
      <w:pPr>
        <w:pStyle w:val="EndNoteBibliography"/>
        <w:widowControl/>
        <w:rPr>
          <w:noProof w:val="0"/>
        </w:rPr>
      </w:pPr>
      <w:r w:rsidRPr="00213174">
        <w:rPr>
          <w:noProof w:val="0"/>
        </w:rPr>
        <w:t>27</w:t>
      </w:r>
      <w:r w:rsidRPr="00213174">
        <w:rPr>
          <w:noProof w:val="0"/>
        </w:rPr>
        <w:tab/>
        <w:t>You, S. H., Chang, Y. L.</w:t>
      </w:r>
      <w:r w:rsidR="00610962">
        <w:rPr>
          <w:noProof w:val="0"/>
        </w:rPr>
        <w:t>,</w:t>
      </w:r>
      <w:r w:rsidRPr="00213174">
        <w:rPr>
          <w:noProof w:val="0"/>
        </w:rPr>
        <w:t xml:space="preserve"> Yen, C. F. Rupture of the scarred and unscarred gravid uterus: Outcomes and risk factors analysis. </w:t>
      </w:r>
      <w:r w:rsidRPr="00213174">
        <w:rPr>
          <w:i/>
          <w:noProof w:val="0"/>
        </w:rPr>
        <w:t>Taiwan J</w:t>
      </w:r>
      <w:r w:rsidR="00DF0CF0">
        <w:rPr>
          <w:i/>
          <w:noProof w:val="0"/>
        </w:rPr>
        <w:t>ournal of</w:t>
      </w:r>
      <w:r w:rsidRPr="00213174">
        <w:rPr>
          <w:i/>
          <w:noProof w:val="0"/>
        </w:rPr>
        <w:t xml:space="preserve"> Obstet</w:t>
      </w:r>
      <w:r w:rsidR="00DF0CF0">
        <w:rPr>
          <w:i/>
          <w:noProof w:val="0"/>
        </w:rPr>
        <w:t>rics &amp;</w:t>
      </w:r>
      <w:r w:rsidRPr="00213174">
        <w:rPr>
          <w:i/>
          <w:noProof w:val="0"/>
        </w:rPr>
        <w:t xml:space="preserve"> Gynecol</w:t>
      </w:r>
      <w:r w:rsidR="00DF0CF0">
        <w:rPr>
          <w:i/>
          <w:noProof w:val="0"/>
        </w:rPr>
        <w:t>ogy</w:t>
      </w:r>
      <w:r w:rsidRPr="00213174">
        <w:rPr>
          <w:i/>
          <w:noProof w:val="0"/>
        </w:rPr>
        <w:t>.</w:t>
      </w:r>
      <w:r w:rsidRPr="00213174">
        <w:rPr>
          <w:noProof w:val="0"/>
        </w:rPr>
        <w:t xml:space="preserve"> </w:t>
      </w:r>
      <w:r w:rsidRPr="00213174">
        <w:rPr>
          <w:b/>
          <w:noProof w:val="0"/>
        </w:rPr>
        <w:t>57</w:t>
      </w:r>
      <w:r w:rsidRPr="00213174">
        <w:rPr>
          <w:noProof w:val="0"/>
        </w:rPr>
        <w:t xml:space="preserve"> (2), 248-254 (2018).</w:t>
      </w:r>
    </w:p>
    <w:p w14:paraId="408D6FB7" w14:textId="455CBF06" w:rsidR="00BC188F" w:rsidRPr="00213174" w:rsidRDefault="00BC188F" w:rsidP="00FB3940">
      <w:pPr>
        <w:pStyle w:val="EndNoteBibliography"/>
        <w:widowControl/>
        <w:rPr>
          <w:noProof w:val="0"/>
        </w:rPr>
      </w:pPr>
      <w:r w:rsidRPr="00213174">
        <w:rPr>
          <w:noProof w:val="0"/>
        </w:rPr>
        <w:t>28</w:t>
      </w:r>
      <w:r w:rsidRPr="00213174">
        <w:rPr>
          <w:noProof w:val="0"/>
        </w:rPr>
        <w:tab/>
        <w:t>Wu, X., Jiang, W., Xu, H., Ye, X.</w:t>
      </w:r>
      <w:r w:rsidR="00610962">
        <w:rPr>
          <w:noProof w:val="0"/>
        </w:rPr>
        <w:t>,</w:t>
      </w:r>
      <w:r w:rsidRPr="00213174">
        <w:rPr>
          <w:noProof w:val="0"/>
        </w:rPr>
        <w:t xml:space="preserve"> Xu, C. Characteristics of uterine rupture after laparoscopic surgery of the uterus: clinical analysis of 10 cases and literature review. </w:t>
      </w:r>
      <w:r w:rsidRPr="00213174">
        <w:rPr>
          <w:i/>
          <w:noProof w:val="0"/>
        </w:rPr>
        <w:t>J</w:t>
      </w:r>
      <w:r w:rsidR="00DF0CF0">
        <w:rPr>
          <w:i/>
          <w:noProof w:val="0"/>
        </w:rPr>
        <w:t>ournal of</w:t>
      </w:r>
      <w:r w:rsidRPr="00213174">
        <w:rPr>
          <w:i/>
          <w:noProof w:val="0"/>
        </w:rPr>
        <w:t xml:space="preserve"> Int</w:t>
      </w:r>
      <w:r w:rsidR="00DF0CF0">
        <w:rPr>
          <w:i/>
          <w:noProof w:val="0"/>
        </w:rPr>
        <w:t>ernal</w:t>
      </w:r>
      <w:r w:rsidRPr="00213174">
        <w:rPr>
          <w:i/>
          <w:noProof w:val="0"/>
        </w:rPr>
        <w:t xml:space="preserve"> Med</w:t>
      </w:r>
      <w:r w:rsidR="00DF0CF0">
        <w:rPr>
          <w:i/>
          <w:noProof w:val="0"/>
        </w:rPr>
        <w:t>icine</w:t>
      </w:r>
      <w:r w:rsidRPr="00213174">
        <w:rPr>
          <w:i/>
          <w:noProof w:val="0"/>
        </w:rPr>
        <w:t xml:space="preserve"> Res</w:t>
      </w:r>
      <w:r w:rsidR="00DF0CF0">
        <w:rPr>
          <w:i/>
          <w:noProof w:val="0"/>
        </w:rPr>
        <w:t>earch</w:t>
      </w:r>
      <w:r w:rsidRPr="00213174">
        <w:rPr>
          <w:i/>
          <w:noProof w:val="0"/>
        </w:rPr>
        <w:t>.</w:t>
      </w:r>
      <w:r w:rsidRPr="00213174">
        <w:rPr>
          <w:noProof w:val="0"/>
        </w:rPr>
        <w:t xml:space="preserve"> (2018).</w:t>
      </w:r>
    </w:p>
    <w:p w14:paraId="020A8F28" w14:textId="46478385" w:rsidR="009726EE" w:rsidRPr="00213174" w:rsidRDefault="00974AA2" w:rsidP="00FB3940">
      <w:pPr>
        <w:widowControl/>
        <w:jc w:val="left"/>
        <w:rPr>
          <w:color w:val="808080" w:themeColor="background1" w:themeShade="80"/>
        </w:rPr>
      </w:pPr>
      <w:r w:rsidRPr="00213174">
        <w:rPr>
          <w:color w:val="808080" w:themeColor="background1" w:themeShade="80"/>
        </w:rPr>
        <w:fldChar w:fldCharType="end"/>
      </w:r>
    </w:p>
    <w:sectPr w:rsidR="009726EE" w:rsidRPr="00213174" w:rsidSect="00213174">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B36CD" w14:textId="77777777" w:rsidR="00A73937" w:rsidRDefault="00A73937" w:rsidP="00621C4E">
      <w:r>
        <w:separator/>
      </w:r>
    </w:p>
  </w:endnote>
  <w:endnote w:type="continuationSeparator" w:id="0">
    <w:p w14:paraId="1382F51C" w14:textId="77777777" w:rsidR="00A73937" w:rsidRDefault="00A7393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KaiTi_GB2312">
    <w:altName w:val="Microsoft YaHei"/>
    <w:charset w:val="86"/>
    <w:family w:val="modern"/>
    <w:pitch w:val="default"/>
    <w:sig w:usb0="00000000" w:usb1="0000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AdvOTaf232193">
    <w:altName w:val="Yu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941AD" w:rsidRDefault="00B941A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7B03C" w14:textId="77777777" w:rsidR="00A73937" w:rsidRDefault="00A73937" w:rsidP="00621C4E">
      <w:r>
        <w:separator/>
      </w:r>
    </w:p>
  </w:footnote>
  <w:footnote w:type="continuationSeparator" w:id="0">
    <w:p w14:paraId="025C35EB" w14:textId="77777777" w:rsidR="00A73937" w:rsidRDefault="00A7393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941AD" w:rsidRPr="006F06E4" w:rsidRDefault="00B941A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3D8A45" w:rsidR="00B941AD" w:rsidRPr="006F06E4" w:rsidRDefault="00B941A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21A09"/>
    <w:multiLevelType w:val="multilevel"/>
    <w:tmpl w:val="0D621A09"/>
    <w:lvl w:ilvl="0">
      <w:start w:val="1"/>
      <w:numFmt w:val="decimal"/>
      <w:lvlText w:val="%1)"/>
      <w:lvlJc w:val="left"/>
      <w:pPr>
        <w:ind w:left="840" w:hanging="400"/>
      </w:pPr>
      <w:rPr>
        <w:rFonts w:hint="default"/>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197174"/>
    <w:multiLevelType w:val="multilevel"/>
    <w:tmpl w:val="21197174"/>
    <w:lvl w:ilvl="0">
      <w:start w:val="1"/>
      <w:numFmt w:val="decimal"/>
      <w:lvlText w:val="%1)"/>
      <w:lvlJc w:val="left"/>
      <w:pPr>
        <w:ind w:left="840" w:hanging="400"/>
      </w:pPr>
      <w:rPr>
        <w:rFonts w:hint="default"/>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7" w15:restartNumberingAfterBreak="0">
    <w:nsid w:val="24127D2A"/>
    <w:multiLevelType w:val="multilevel"/>
    <w:tmpl w:val="41CA2D84"/>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E646F22"/>
    <w:multiLevelType w:val="hybridMultilevel"/>
    <w:tmpl w:val="F796C3A0"/>
    <w:lvl w:ilvl="0" w:tplc="346221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4"/>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1"/>
  </w:num>
  <w:num w:numId="12">
    <w:abstractNumId w:val="1"/>
  </w:num>
  <w:num w:numId="13">
    <w:abstractNumId w:val="19"/>
  </w:num>
  <w:num w:numId="14">
    <w:abstractNumId w:val="24"/>
  </w:num>
  <w:num w:numId="15">
    <w:abstractNumId w:val="13"/>
  </w:num>
  <w:num w:numId="16">
    <w:abstractNumId w:val="9"/>
  </w:num>
  <w:num w:numId="17">
    <w:abstractNumId w:val="20"/>
  </w:num>
  <w:num w:numId="18">
    <w:abstractNumId w:val="14"/>
  </w:num>
  <w:num w:numId="19">
    <w:abstractNumId w:val="22"/>
  </w:num>
  <w:num w:numId="20">
    <w:abstractNumId w:val="2"/>
  </w:num>
  <w:num w:numId="21">
    <w:abstractNumId w:val="23"/>
  </w:num>
  <w:num w:numId="22">
    <w:abstractNumId w:val="3"/>
  </w:num>
  <w:num w:numId="23">
    <w:abstractNumId w:val="6"/>
  </w:num>
  <w:num w:numId="24">
    <w:abstractNumId w:val="8"/>
  </w:num>
  <w:num w:numId="2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z9vaeqextp6e50sf5555c0prddprxfeae&quot;&gt;输卵管积水&lt;record-ids&gt;&lt;item&gt;40&lt;/item&gt;&lt;item&gt;41&lt;/item&gt;&lt;item&gt;42&lt;/item&gt;&lt;item&gt;43&lt;/item&gt;&lt;item&gt;44&lt;/item&gt;&lt;item&gt;45&lt;/item&gt;&lt;item&gt;46&lt;/item&gt;&lt;item&gt;47&lt;/item&gt;&lt;item&gt;48&lt;/item&gt;&lt;item&gt;49&lt;/item&gt;&lt;item&gt;50&lt;/item&gt;&lt;item&gt;51&lt;/item&gt;&lt;item&gt;52&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EE705F"/>
    <w:rsid w:val="00000241"/>
    <w:rsid w:val="00001169"/>
    <w:rsid w:val="00001806"/>
    <w:rsid w:val="00004BE9"/>
    <w:rsid w:val="00005815"/>
    <w:rsid w:val="00005DCC"/>
    <w:rsid w:val="00005E3D"/>
    <w:rsid w:val="00005F31"/>
    <w:rsid w:val="00007DBC"/>
    <w:rsid w:val="00007EA1"/>
    <w:rsid w:val="000100F0"/>
    <w:rsid w:val="00010680"/>
    <w:rsid w:val="00010F0C"/>
    <w:rsid w:val="00012FF9"/>
    <w:rsid w:val="00014314"/>
    <w:rsid w:val="00016384"/>
    <w:rsid w:val="00017875"/>
    <w:rsid w:val="00021434"/>
    <w:rsid w:val="00021774"/>
    <w:rsid w:val="00021DF3"/>
    <w:rsid w:val="00023869"/>
    <w:rsid w:val="00024598"/>
    <w:rsid w:val="000314BD"/>
    <w:rsid w:val="000318A1"/>
    <w:rsid w:val="00032769"/>
    <w:rsid w:val="00037B58"/>
    <w:rsid w:val="000413A1"/>
    <w:rsid w:val="00041BAB"/>
    <w:rsid w:val="00051B73"/>
    <w:rsid w:val="00051C65"/>
    <w:rsid w:val="000563C1"/>
    <w:rsid w:val="00060ABE"/>
    <w:rsid w:val="00060BB3"/>
    <w:rsid w:val="00061823"/>
    <w:rsid w:val="00061A50"/>
    <w:rsid w:val="000632A3"/>
    <w:rsid w:val="00064104"/>
    <w:rsid w:val="00066025"/>
    <w:rsid w:val="000701D1"/>
    <w:rsid w:val="00070483"/>
    <w:rsid w:val="00077305"/>
    <w:rsid w:val="00077E07"/>
    <w:rsid w:val="00080A20"/>
    <w:rsid w:val="00082796"/>
    <w:rsid w:val="00087C0A"/>
    <w:rsid w:val="00091CD3"/>
    <w:rsid w:val="00093BC4"/>
    <w:rsid w:val="00097929"/>
    <w:rsid w:val="000A1E80"/>
    <w:rsid w:val="000A3B70"/>
    <w:rsid w:val="000A4CEB"/>
    <w:rsid w:val="000A5153"/>
    <w:rsid w:val="000B01C9"/>
    <w:rsid w:val="000B10AE"/>
    <w:rsid w:val="000B30BF"/>
    <w:rsid w:val="000B566B"/>
    <w:rsid w:val="000B662E"/>
    <w:rsid w:val="000B7294"/>
    <w:rsid w:val="000B75D0"/>
    <w:rsid w:val="000C1C65"/>
    <w:rsid w:val="000C1CF8"/>
    <w:rsid w:val="000C3848"/>
    <w:rsid w:val="000C49CF"/>
    <w:rsid w:val="000C52E9"/>
    <w:rsid w:val="000C5CDC"/>
    <w:rsid w:val="000C65DC"/>
    <w:rsid w:val="000C66F3"/>
    <w:rsid w:val="000C6900"/>
    <w:rsid w:val="000D0554"/>
    <w:rsid w:val="000D31E8"/>
    <w:rsid w:val="000D3444"/>
    <w:rsid w:val="000D3AF1"/>
    <w:rsid w:val="000D3BFD"/>
    <w:rsid w:val="000D7582"/>
    <w:rsid w:val="000D76E4"/>
    <w:rsid w:val="000E3816"/>
    <w:rsid w:val="000E4F77"/>
    <w:rsid w:val="000E657A"/>
    <w:rsid w:val="000F265C"/>
    <w:rsid w:val="000F3AFA"/>
    <w:rsid w:val="000F5712"/>
    <w:rsid w:val="000F6611"/>
    <w:rsid w:val="000F702C"/>
    <w:rsid w:val="000F7E22"/>
    <w:rsid w:val="00104637"/>
    <w:rsid w:val="00110376"/>
    <w:rsid w:val="001104F3"/>
    <w:rsid w:val="00111E80"/>
    <w:rsid w:val="00112EEB"/>
    <w:rsid w:val="00117F01"/>
    <w:rsid w:val="0012563A"/>
    <w:rsid w:val="001258D5"/>
    <w:rsid w:val="001313A7"/>
    <w:rsid w:val="0013276F"/>
    <w:rsid w:val="0013621E"/>
    <w:rsid w:val="0013642E"/>
    <w:rsid w:val="001422FB"/>
    <w:rsid w:val="00145398"/>
    <w:rsid w:val="001468F3"/>
    <w:rsid w:val="0015231E"/>
    <w:rsid w:val="001529D7"/>
    <w:rsid w:val="00152A23"/>
    <w:rsid w:val="001606B2"/>
    <w:rsid w:val="00161FEB"/>
    <w:rsid w:val="00162CB7"/>
    <w:rsid w:val="00163869"/>
    <w:rsid w:val="0016433C"/>
    <w:rsid w:val="0016610C"/>
    <w:rsid w:val="00166403"/>
    <w:rsid w:val="00171E5B"/>
    <w:rsid w:val="00171F94"/>
    <w:rsid w:val="00173EE3"/>
    <w:rsid w:val="00175D4E"/>
    <w:rsid w:val="0017668A"/>
    <w:rsid w:val="001766FE"/>
    <w:rsid w:val="001771E7"/>
    <w:rsid w:val="001773F1"/>
    <w:rsid w:val="0018697B"/>
    <w:rsid w:val="00191093"/>
    <w:rsid w:val="001911FF"/>
    <w:rsid w:val="00192006"/>
    <w:rsid w:val="00192C56"/>
    <w:rsid w:val="00193180"/>
    <w:rsid w:val="001A1B2A"/>
    <w:rsid w:val="001B1519"/>
    <w:rsid w:val="001B2E2D"/>
    <w:rsid w:val="001B3805"/>
    <w:rsid w:val="001B5CD2"/>
    <w:rsid w:val="001B6C13"/>
    <w:rsid w:val="001C0709"/>
    <w:rsid w:val="001C0BEE"/>
    <w:rsid w:val="001C12F6"/>
    <w:rsid w:val="001C1E49"/>
    <w:rsid w:val="001C2A98"/>
    <w:rsid w:val="001C4710"/>
    <w:rsid w:val="001D3D7D"/>
    <w:rsid w:val="001D3FFF"/>
    <w:rsid w:val="001D625F"/>
    <w:rsid w:val="001D62AF"/>
    <w:rsid w:val="001D7576"/>
    <w:rsid w:val="001E14A0"/>
    <w:rsid w:val="001E7376"/>
    <w:rsid w:val="001F225C"/>
    <w:rsid w:val="001F4F19"/>
    <w:rsid w:val="00201CFA"/>
    <w:rsid w:val="0020220D"/>
    <w:rsid w:val="00202448"/>
    <w:rsid w:val="0020264E"/>
    <w:rsid w:val="00202823"/>
    <w:rsid w:val="00202D15"/>
    <w:rsid w:val="00202EBC"/>
    <w:rsid w:val="00203588"/>
    <w:rsid w:val="002066FE"/>
    <w:rsid w:val="002112BC"/>
    <w:rsid w:val="00212EAE"/>
    <w:rsid w:val="00213174"/>
    <w:rsid w:val="00214BEE"/>
    <w:rsid w:val="002205B8"/>
    <w:rsid w:val="00223DE9"/>
    <w:rsid w:val="00225720"/>
    <w:rsid w:val="002259E5"/>
    <w:rsid w:val="00226140"/>
    <w:rsid w:val="002261C1"/>
    <w:rsid w:val="002274F3"/>
    <w:rsid w:val="0023094C"/>
    <w:rsid w:val="002329C1"/>
    <w:rsid w:val="00234BE3"/>
    <w:rsid w:val="00235A90"/>
    <w:rsid w:val="00240041"/>
    <w:rsid w:val="00241E48"/>
    <w:rsid w:val="0024214E"/>
    <w:rsid w:val="00242623"/>
    <w:rsid w:val="00250558"/>
    <w:rsid w:val="002567A7"/>
    <w:rsid w:val="00260652"/>
    <w:rsid w:val="00261F25"/>
    <w:rsid w:val="002648A9"/>
    <w:rsid w:val="0026536F"/>
    <w:rsid w:val="0026553C"/>
    <w:rsid w:val="002678F8"/>
    <w:rsid w:val="00267DD5"/>
    <w:rsid w:val="00274A0A"/>
    <w:rsid w:val="002762E7"/>
    <w:rsid w:val="00276455"/>
    <w:rsid w:val="00277593"/>
    <w:rsid w:val="00280918"/>
    <w:rsid w:val="00280D0C"/>
    <w:rsid w:val="00282AF6"/>
    <w:rsid w:val="00283766"/>
    <w:rsid w:val="00287085"/>
    <w:rsid w:val="00290AF9"/>
    <w:rsid w:val="002967CF"/>
    <w:rsid w:val="00296AC4"/>
    <w:rsid w:val="00297788"/>
    <w:rsid w:val="00297FB4"/>
    <w:rsid w:val="002A484B"/>
    <w:rsid w:val="002A64A6"/>
    <w:rsid w:val="002A6DF8"/>
    <w:rsid w:val="002A777A"/>
    <w:rsid w:val="002B2414"/>
    <w:rsid w:val="002C199E"/>
    <w:rsid w:val="002C3AE4"/>
    <w:rsid w:val="002C44FC"/>
    <w:rsid w:val="002C47D4"/>
    <w:rsid w:val="002C709E"/>
    <w:rsid w:val="002D0F38"/>
    <w:rsid w:val="002D20D1"/>
    <w:rsid w:val="002D2CF5"/>
    <w:rsid w:val="002D37FB"/>
    <w:rsid w:val="002D77E3"/>
    <w:rsid w:val="002E23F0"/>
    <w:rsid w:val="002F0E0A"/>
    <w:rsid w:val="002F2859"/>
    <w:rsid w:val="002F3297"/>
    <w:rsid w:val="002F40DA"/>
    <w:rsid w:val="002F6393"/>
    <w:rsid w:val="002F6E3C"/>
    <w:rsid w:val="00300CD2"/>
    <w:rsid w:val="0030117D"/>
    <w:rsid w:val="00301F30"/>
    <w:rsid w:val="00303A4C"/>
    <w:rsid w:val="00303BF6"/>
    <w:rsid w:val="00303C87"/>
    <w:rsid w:val="003108E5"/>
    <w:rsid w:val="003120CB"/>
    <w:rsid w:val="00313544"/>
    <w:rsid w:val="00314A31"/>
    <w:rsid w:val="00315FCB"/>
    <w:rsid w:val="00320153"/>
    <w:rsid w:val="00320367"/>
    <w:rsid w:val="00320BCC"/>
    <w:rsid w:val="00322871"/>
    <w:rsid w:val="00326FB3"/>
    <w:rsid w:val="003316D4"/>
    <w:rsid w:val="00333822"/>
    <w:rsid w:val="00336715"/>
    <w:rsid w:val="00340DFD"/>
    <w:rsid w:val="003411EF"/>
    <w:rsid w:val="00342AD4"/>
    <w:rsid w:val="00344954"/>
    <w:rsid w:val="00350CD7"/>
    <w:rsid w:val="00360C17"/>
    <w:rsid w:val="003621C6"/>
    <w:rsid w:val="003622B8"/>
    <w:rsid w:val="00366B76"/>
    <w:rsid w:val="0036756E"/>
    <w:rsid w:val="00373051"/>
    <w:rsid w:val="00373B8F"/>
    <w:rsid w:val="0037419C"/>
    <w:rsid w:val="00375C86"/>
    <w:rsid w:val="00376D95"/>
    <w:rsid w:val="00377FBB"/>
    <w:rsid w:val="0038125A"/>
    <w:rsid w:val="00385140"/>
    <w:rsid w:val="00393ADA"/>
    <w:rsid w:val="003A16FC"/>
    <w:rsid w:val="003A1C5D"/>
    <w:rsid w:val="003A4FCD"/>
    <w:rsid w:val="003B0750"/>
    <w:rsid w:val="003B0944"/>
    <w:rsid w:val="003B1448"/>
    <w:rsid w:val="003B1593"/>
    <w:rsid w:val="003B28CC"/>
    <w:rsid w:val="003B3FE0"/>
    <w:rsid w:val="003B4381"/>
    <w:rsid w:val="003B7ADD"/>
    <w:rsid w:val="003C1043"/>
    <w:rsid w:val="003C1A30"/>
    <w:rsid w:val="003C330E"/>
    <w:rsid w:val="003C5F50"/>
    <w:rsid w:val="003C6779"/>
    <w:rsid w:val="003D2998"/>
    <w:rsid w:val="003D2F0A"/>
    <w:rsid w:val="003D3891"/>
    <w:rsid w:val="003D5D84"/>
    <w:rsid w:val="003E0F4F"/>
    <w:rsid w:val="003E18AC"/>
    <w:rsid w:val="003E210B"/>
    <w:rsid w:val="003E2A12"/>
    <w:rsid w:val="003E3384"/>
    <w:rsid w:val="003E548E"/>
    <w:rsid w:val="003F163D"/>
    <w:rsid w:val="003F3FFC"/>
    <w:rsid w:val="004148E1"/>
    <w:rsid w:val="00414CFA"/>
    <w:rsid w:val="004151EB"/>
    <w:rsid w:val="00420BE9"/>
    <w:rsid w:val="00423AD8"/>
    <w:rsid w:val="00424C85"/>
    <w:rsid w:val="00425818"/>
    <w:rsid w:val="004260BD"/>
    <w:rsid w:val="0043012F"/>
    <w:rsid w:val="0043047D"/>
    <w:rsid w:val="00430F1F"/>
    <w:rsid w:val="004326EA"/>
    <w:rsid w:val="004341B7"/>
    <w:rsid w:val="004355F6"/>
    <w:rsid w:val="004368D3"/>
    <w:rsid w:val="00436FB9"/>
    <w:rsid w:val="00440670"/>
    <w:rsid w:val="00440C90"/>
    <w:rsid w:val="0044209A"/>
    <w:rsid w:val="00442275"/>
    <w:rsid w:val="0044434C"/>
    <w:rsid w:val="0044456B"/>
    <w:rsid w:val="00447BD1"/>
    <w:rsid w:val="004507F3"/>
    <w:rsid w:val="00450AF4"/>
    <w:rsid w:val="00453FD8"/>
    <w:rsid w:val="00456A28"/>
    <w:rsid w:val="00461DD2"/>
    <w:rsid w:val="00464E70"/>
    <w:rsid w:val="004654DF"/>
    <w:rsid w:val="004658F0"/>
    <w:rsid w:val="004671C7"/>
    <w:rsid w:val="00472566"/>
    <w:rsid w:val="00472F4D"/>
    <w:rsid w:val="004730BF"/>
    <w:rsid w:val="00474DCB"/>
    <w:rsid w:val="0047535C"/>
    <w:rsid w:val="00476315"/>
    <w:rsid w:val="00477A66"/>
    <w:rsid w:val="00485870"/>
    <w:rsid w:val="00485FE8"/>
    <w:rsid w:val="004907B1"/>
    <w:rsid w:val="00492EB5"/>
    <w:rsid w:val="00494F77"/>
    <w:rsid w:val="00497721"/>
    <w:rsid w:val="004A0229"/>
    <w:rsid w:val="004A35D2"/>
    <w:rsid w:val="004A6502"/>
    <w:rsid w:val="004A71E4"/>
    <w:rsid w:val="004B2F00"/>
    <w:rsid w:val="004B3166"/>
    <w:rsid w:val="004B6E31"/>
    <w:rsid w:val="004B7306"/>
    <w:rsid w:val="004B7C72"/>
    <w:rsid w:val="004C1D66"/>
    <w:rsid w:val="004C31D7"/>
    <w:rsid w:val="004C4AD2"/>
    <w:rsid w:val="004C61C1"/>
    <w:rsid w:val="004D0481"/>
    <w:rsid w:val="004D1F21"/>
    <w:rsid w:val="004D59D8"/>
    <w:rsid w:val="004D5DA1"/>
    <w:rsid w:val="004E0D00"/>
    <w:rsid w:val="004E1182"/>
    <w:rsid w:val="004E150F"/>
    <w:rsid w:val="004E1DCA"/>
    <w:rsid w:val="004E23A1"/>
    <w:rsid w:val="004E3489"/>
    <w:rsid w:val="004E358A"/>
    <w:rsid w:val="004E3AFA"/>
    <w:rsid w:val="004E472B"/>
    <w:rsid w:val="004E4B46"/>
    <w:rsid w:val="004E5F9E"/>
    <w:rsid w:val="004E6588"/>
    <w:rsid w:val="00502A0A"/>
    <w:rsid w:val="00507C50"/>
    <w:rsid w:val="00517C3A"/>
    <w:rsid w:val="00527BF4"/>
    <w:rsid w:val="005304D4"/>
    <w:rsid w:val="005324BE"/>
    <w:rsid w:val="00534F6C"/>
    <w:rsid w:val="00535994"/>
    <w:rsid w:val="0053646D"/>
    <w:rsid w:val="00540AAD"/>
    <w:rsid w:val="00543EC1"/>
    <w:rsid w:val="00546458"/>
    <w:rsid w:val="0055087C"/>
    <w:rsid w:val="00553413"/>
    <w:rsid w:val="005567A9"/>
    <w:rsid w:val="00560E31"/>
    <w:rsid w:val="00561EC8"/>
    <w:rsid w:val="00561FA0"/>
    <w:rsid w:val="00563244"/>
    <w:rsid w:val="00565000"/>
    <w:rsid w:val="00571CA9"/>
    <w:rsid w:val="00581B23"/>
    <w:rsid w:val="0058219C"/>
    <w:rsid w:val="00585624"/>
    <w:rsid w:val="0058707F"/>
    <w:rsid w:val="005931FE"/>
    <w:rsid w:val="005A07FA"/>
    <w:rsid w:val="005B0072"/>
    <w:rsid w:val="005B0732"/>
    <w:rsid w:val="005B2A66"/>
    <w:rsid w:val="005B38A0"/>
    <w:rsid w:val="005B491C"/>
    <w:rsid w:val="005B4DBF"/>
    <w:rsid w:val="005B5DE2"/>
    <w:rsid w:val="005B674C"/>
    <w:rsid w:val="005C64E9"/>
    <w:rsid w:val="005C7561"/>
    <w:rsid w:val="005D1E57"/>
    <w:rsid w:val="005D2F57"/>
    <w:rsid w:val="005D34F6"/>
    <w:rsid w:val="005D4F1A"/>
    <w:rsid w:val="005E1884"/>
    <w:rsid w:val="005F0790"/>
    <w:rsid w:val="005F373A"/>
    <w:rsid w:val="005F41D0"/>
    <w:rsid w:val="005F499A"/>
    <w:rsid w:val="005F4F87"/>
    <w:rsid w:val="005F64BB"/>
    <w:rsid w:val="005F6B0E"/>
    <w:rsid w:val="005F760E"/>
    <w:rsid w:val="005F7B1D"/>
    <w:rsid w:val="006005A9"/>
    <w:rsid w:val="0060222A"/>
    <w:rsid w:val="0060284E"/>
    <w:rsid w:val="00602E6E"/>
    <w:rsid w:val="00610962"/>
    <w:rsid w:val="00610C21"/>
    <w:rsid w:val="00611907"/>
    <w:rsid w:val="00613116"/>
    <w:rsid w:val="00614195"/>
    <w:rsid w:val="00615F86"/>
    <w:rsid w:val="006202A6"/>
    <w:rsid w:val="0062054B"/>
    <w:rsid w:val="006209D1"/>
    <w:rsid w:val="00621C4E"/>
    <w:rsid w:val="00624EAE"/>
    <w:rsid w:val="00625994"/>
    <w:rsid w:val="006305D7"/>
    <w:rsid w:val="00633A01"/>
    <w:rsid w:val="00633B97"/>
    <w:rsid w:val="006341F7"/>
    <w:rsid w:val="00634FA4"/>
    <w:rsid w:val="00635014"/>
    <w:rsid w:val="00635857"/>
    <w:rsid w:val="006369CE"/>
    <w:rsid w:val="006411CA"/>
    <w:rsid w:val="00642868"/>
    <w:rsid w:val="006450C0"/>
    <w:rsid w:val="0065334B"/>
    <w:rsid w:val="00655C17"/>
    <w:rsid w:val="0065777E"/>
    <w:rsid w:val="006619C8"/>
    <w:rsid w:val="00662266"/>
    <w:rsid w:val="00671710"/>
    <w:rsid w:val="00673414"/>
    <w:rsid w:val="00676079"/>
    <w:rsid w:val="00676ECD"/>
    <w:rsid w:val="00677D0A"/>
    <w:rsid w:val="0068185F"/>
    <w:rsid w:val="006818FA"/>
    <w:rsid w:val="0068223A"/>
    <w:rsid w:val="00692C8A"/>
    <w:rsid w:val="006A01CF"/>
    <w:rsid w:val="006A074D"/>
    <w:rsid w:val="006A60DD"/>
    <w:rsid w:val="006B074C"/>
    <w:rsid w:val="006B3367"/>
    <w:rsid w:val="006B3B84"/>
    <w:rsid w:val="006B4E7C"/>
    <w:rsid w:val="006B5D8C"/>
    <w:rsid w:val="006B72D4"/>
    <w:rsid w:val="006C0CDB"/>
    <w:rsid w:val="006C11CC"/>
    <w:rsid w:val="006C1AEB"/>
    <w:rsid w:val="006C3B6E"/>
    <w:rsid w:val="006C5336"/>
    <w:rsid w:val="006C57FE"/>
    <w:rsid w:val="006D55C9"/>
    <w:rsid w:val="006D5923"/>
    <w:rsid w:val="006E2AF3"/>
    <w:rsid w:val="006E4B63"/>
    <w:rsid w:val="006F0146"/>
    <w:rsid w:val="006F06E4"/>
    <w:rsid w:val="006F201E"/>
    <w:rsid w:val="006F7B41"/>
    <w:rsid w:val="00702B5D"/>
    <w:rsid w:val="00703ED2"/>
    <w:rsid w:val="00707B8D"/>
    <w:rsid w:val="00710A32"/>
    <w:rsid w:val="00713636"/>
    <w:rsid w:val="00714B8C"/>
    <w:rsid w:val="0071675D"/>
    <w:rsid w:val="007232B3"/>
    <w:rsid w:val="007302F9"/>
    <w:rsid w:val="00735CF5"/>
    <w:rsid w:val="0074063A"/>
    <w:rsid w:val="00742AA4"/>
    <w:rsid w:val="00743BA1"/>
    <w:rsid w:val="00744712"/>
    <w:rsid w:val="00745F1E"/>
    <w:rsid w:val="00747BB9"/>
    <w:rsid w:val="007515FE"/>
    <w:rsid w:val="00751DE9"/>
    <w:rsid w:val="00753186"/>
    <w:rsid w:val="007601D0"/>
    <w:rsid w:val="0076109D"/>
    <w:rsid w:val="00767107"/>
    <w:rsid w:val="00773BFD"/>
    <w:rsid w:val="007743B3"/>
    <w:rsid w:val="00774490"/>
    <w:rsid w:val="007819FF"/>
    <w:rsid w:val="00784A4C"/>
    <w:rsid w:val="00784BC6"/>
    <w:rsid w:val="0078523D"/>
    <w:rsid w:val="007931DF"/>
    <w:rsid w:val="00793E6A"/>
    <w:rsid w:val="007A0172"/>
    <w:rsid w:val="007A1EDD"/>
    <w:rsid w:val="007A2511"/>
    <w:rsid w:val="007A260E"/>
    <w:rsid w:val="007A2DA0"/>
    <w:rsid w:val="007A4D4C"/>
    <w:rsid w:val="007A4DD6"/>
    <w:rsid w:val="007A5CB9"/>
    <w:rsid w:val="007A6AA7"/>
    <w:rsid w:val="007A7296"/>
    <w:rsid w:val="007B6B07"/>
    <w:rsid w:val="007B6D43"/>
    <w:rsid w:val="007B749A"/>
    <w:rsid w:val="007B7C6E"/>
    <w:rsid w:val="007C0BA7"/>
    <w:rsid w:val="007C3198"/>
    <w:rsid w:val="007D44D7"/>
    <w:rsid w:val="007D4B5A"/>
    <w:rsid w:val="007D621A"/>
    <w:rsid w:val="007E058A"/>
    <w:rsid w:val="007E2887"/>
    <w:rsid w:val="007E3BBD"/>
    <w:rsid w:val="007E4217"/>
    <w:rsid w:val="007E5278"/>
    <w:rsid w:val="007E749C"/>
    <w:rsid w:val="007F1B5C"/>
    <w:rsid w:val="007F2CC2"/>
    <w:rsid w:val="00801257"/>
    <w:rsid w:val="00802365"/>
    <w:rsid w:val="00803B0A"/>
    <w:rsid w:val="00804DED"/>
    <w:rsid w:val="00805B96"/>
    <w:rsid w:val="008105BE"/>
    <w:rsid w:val="008115A5"/>
    <w:rsid w:val="00811D46"/>
    <w:rsid w:val="0081415D"/>
    <w:rsid w:val="00820229"/>
    <w:rsid w:val="0082035C"/>
    <w:rsid w:val="00821C3D"/>
    <w:rsid w:val="00822448"/>
    <w:rsid w:val="00822ABE"/>
    <w:rsid w:val="008244D1"/>
    <w:rsid w:val="00827F51"/>
    <w:rsid w:val="0083104E"/>
    <w:rsid w:val="008343BE"/>
    <w:rsid w:val="00840FB4"/>
    <w:rsid w:val="008410B2"/>
    <w:rsid w:val="0084284B"/>
    <w:rsid w:val="00843432"/>
    <w:rsid w:val="00845E5E"/>
    <w:rsid w:val="00847F2F"/>
    <w:rsid w:val="008500A0"/>
    <w:rsid w:val="00852054"/>
    <w:rsid w:val="008524E5"/>
    <w:rsid w:val="0085351C"/>
    <w:rsid w:val="008543C2"/>
    <w:rsid w:val="008549CA"/>
    <w:rsid w:val="008556C3"/>
    <w:rsid w:val="0085687C"/>
    <w:rsid w:val="00864AAA"/>
    <w:rsid w:val="00866B73"/>
    <w:rsid w:val="008706C5"/>
    <w:rsid w:val="00873707"/>
    <w:rsid w:val="00874966"/>
    <w:rsid w:val="00874B20"/>
    <w:rsid w:val="008763E1"/>
    <w:rsid w:val="00876B5E"/>
    <w:rsid w:val="0087775C"/>
    <w:rsid w:val="00877EC8"/>
    <w:rsid w:val="00880F36"/>
    <w:rsid w:val="008847D3"/>
    <w:rsid w:val="00884AD5"/>
    <w:rsid w:val="00885530"/>
    <w:rsid w:val="0088637F"/>
    <w:rsid w:val="00886D42"/>
    <w:rsid w:val="008910D1"/>
    <w:rsid w:val="008916C7"/>
    <w:rsid w:val="0089296C"/>
    <w:rsid w:val="00896ABD"/>
    <w:rsid w:val="008A3380"/>
    <w:rsid w:val="008A7A9C"/>
    <w:rsid w:val="008B277A"/>
    <w:rsid w:val="008B5218"/>
    <w:rsid w:val="008B6F02"/>
    <w:rsid w:val="008B7102"/>
    <w:rsid w:val="008C3B7D"/>
    <w:rsid w:val="008C497E"/>
    <w:rsid w:val="008D0F90"/>
    <w:rsid w:val="008D3715"/>
    <w:rsid w:val="008D434A"/>
    <w:rsid w:val="008D5465"/>
    <w:rsid w:val="008D7EB7"/>
    <w:rsid w:val="008E14F2"/>
    <w:rsid w:val="008E1964"/>
    <w:rsid w:val="008E3684"/>
    <w:rsid w:val="008E57F5"/>
    <w:rsid w:val="008E7606"/>
    <w:rsid w:val="008F1DAA"/>
    <w:rsid w:val="008F1EEC"/>
    <w:rsid w:val="008F227D"/>
    <w:rsid w:val="008F3EBD"/>
    <w:rsid w:val="008F60B2"/>
    <w:rsid w:val="008F7C41"/>
    <w:rsid w:val="00900720"/>
    <w:rsid w:val="009015D6"/>
    <w:rsid w:val="009023A0"/>
    <w:rsid w:val="009031E2"/>
    <w:rsid w:val="00905A02"/>
    <w:rsid w:val="00905A13"/>
    <w:rsid w:val="009116F4"/>
    <w:rsid w:val="0091276C"/>
    <w:rsid w:val="00913CEF"/>
    <w:rsid w:val="009165AC"/>
    <w:rsid w:val="0092053F"/>
    <w:rsid w:val="0092340A"/>
    <w:rsid w:val="00925F4F"/>
    <w:rsid w:val="009277AB"/>
    <w:rsid w:val="009313D9"/>
    <w:rsid w:val="00935B7F"/>
    <w:rsid w:val="00940B61"/>
    <w:rsid w:val="0094107B"/>
    <w:rsid w:val="00941293"/>
    <w:rsid w:val="0094217C"/>
    <w:rsid w:val="00942974"/>
    <w:rsid w:val="00945D05"/>
    <w:rsid w:val="00946372"/>
    <w:rsid w:val="00950C17"/>
    <w:rsid w:val="00951FAF"/>
    <w:rsid w:val="0095335E"/>
    <w:rsid w:val="00954740"/>
    <w:rsid w:val="00956529"/>
    <w:rsid w:val="00960B89"/>
    <w:rsid w:val="00963ABC"/>
    <w:rsid w:val="00965D21"/>
    <w:rsid w:val="009664F5"/>
    <w:rsid w:val="00967764"/>
    <w:rsid w:val="00970B0E"/>
    <w:rsid w:val="00970BB9"/>
    <w:rsid w:val="009726EE"/>
    <w:rsid w:val="00974AA2"/>
    <w:rsid w:val="00975573"/>
    <w:rsid w:val="00976D03"/>
    <w:rsid w:val="00977B30"/>
    <w:rsid w:val="00982F41"/>
    <w:rsid w:val="009847CC"/>
    <w:rsid w:val="00985090"/>
    <w:rsid w:val="00987710"/>
    <w:rsid w:val="009904AB"/>
    <w:rsid w:val="0099204B"/>
    <w:rsid w:val="00995688"/>
    <w:rsid w:val="009958A6"/>
    <w:rsid w:val="00996456"/>
    <w:rsid w:val="009A04F5"/>
    <w:rsid w:val="009A15EF"/>
    <w:rsid w:val="009A38A5"/>
    <w:rsid w:val="009A4503"/>
    <w:rsid w:val="009B118B"/>
    <w:rsid w:val="009B1737"/>
    <w:rsid w:val="009B3D4B"/>
    <w:rsid w:val="009B50DB"/>
    <w:rsid w:val="009B5B99"/>
    <w:rsid w:val="009B6EFC"/>
    <w:rsid w:val="009C2576"/>
    <w:rsid w:val="009C2DF8"/>
    <w:rsid w:val="009C31BF"/>
    <w:rsid w:val="009C68B7"/>
    <w:rsid w:val="009D0834"/>
    <w:rsid w:val="009D0A1E"/>
    <w:rsid w:val="009D2AE3"/>
    <w:rsid w:val="009D52BC"/>
    <w:rsid w:val="009D7D0A"/>
    <w:rsid w:val="009D7F99"/>
    <w:rsid w:val="009E09D9"/>
    <w:rsid w:val="009E6DEE"/>
    <w:rsid w:val="009F01B1"/>
    <w:rsid w:val="009F0DBB"/>
    <w:rsid w:val="009F296D"/>
    <w:rsid w:val="009F3887"/>
    <w:rsid w:val="009F732B"/>
    <w:rsid w:val="00A01FE0"/>
    <w:rsid w:val="00A06085"/>
    <w:rsid w:val="00A07270"/>
    <w:rsid w:val="00A10656"/>
    <w:rsid w:val="00A1115F"/>
    <w:rsid w:val="00A113C0"/>
    <w:rsid w:val="00A127AA"/>
    <w:rsid w:val="00A12FA6"/>
    <w:rsid w:val="00A1339B"/>
    <w:rsid w:val="00A14ABA"/>
    <w:rsid w:val="00A17670"/>
    <w:rsid w:val="00A22DBA"/>
    <w:rsid w:val="00A24CB6"/>
    <w:rsid w:val="00A25175"/>
    <w:rsid w:val="00A26CD2"/>
    <w:rsid w:val="00A27667"/>
    <w:rsid w:val="00A32979"/>
    <w:rsid w:val="00A34A67"/>
    <w:rsid w:val="00A3621A"/>
    <w:rsid w:val="00A37462"/>
    <w:rsid w:val="00A37A46"/>
    <w:rsid w:val="00A40639"/>
    <w:rsid w:val="00A41E7E"/>
    <w:rsid w:val="00A459E1"/>
    <w:rsid w:val="00A45C1A"/>
    <w:rsid w:val="00A52296"/>
    <w:rsid w:val="00A55661"/>
    <w:rsid w:val="00A61B70"/>
    <w:rsid w:val="00A61FA8"/>
    <w:rsid w:val="00A637F4"/>
    <w:rsid w:val="00A642E7"/>
    <w:rsid w:val="00A65485"/>
    <w:rsid w:val="00A66894"/>
    <w:rsid w:val="00A66E05"/>
    <w:rsid w:val="00A70753"/>
    <w:rsid w:val="00A712D2"/>
    <w:rsid w:val="00A73937"/>
    <w:rsid w:val="00A82C8A"/>
    <w:rsid w:val="00A82FA9"/>
    <w:rsid w:val="00A8346B"/>
    <w:rsid w:val="00A84878"/>
    <w:rsid w:val="00A852FF"/>
    <w:rsid w:val="00A87337"/>
    <w:rsid w:val="00A90C97"/>
    <w:rsid w:val="00A92797"/>
    <w:rsid w:val="00A960C8"/>
    <w:rsid w:val="00A96604"/>
    <w:rsid w:val="00AA03DF"/>
    <w:rsid w:val="00AA190F"/>
    <w:rsid w:val="00AA1B4F"/>
    <w:rsid w:val="00AA21D8"/>
    <w:rsid w:val="00AA37FD"/>
    <w:rsid w:val="00AA54F3"/>
    <w:rsid w:val="00AA6B43"/>
    <w:rsid w:val="00AB367A"/>
    <w:rsid w:val="00AC01D1"/>
    <w:rsid w:val="00AC52A5"/>
    <w:rsid w:val="00AC6EFD"/>
    <w:rsid w:val="00AC7151"/>
    <w:rsid w:val="00AD460A"/>
    <w:rsid w:val="00AD6A05"/>
    <w:rsid w:val="00AE272B"/>
    <w:rsid w:val="00AE3E3A"/>
    <w:rsid w:val="00AE4FED"/>
    <w:rsid w:val="00AE77B4"/>
    <w:rsid w:val="00AE7C1A"/>
    <w:rsid w:val="00AE7DF8"/>
    <w:rsid w:val="00AF0D9C"/>
    <w:rsid w:val="00AF13AB"/>
    <w:rsid w:val="00AF1D36"/>
    <w:rsid w:val="00AF2519"/>
    <w:rsid w:val="00AF280B"/>
    <w:rsid w:val="00AF5F75"/>
    <w:rsid w:val="00AF6001"/>
    <w:rsid w:val="00B01A16"/>
    <w:rsid w:val="00B03EF5"/>
    <w:rsid w:val="00B07F45"/>
    <w:rsid w:val="00B1021A"/>
    <w:rsid w:val="00B1481A"/>
    <w:rsid w:val="00B15A1F"/>
    <w:rsid w:val="00B15FE9"/>
    <w:rsid w:val="00B17EE1"/>
    <w:rsid w:val="00B20BDF"/>
    <w:rsid w:val="00B2148A"/>
    <w:rsid w:val="00B21FDE"/>
    <w:rsid w:val="00B220C2"/>
    <w:rsid w:val="00B25B32"/>
    <w:rsid w:val="00B32616"/>
    <w:rsid w:val="00B36C42"/>
    <w:rsid w:val="00B41902"/>
    <w:rsid w:val="00B42702"/>
    <w:rsid w:val="00B42EA7"/>
    <w:rsid w:val="00B5337C"/>
    <w:rsid w:val="00B53FDE"/>
    <w:rsid w:val="00B56397"/>
    <w:rsid w:val="00B6027B"/>
    <w:rsid w:val="00B63D5E"/>
    <w:rsid w:val="00B65116"/>
    <w:rsid w:val="00B65EDB"/>
    <w:rsid w:val="00B67AFF"/>
    <w:rsid w:val="00B70B59"/>
    <w:rsid w:val="00B72D5F"/>
    <w:rsid w:val="00B73657"/>
    <w:rsid w:val="00B77707"/>
    <w:rsid w:val="00B80759"/>
    <w:rsid w:val="00B86722"/>
    <w:rsid w:val="00B91B0A"/>
    <w:rsid w:val="00B941AD"/>
    <w:rsid w:val="00BA1735"/>
    <w:rsid w:val="00BA19E9"/>
    <w:rsid w:val="00BA19FA"/>
    <w:rsid w:val="00BA2D45"/>
    <w:rsid w:val="00BA3C3A"/>
    <w:rsid w:val="00BA4288"/>
    <w:rsid w:val="00BB1C6B"/>
    <w:rsid w:val="00BB3C4D"/>
    <w:rsid w:val="00BB48E5"/>
    <w:rsid w:val="00BB5607"/>
    <w:rsid w:val="00BB5ACA"/>
    <w:rsid w:val="00BB627F"/>
    <w:rsid w:val="00BC188F"/>
    <w:rsid w:val="00BC3823"/>
    <w:rsid w:val="00BC56AE"/>
    <w:rsid w:val="00BC5841"/>
    <w:rsid w:val="00BD60B4"/>
    <w:rsid w:val="00BD796B"/>
    <w:rsid w:val="00BE0AFA"/>
    <w:rsid w:val="00BE1A24"/>
    <w:rsid w:val="00BE29AB"/>
    <w:rsid w:val="00BE368F"/>
    <w:rsid w:val="00BE40C0"/>
    <w:rsid w:val="00BE5F4A"/>
    <w:rsid w:val="00BE7AEF"/>
    <w:rsid w:val="00BF09B0"/>
    <w:rsid w:val="00BF10C4"/>
    <w:rsid w:val="00BF1544"/>
    <w:rsid w:val="00BF16CD"/>
    <w:rsid w:val="00BF1B53"/>
    <w:rsid w:val="00BF246D"/>
    <w:rsid w:val="00BF3671"/>
    <w:rsid w:val="00C030C4"/>
    <w:rsid w:val="00C04E47"/>
    <w:rsid w:val="00C06F06"/>
    <w:rsid w:val="00C072C5"/>
    <w:rsid w:val="00C1166F"/>
    <w:rsid w:val="00C1174A"/>
    <w:rsid w:val="00C13FF2"/>
    <w:rsid w:val="00C171E4"/>
    <w:rsid w:val="00C20FAD"/>
    <w:rsid w:val="00C2182D"/>
    <w:rsid w:val="00C2375F"/>
    <w:rsid w:val="00C241AF"/>
    <w:rsid w:val="00C247CB"/>
    <w:rsid w:val="00C252D7"/>
    <w:rsid w:val="00C32E66"/>
    <w:rsid w:val="00C3355F"/>
    <w:rsid w:val="00C3569A"/>
    <w:rsid w:val="00C36E5E"/>
    <w:rsid w:val="00C4054A"/>
    <w:rsid w:val="00C40952"/>
    <w:rsid w:val="00C43F48"/>
    <w:rsid w:val="00C4489F"/>
    <w:rsid w:val="00C448FF"/>
    <w:rsid w:val="00C45E57"/>
    <w:rsid w:val="00C46007"/>
    <w:rsid w:val="00C5271A"/>
    <w:rsid w:val="00C52F29"/>
    <w:rsid w:val="00C55C24"/>
    <w:rsid w:val="00C56CE6"/>
    <w:rsid w:val="00C5745F"/>
    <w:rsid w:val="00C60005"/>
    <w:rsid w:val="00C60C22"/>
    <w:rsid w:val="00C61A98"/>
    <w:rsid w:val="00C63201"/>
    <w:rsid w:val="00C64E62"/>
    <w:rsid w:val="00C651D5"/>
    <w:rsid w:val="00C65CCC"/>
    <w:rsid w:val="00C7618F"/>
    <w:rsid w:val="00C765A9"/>
    <w:rsid w:val="00C80EE4"/>
    <w:rsid w:val="00C8162D"/>
    <w:rsid w:val="00C83A0B"/>
    <w:rsid w:val="00C842D0"/>
    <w:rsid w:val="00C84ED1"/>
    <w:rsid w:val="00C84F53"/>
    <w:rsid w:val="00C9038F"/>
    <w:rsid w:val="00C91A9D"/>
    <w:rsid w:val="00C92AAB"/>
    <w:rsid w:val="00C96CCA"/>
    <w:rsid w:val="00CA2435"/>
    <w:rsid w:val="00CA4068"/>
    <w:rsid w:val="00CA4869"/>
    <w:rsid w:val="00CB130E"/>
    <w:rsid w:val="00CB37F8"/>
    <w:rsid w:val="00CB7DC3"/>
    <w:rsid w:val="00CC6D9A"/>
    <w:rsid w:val="00CD0E2F"/>
    <w:rsid w:val="00CD1D49"/>
    <w:rsid w:val="00CD2F20"/>
    <w:rsid w:val="00CD6B20"/>
    <w:rsid w:val="00CD6B80"/>
    <w:rsid w:val="00CE11C6"/>
    <w:rsid w:val="00CE1339"/>
    <w:rsid w:val="00CE61CC"/>
    <w:rsid w:val="00CE6E42"/>
    <w:rsid w:val="00CF20B7"/>
    <w:rsid w:val="00CF54A6"/>
    <w:rsid w:val="00CF6692"/>
    <w:rsid w:val="00CF6C8B"/>
    <w:rsid w:val="00CF7441"/>
    <w:rsid w:val="00D00D16"/>
    <w:rsid w:val="00D03C6C"/>
    <w:rsid w:val="00D04760"/>
    <w:rsid w:val="00D04A95"/>
    <w:rsid w:val="00D06288"/>
    <w:rsid w:val="00D068C7"/>
    <w:rsid w:val="00D07995"/>
    <w:rsid w:val="00D128A4"/>
    <w:rsid w:val="00D15131"/>
    <w:rsid w:val="00D15E43"/>
    <w:rsid w:val="00D16FA2"/>
    <w:rsid w:val="00D20954"/>
    <w:rsid w:val="00D21C39"/>
    <w:rsid w:val="00D21FC6"/>
    <w:rsid w:val="00D2243A"/>
    <w:rsid w:val="00D26046"/>
    <w:rsid w:val="00D26800"/>
    <w:rsid w:val="00D33393"/>
    <w:rsid w:val="00D33D36"/>
    <w:rsid w:val="00D34D94"/>
    <w:rsid w:val="00D409E2"/>
    <w:rsid w:val="00D427D7"/>
    <w:rsid w:val="00D44E62"/>
    <w:rsid w:val="00D457EC"/>
    <w:rsid w:val="00D46912"/>
    <w:rsid w:val="00D51570"/>
    <w:rsid w:val="00D519B5"/>
    <w:rsid w:val="00D524B3"/>
    <w:rsid w:val="00D556AD"/>
    <w:rsid w:val="00D60381"/>
    <w:rsid w:val="00D616DE"/>
    <w:rsid w:val="00D62201"/>
    <w:rsid w:val="00D64172"/>
    <w:rsid w:val="00D64663"/>
    <w:rsid w:val="00D651D1"/>
    <w:rsid w:val="00D717BB"/>
    <w:rsid w:val="00D7226B"/>
    <w:rsid w:val="00D72707"/>
    <w:rsid w:val="00D75A9C"/>
    <w:rsid w:val="00D82089"/>
    <w:rsid w:val="00D86C68"/>
    <w:rsid w:val="00D86DEF"/>
    <w:rsid w:val="00D873A0"/>
    <w:rsid w:val="00D90871"/>
    <w:rsid w:val="00D9155F"/>
    <w:rsid w:val="00D9403F"/>
    <w:rsid w:val="00D959B4"/>
    <w:rsid w:val="00DA06AC"/>
    <w:rsid w:val="00DA4272"/>
    <w:rsid w:val="00DA44DE"/>
    <w:rsid w:val="00DA637E"/>
    <w:rsid w:val="00DA6E00"/>
    <w:rsid w:val="00DA7ACF"/>
    <w:rsid w:val="00DB4F55"/>
    <w:rsid w:val="00DB620A"/>
    <w:rsid w:val="00DC3832"/>
    <w:rsid w:val="00DC53A6"/>
    <w:rsid w:val="00DC7A51"/>
    <w:rsid w:val="00DC7E43"/>
    <w:rsid w:val="00DD2C23"/>
    <w:rsid w:val="00DD3B1E"/>
    <w:rsid w:val="00DD4674"/>
    <w:rsid w:val="00DD47BD"/>
    <w:rsid w:val="00DD5237"/>
    <w:rsid w:val="00DD54A4"/>
    <w:rsid w:val="00DD6093"/>
    <w:rsid w:val="00DD73FD"/>
    <w:rsid w:val="00DE050D"/>
    <w:rsid w:val="00DE4B3A"/>
    <w:rsid w:val="00DE517B"/>
    <w:rsid w:val="00DE5B5F"/>
    <w:rsid w:val="00DF00FE"/>
    <w:rsid w:val="00DF0C48"/>
    <w:rsid w:val="00DF0CF0"/>
    <w:rsid w:val="00DF6557"/>
    <w:rsid w:val="00E00696"/>
    <w:rsid w:val="00E02FAE"/>
    <w:rsid w:val="00E03651"/>
    <w:rsid w:val="00E03808"/>
    <w:rsid w:val="00E060C2"/>
    <w:rsid w:val="00E06324"/>
    <w:rsid w:val="00E11E0D"/>
    <w:rsid w:val="00E12FB0"/>
    <w:rsid w:val="00E138A2"/>
    <w:rsid w:val="00E14814"/>
    <w:rsid w:val="00E1591B"/>
    <w:rsid w:val="00E16A50"/>
    <w:rsid w:val="00E249D5"/>
    <w:rsid w:val="00E263CE"/>
    <w:rsid w:val="00E26F73"/>
    <w:rsid w:val="00E3241D"/>
    <w:rsid w:val="00E33C68"/>
    <w:rsid w:val="00E34EEB"/>
    <w:rsid w:val="00E3687C"/>
    <w:rsid w:val="00E40464"/>
    <w:rsid w:val="00E41A22"/>
    <w:rsid w:val="00E43D12"/>
    <w:rsid w:val="00E44377"/>
    <w:rsid w:val="00E44EB9"/>
    <w:rsid w:val="00E46358"/>
    <w:rsid w:val="00E471DC"/>
    <w:rsid w:val="00E50EB4"/>
    <w:rsid w:val="00E532FC"/>
    <w:rsid w:val="00E559B4"/>
    <w:rsid w:val="00E55BB0"/>
    <w:rsid w:val="00E57E2B"/>
    <w:rsid w:val="00E609E5"/>
    <w:rsid w:val="00E60F27"/>
    <w:rsid w:val="00E6453C"/>
    <w:rsid w:val="00E64D93"/>
    <w:rsid w:val="00E65EDB"/>
    <w:rsid w:val="00E66927"/>
    <w:rsid w:val="00E677B8"/>
    <w:rsid w:val="00E67FA1"/>
    <w:rsid w:val="00E71F8F"/>
    <w:rsid w:val="00E7387D"/>
    <w:rsid w:val="00E73D53"/>
    <w:rsid w:val="00E75111"/>
    <w:rsid w:val="00E77296"/>
    <w:rsid w:val="00E82DF9"/>
    <w:rsid w:val="00E91656"/>
    <w:rsid w:val="00E93763"/>
    <w:rsid w:val="00E96C4C"/>
    <w:rsid w:val="00E96E83"/>
    <w:rsid w:val="00EA2AAE"/>
    <w:rsid w:val="00EA2EC0"/>
    <w:rsid w:val="00EA413F"/>
    <w:rsid w:val="00EA427A"/>
    <w:rsid w:val="00EA723B"/>
    <w:rsid w:val="00EB191F"/>
    <w:rsid w:val="00EB6350"/>
    <w:rsid w:val="00EB687A"/>
    <w:rsid w:val="00EC2F62"/>
    <w:rsid w:val="00EC62AB"/>
    <w:rsid w:val="00EC62EB"/>
    <w:rsid w:val="00EC6E9F"/>
    <w:rsid w:val="00EC7008"/>
    <w:rsid w:val="00EC709D"/>
    <w:rsid w:val="00EC7A71"/>
    <w:rsid w:val="00ED44F0"/>
    <w:rsid w:val="00ED4B33"/>
    <w:rsid w:val="00ED4DA4"/>
    <w:rsid w:val="00ED61BF"/>
    <w:rsid w:val="00ED7000"/>
    <w:rsid w:val="00ED7DD6"/>
    <w:rsid w:val="00EE060B"/>
    <w:rsid w:val="00EE15A1"/>
    <w:rsid w:val="00EE2A7C"/>
    <w:rsid w:val="00EE2C42"/>
    <w:rsid w:val="00EE341B"/>
    <w:rsid w:val="00EE3DDD"/>
    <w:rsid w:val="00EE4453"/>
    <w:rsid w:val="00EE5FCE"/>
    <w:rsid w:val="00EE6137"/>
    <w:rsid w:val="00EE6BBD"/>
    <w:rsid w:val="00EE6E1E"/>
    <w:rsid w:val="00EE705F"/>
    <w:rsid w:val="00EF1462"/>
    <w:rsid w:val="00EF54FD"/>
    <w:rsid w:val="00F03F82"/>
    <w:rsid w:val="00F05212"/>
    <w:rsid w:val="00F13112"/>
    <w:rsid w:val="00F16FE6"/>
    <w:rsid w:val="00F23565"/>
    <w:rsid w:val="00F238BD"/>
    <w:rsid w:val="00F24992"/>
    <w:rsid w:val="00F27236"/>
    <w:rsid w:val="00F32F2F"/>
    <w:rsid w:val="00F33F3F"/>
    <w:rsid w:val="00F35BDD"/>
    <w:rsid w:val="00F403FD"/>
    <w:rsid w:val="00F40975"/>
    <w:rsid w:val="00F416A4"/>
    <w:rsid w:val="00F41E72"/>
    <w:rsid w:val="00F4263B"/>
    <w:rsid w:val="00F45BDF"/>
    <w:rsid w:val="00F46BB1"/>
    <w:rsid w:val="00F50300"/>
    <w:rsid w:val="00F56E39"/>
    <w:rsid w:val="00F576D3"/>
    <w:rsid w:val="00F6118B"/>
    <w:rsid w:val="00F623E9"/>
    <w:rsid w:val="00F62F67"/>
    <w:rsid w:val="00F63951"/>
    <w:rsid w:val="00F63C86"/>
    <w:rsid w:val="00F67DB0"/>
    <w:rsid w:val="00F74A5C"/>
    <w:rsid w:val="00F766BE"/>
    <w:rsid w:val="00F766CB"/>
    <w:rsid w:val="00F77EB9"/>
    <w:rsid w:val="00F80635"/>
    <w:rsid w:val="00F815D1"/>
    <w:rsid w:val="00F81E7E"/>
    <w:rsid w:val="00F81F0F"/>
    <w:rsid w:val="00F825F4"/>
    <w:rsid w:val="00F83A65"/>
    <w:rsid w:val="00F85F5D"/>
    <w:rsid w:val="00F87783"/>
    <w:rsid w:val="00F92AA1"/>
    <w:rsid w:val="00F932DE"/>
    <w:rsid w:val="00F963DD"/>
    <w:rsid w:val="00F9641A"/>
    <w:rsid w:val="00F97004"/>
    <w:rsid w:val="00FA2045"/>
    <w:rsid w:val="00FA7A66"/>
    <w:rsid w:val="00FB008D"/>
    <w:rsid w:val="00FB1AA9"/>
    <w:rsid w:val="00FB25AF"/>
    <w:rsid w:val="00FB3940"/>
    <w:rsid w:val="00FB4B5A"/>
    <w:rsid w:val="00FB5963"/>
    <w:rsid w:val="00FB5DAA"/>
    <w:rsid w:val="00FC04B9"/>
    <w:rsid w:val="00FC13B9"/>
    <w:rsid w:val="00FC161A"/>
    <w:rsid w:val="00FC23D5"/>
    <w:rsid w:val="00FC4C1A"/>
    <w:rsid w:val="00FC6468"/>
    <w:rsid w:val="00FC686A"/>
    <w:rsid w:val="00FC6D49"/>
    <w:rsid w:val="00FD4922"/>
    <w:rsid w:val="00FD6461"/>
    <w:rsid w:val="00FE0281"/>
    <w:rsid w:val="00FE1323"/>
    <w:rsid w:val="00FE4CF2"/>
    <w:rsid w:val="00FE7083"/>
    <w:rsid w:val="00FF019F"/>
    <w:rsid w:val="00FF0D02"/>
    <w:rsid w:val="00FF0E85"/>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BodyTextIndent">
    <w:name w:val="Body Text Indent"/>
    <w:basedOn w:val="Normal"/>
    <w:link w:val="BodyTextIndentChar"/>
    <w:uiPriority w:val="99"/>
    <w:unhideWhenUsed/>
    <w:rsid w:val="00F74A5C"/>
    <w:pPr>
      <w:spacing w:after="120"/>
      <w:ind w:left="283"/>
    </w:pPr>
  </w:style>
  <w:style w:type="character" w:customStyle="1" w:styleId="BodyTextIndentChar">
    <w:name w:val="Body Text Indent Char"/>
    <w:basedOn w:val="DefaultParagraphFont"/>
    <w:link w:val="BodyTextIndent"/>
    <w:uiPriority w:val="99"/>
    <w:rsid w:val="00F74A5C"/>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7C3198"/>
    <w:rPr>
      <w:color w:val="808080"/>
      <w:shd w:val="clear" w:color="auto" w:fill="E6E6E6"/>
    </w:rPr>
  </w:style>
  <w:style w:type="character" w:styleId="LineNumber">
    <w:name w:val="line number"/>
    <w:basedOn w:val="DefaultParagraphFont"/>
    <w:uiPriority w:val="99"/>
    <w:semiHidden/>
    <w:unhideWhenUsed/>
    <w:rsid w:val="00E91656"/>
  </w:style>
  <w:style w:type="character" w:styleId="UnresolvedMention">
    <w:name w:val="Unresolved Mention"/>
    <w:basedOn w:val="DefaultParagraphFont"/>
    <w:uiPriority w:val="99"/>
    <w:semiHidden/>
    <w:unhideWhenUsed/>
    <w:rsid w:val="00B65116"/>
    <w:rPr>
      <w:color w:val="808080"/>
      <w:shd w:val="clear" w:color="auto" w:fill="E6E6E6"/>
    </w:rPr>
  </w:style>
  <w:style w:type="paragraph" w:customStyle="1" w:styleId="EndNoteBibliographyTitle">
    <w:name w:val="EndNote Bibliography Title"/>
    <w:basedOn w:val="Normal"/>
    <w:link w:val="EndNoteBibliographyTitle0"/>
    <w:rsid w:val="00974AA2"/>
    <w:pPr>
      <w:jc w:val="center"/>
    </w:pPr>
    <w:rPr>
      <w:noProof/>
    </w:rPr>
  </w:style>
  <w:style w:type="character" w:customStyle="1" w:styleId="EndNoteBibliographyTitle0">
    <w:name w:val="EndNote Bibliography Title 字符"/>
    <w:basedOn w:val="DefaultParagraphFont"/>
    <w:link w:val="EndNoteBibliographyTitle"/>
    <w:rsid w:val="00974AA2"/>
    <w:rPr>
      <w:rFonts w:ascii="Calibri" w:hAnsi="Calibri" w:cs="Calibri"/>
      <w:noProof/>
      <w:color w:val="000000"/>
      <w:sz w:val="24"/>
      <w:szCs w:val="24"/>
    </w:rPr>
  </w:style>
  <w:style w:type="paragraph" w:customStyle="1" w:styleId="EndNoteBibliography">
    <w:name w:val="EndNote Bibliography"/>
    <w:basedOn w:val="Normal"/>
    <w:link w:val="EndNoteBibliography0"/>
    <w:rsid w:val="00974AA2"/>
    <w:pPr>
      <w:jc w:val="left"/>
    </w:pPr>
    <w:rPr>
      <w:noProof/>
    </w:rPr>
  </w:style>
  <w:style w:type="character" w:customStyle="1" w:styleId="EndNoteBibliography0">
    <w:name w:val="EndNote Bibliography 字符"/>
    <w:basedOn w:val="DefaultParagraphFont"/>
    <w:link w:val="EndNoteBibliography"/>
    <w:rsid w:val="00974AA2"/>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2391">
      <w:bodyDiv w:val="1"/>
      <w:marLeft w:val="0"/>
      <w:marRight w:val="0"/>
      <w:marTop w:val="0"/>
      <w:marBottom w:val="0"/>
      <w:divBdr>
        <w:top w:val="none" w:sz="0" w:space="0" w:color="auto"/>
        <w:left w:val="none" w:sz="0" w:space="0" w:color="auto"/>
        <w:bottom w:val="none" w:sz="0" w:space="0" w:color="auto"/>
        <w:right w:val="none" w:sz="0" w:space="0" w:color="auto"/>
      </w:divBdr>
      <w:divsChild>
        <w:div w:id="1069039337">
          <w:marLeft w:val="0"/>
          <w:marRight w:val="0"/>
          <w:marTop w:val="0"/>
          <w:marBottom w:val="0"/>
          <w:divBdr>
            <w:top w:val="none" w:sz="0" w:space="0" w:color="auto"/>
            <w:left w:val="none" w:sz="0" w:space="0" w:color="auto"/>
            <w:bottom w:val="none" w:sz="0" w:space="0" w:color="auto"/>
            <w:right w:val="none" w:sz="0" w:space="0" w:color="auto"/>
          </w:divBdr>
          <w:divsChild>
            <w:div w:id="1643850046">
              <w:marLeft w:val="900"/>
              <w:marRight w:val="900"/>
              <w:marTop w:val="270"/>
              <w:marBottom w:val="0"/>
              <w:divBdr>
                <w:top w:val="none" w:sz="0" w:space="0" w:color="auto"/>
                <w:left w:val="none" w:sz="0" w:space="0" w:color="auto"/>
                <w:bottom w:val="none" w:sz="0" w:space="0" w:color="auto"/>
                <w:right w:val="none" w:sz="0" w:space="0" w:color="auto"/>
              </w:divBdr>
              <w:divsChild>
                <w:div w:id="894008348">
                  <w:marLeft w:val="0"/>
                  <w:marRight w:val="0"/>
                  <w:marTop w:val="0"/>
                  <w:marBottom w:val="0"/>
                  <w:divBdr>
                    <w:top w:val="none" w:sz="0" w:space="0" w:color="auto"/>
                    <w:left w:val="none" w:sz="0" w:space="0" w:color="auto"/>
                    <w:bottom w:val="none" w:sz="0" w:space="0" w:color="auto"/>
                    <w:right w:val="none" w:sz="0" w:space="0" w:color="auto"/>
                  </w:divBdr>
                  <w:divsChild>
                    <w:div w:id="54815539">
                      <w:marLeft w:val="150"/>
                      <w:marRight w:val="0"/>
                      <w:marTop w:val="0"/>
                      <w:marBottom w:val="0"/>
                      <w:divBdr>
                        <w:top w:val="none" w:sz="0" w:space="0" w:color="auto"/>
                        <w:left w:val="none" w:sz="0" w:space="0" w:color="auto"/>
                        <w:bottom w:val="none" w:sz="0" w:space="0" w:color="auto"/>
                        <w:right w:val="none" w:sz="0" w:space="0" w:color="auto"/>
                      </w:divBdr>
                      <w:divsChild>
                        <w:div w:id="971979800">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23470671">
      <w:bodyDiv w:val="1"/>
      <w:marLeft w:val="0"/>
      <w:marRight w:val="0"/>
      <w:marTop w:val="0"/>
      <w:marBottom w:val="0"/>
      <w:divBdr>
        <w:top w:val="none" w:sz="0" w:space="0" w:color="auto"/>
        <w:left w:val="none" w:sz="0" w:space="0" w:color="auto"/>
        <w:bottom w:val="none" w:sz="0" w:space="0" w:color="auto"/>
        <w:right w:val="none" w:sz="0" w:space="0" w:color="auto"/>
      </w:divBdr>
      <w:divsChild>
        <w:div w:id="1699306769">
          <w:marLeft w:val="0"/>
          <w:marRight w:val="0"/>
          <w:marTop w:val="0"/>
          <w:marBottom w:val="0"/>
          <w:divBdr>
            <w:top w:val="none" w:sz="0" w:space="0" w:color="auto"/>
            <w:left w:val="none" w:sz="0" w:space="0" w:color="auto"/>
            <w:bottom w:val="none" w:sz="0" w:space="0" w:color="auto"/>
            <w:right w:val="none" w:sz="0" w:space="0" w:color="auto"/>
          </w:divBdr>
          <w:divsChild>
            <w:div w:id="570652092">
              <w:marLeft w:val="900"/>
              <w:marRight w:val="900"/>
              <w:marTop w:val="270"/>
              <w:marBottom w:val="0"/>
              <w:divBdr>
                <w:top w:val="none" w:sz="0" w:space="0" w:color="auto"/>
                <w:left w:val="none" w:sz="0" w:space="0" w:color="auto"/>
                <w:bottom w:val="none" w:sz="0" w:space="0" w:color="auto"/>
                <w:right w:val="none" w:sz="0" w:space="0" w:color="auto"/>
              </w:divBdr>
              <w:divsChild>
                <w:div w:id="1194226680">
                  <w:marLeft w:val="0"/>
                  <w:marRight w:val="0"/>
                  <w:marTop w:val="0"/>
                  <w:marBottom w:val="0"/>
                  <w:divBdr>
                    <w:top w:val="none" w:sz="0" w:space="0" w:color="auto"/>
                    <w:left w:val="none" w:sz="0" w:space="0" w:color="auto"/>
                    <w:bottom w:val="none" w:sz="0" w:space="0" w:color="auto"/>
                    <w:right w:val="none" w:sz="0" w:space="0" w:color="auto"/>
                  </w:divBdr>
                  <w:divsChild>
                    <w:div w:id="663047278">
                      <w:marLeft w:val="150"/>
                      <w:marRight w:val="0"/>
                      <w:marTop w:val="0"/>
                      <w:marBottom w:val="0"/>
                      <w:divBdr>
                        <w:top w:val="none" w:sz="0" w:space="0" w:color="auto"/>
                        <w:left w:val="none" w:sz="0" w:space="0" w:color="auto"/>
                        <w:bottom w:val="none" w:sz="0" w:space="0" w:color="auto"/>
                        <w:right w:val="none" w:sz="0" w:space="0" w:color="auto"/>
                      </w:divBdr>
                      <w:divsChild>
                        <w:div w:id="1484933853">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219026702">
      <w:bodyDiv w:val="1"/>
      <w:marLeft w:val="0"/>
      <w:marRight w:val="0"/>
      <w:marTop w:val="0"/>
      <w:marBottom w:val="0"/>
      <w:divBdr>
        <w:top w:val="none" w:sz="0" w:space="0" w:color="auto"/>
        <w:left w:val="none" w:sz="0" w:space="0" w:color="auto"/>
        <w:bottom w:val="none" w:sz="0" w:space="0" w:color="auto"/>
        <w:right w:val="none" w:sz="0" w:space="0" w:color="auto"/>
      </w:divBdr>
    </w:div>
    <w:div w:id="356857783">
      <w:bodyDiv w:val="1"/>
      <w:marLeft w:val="0"/>
      <w:marRight w:val="0"/>
      <w:marTop w:val="0"/>
      <w:marBottom w:val="0"/>
      <w:divBdr>
        <w:top w:val="none" w:sz="0" w:space="0" w:color="auto"/>
        <w:left w:val="none" w:sz="0" w:space="0" w:color="auto"/>
        <w:bottom w:val="none" w:sz="0" w:space="0" w:color="auto"/>
        <w:right w:val="none" w:sz="0" w:space="0" w:color="auto"/>
      </w:divBdr>
    </w:div>
    <w:div w:id="359402019">
      <w:bodyDiv w:val="1"/>
      <w:marLeft w:val="0"/>
      <w:marRight w:val="0"/>
      <w:marTop w:val="0"/>
      <w:marBottom w:val="0"/>
      <w:divBdr>
        <w:top w:val="none" w:sz="0" w:space="0" w:color="auto"/>
        <w:left w:val="none" w:sz="0" w:space="0" w:color="auto"/>
        <w:bottom w:val="none" w:sz="0" w:space="0" w:color="auto"/>
        <w:right w:val="none" w:sz="0" w:space="0" w:color="auto"/>
      </w:divBdr>
    </w:div>
    <w:div w:id="525213562">
      <w:bodyDiv w:val="1"/>
      <w:marLeft w:val="0"/>
      <w:marRight w:val="0"/>
      <w:marTop w:val="0"/>
      <w:marBottom w:val="0"/>
      <w:divBdr>
        <w:top w:val="none" w:sz="0" w:space="0" w:color="auto"/>
        <w:left w:val="none" w:sz="0" w:space="0" w:color="auto"/>
        <w:bottom w:val="none" w:sz="0" w:space="0" w:color="auto"/>
        <w:right w:val="none" w:sz="0" w:space="0" w:color="auto"/>
      </w:divBdr>
    </w:div>
    <w:div w:id="535235286">
      <w:bodyDiv w:val="1"/>
      <w:marLeft w:val="0"/>
      <w:marRight w:val="0"/>
      <w:marTop w:val="0"/>
      <w:marBottom w:val="0"/>
      <w:divBdr>
        <w:top w:val="none" w:sz="0" w:space="0" w:color="auto"/>
        <w:left w:val="none" w:sz="0" w:space="0" w:color="auto"/>
        <w:bottom w:val="none" w:sz="0" w:space="0" w:color="auto"/>
        <w:right w:val="none" w:sz="0" w:space="0" w:color="auto"/>
      </w:divBdr>
      <w:divsChild>
        <w:div w:id="1082221609">
          <w:marLeft w:val="0"/>
          <w:marRight w:val="0"/>
          <w:marTop w:val="0"/>
          <w:marBottom w:val="0"/>
          <w:divBdr>
            <w:top w:val="none" w:sz="0" w:space="0" w:color="auto"/>
            <w:left w:val="none" w:sz="0" w:space="0" w:color="auto"/>
            <w:bottom w:val="none" w:sz="0" w:space="0" w:color="auto"/>
            <w:right w:val="none" w:sz="0" w:space="0" w:color="auto"/>
          </w:divBdr>
          <w:divsChild>
            <w:div w:id="931426800">
              <w:marLeft w:val="900"/>
              <w:marRight w:val="900"/>
              <w:marTop w:val="270"/>
              <w:marBottom w:val="0"/>
              <w:divBdr>
                <w:top w:val="none" w:sz="0" w:space="0" w:color="auto"/>
                <w:left w:val="none" w:sz="0" w:space="0" w:color="auto"/>
                <w:bottom w:val="none" w:sz="0" w:space="0" w:color="auto"/>
                <w:right w:val="none" w:sz="0" w:space="0" w:color="auto"/>
              </w:divBdr>
              <w:divsChild>
                <w:div w:id="252250040">
                  <w:marLeft w:val="0"/>
                  <w:marRight w:val="0"/>
                  <w:marTop w:val="0"/>
                  <w:marBottom w:val="0"/>
                  <w:divBdr>
                    <w:top w:val="none" w:sz="0" w:space="0" w:color="auto"/>
                    <w:left w:val="none" w:sz="0" w:space="0" w:color="auto"/>
                    <w:bottom w:val="none" w:sz="0" w:space="0" w:color="auto"/>
                    <w:right w:val="none" w:sz="0" w:space="0" w:color="auto"/>
                  </w:divBdr>
                  <w:divsChild>
                    <w:div w:id="766121832">
                      <w:marLeft w:val="150"/>
                      <w:marRight w:val="0"/>
                      <w:marTop w:val="0"/>
                      <w:marBottom w:val="0"/>
                      <w:divBdr>
                        <w:top w:val="none" w:sz="0" w:space="0" w:color="auto"/>
                        <w:left w:val="none" w:sz="0" w:space="0" w:color="auto"/>
                        <w:bottom w:val="none" w:sz="0" w:space="0" w:color="auto"/>
                        <w:right w:val="none" w:sz="0" w:space="0" w:color="auto"/>
                      </w:divBdr>
                      <w:divsChild>
                        <w:div w:id="832642525">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6009154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698188">
      <w:bodyDiv w:val="1"/>
      <w:marLeft w:val="0"/>
      <w:marRight w:val="0"/>
      <w:marTop w:val="0"/>
      <w:marBottom w:val="0"/>
      <w:divBdr>
        <w:top w:val="none" w:sz="0" w:space="0" w:color="auto"/>
        <w:left w:val="none" w:sz="0" w:space="0" w:color="auto"/>
        <w:bottom w:val="none" w:sz="0" w:space="0" w:color="auto"/>
        <w:right w:val="none" w:sz="0" w:space="0" w:color="auto"/>
      </w:divBdr>
      <w:divsChild>
        <w:div w:id="930359103">
          <w:marLeft w:val="0"/>
          <w:marRight w:val="0"/>
          <w:marTop w:val="0"/>
          <w:marBottom w:val="0"/>
          <w:divBdr>
            <w:top w:val="none" w:sz="0" w:space="0" w:color="auto"/>
            <w:left w:val="none" w:sz="0" w:space="0" w:color="auto"/>
            <w:bottom w:val="none" w:sz="0" w:space="0" w:color="auto"/>
            <w:right w:val="none" w:sz="0" w:space="0" w:color="auto"/>
          </w:divBdr>
          <w:divsChild>
            <w:div w:id="1962151518">
              <w:marLeft w:val="900"/>
              <w:marRight w:val="900"/>
              <w:marTop w:val="270"/>
              <w:marBottom w:val="0"/>
              <w:divBdr>
                <w:top w:val="none" w:sz="0" w:space="0" w:color="auto"/>
                <w:left w:val="none" w:sz="0" w:space="0" w:color="auto"/>
                <w:bottom w:val="none" w:sz="0" w:space="0" w:color="auto"/>
                <w:right w:val="none" w:sz="0" w:space="0" w:color="auto"/>
              </w:divBdr>
              <w:divsChild>
                <w:div w:id="1065448212">
                  <w:marLeft w:val="0"/>
                  <w:marRight w:val="0"/>
                  <w:marTop w:val="0"/>
                  <w:marBottom w:val="0"/>
                  <w:divBdr>
                    <w:top w:val="none" w:sz="0" w:space="0" w:color="auto"/>
                    <w:left w:val="none" w:sz="0" w:space="0" w:color="auto"/>
                    <w:bottom w:val="none" w:sz="0" w:space="0" w:color="auto"/>
                    <w:right w:val="none" w:sz="0" w:space="0" w:color="auto"/>
                  </w:divBdr>
                  <w:divsChild>
                    <w:div w:id="1209219051">
                      <w:marLeft w:val="150"/>
                      <w:marRight w:val="0"/>
                      <w:marTop w:val="0"/>
                      <w:marBottom w:val="0"/>
                      <w:divBdr>
                        <w:top w:val="none" w:sz="0" w:space="0" w:color="auto"/>
                        <w:left w:val="none" w:sz="0" w:space="0" w:color="auto"/>
                        <w:bottom w:val="none" w:sz="0" w:space="0" w:color="auto"/>
                        <w:right w:val="none" w:sz="0" w:space="0" w:color="auto"/>
                      </w:divBdr>
                      <w:divsChild>
                        <w:div w:id="475494150">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94342073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9834152">
      <w:bodyDiv w:val="1"/>
      <w:marLeft w:val="0"/>
      <w:marRight w:val="0"/>
      <w:marTop w:val="0"/>
      <w:marBottom w:val="0"/>
      <w:divBdr>
        <w:top w:val="none" w:sz="0" w:space="0" w:color="auto"/>
        <w:left w:val="none" w:sz="0" w:space="0" w:color="auto"/>
        <w:bottom w:val="none" w:sz="0" w:space="0" w:color="auto"/>
        <w:right w:val="none" w:sz="0" w:space="0" w:color="auto"/>
      </w:divBdr>
    </w:div>
    <w:div w:id="1393305990">
      <w:bodyDiv w:val="1"/>
      <w:marLeft w:val="0"/>
      <w:marRight w:val="0"/>
      <w:marTop w:val="0"/>
      <w:marBottom w:val="0"/>
      <w:divBdr>
        <w:top w:val="none" w:sz="0" w:space="0" w:color="auto"/>
        <w:left w:val="none" w:sz="0" w:space="0" w:color="auto"/>
        <w:bottom w:val="none" w:sz="0" w:space="0" w:color="auto"/>
        <w:right w:val="none" w:sz="0" w:space="0" w:color="auto"/>
      </w:divBdr>
    </w:div>
    <w:div w:id="1444836534">
      <w:bodyDiv w:val="1"/>
      <w:marLeft w:val="0"/>
      <w:marRight w:val="0"/>
      <w:marTop w:val="0"/>
      <w:marBottom w:val="0"/>
      <w:divBdr>
        <w:top w:val="none" w:sz="0" w:space="0" w:color="auto"/>
        <w:left w:val="none" w:sz="0" w:space="0" w:color="auto"/>
        <w:bottom w:val="none" w:sz="0" w:space="0" w:color="auto"/>
        <w:right w:val="none" w:sz="0" w:space="0" w:color="auto"/>
      </w:divBdr>
    </w:div>
    <w:div w:id="1532570876">
      <w:bodyDiv w:val="1"/>
      <w:marLeft w:val="0"/>
      <w:marRight w:val="0"/>
      <w:marTop w:val="0"/>
      <w:marBottom w:val="0"/>
      <w:divBdr>
        <w:top w:val="none" w:sz="0" w:space="0" w:color="auto"/>
        <w:left w:val="none" w:sz="0" w:space="0" w:color="auto"/>
        <w:bottom w:val="none" w:sz="0" w:space="0" w:color="auto"/>
        <w:right w:val="none" w:sz="0" w:space="0" w:color="auto"/>
      </w:divBdr>
      <w:divsChild>
        <w:div w:id="1713142698">
          <w:marLeft w:val="0"/>
          <w:marRight w:val="0"/>
          <w:marTop w:val="0"/>
          <w:marBottom w:val="0"/>
          <w:divBdr>
            <w:top w:val="none" w:sz="0" w:space="0" w:color="auto"/>
            <w:left w:val="none" w:sz="0" w:space="0" w:color="auto"/>
            <w:bottom w:val="none" w:sz="0" w:space="0" w:color="auto"/>
            <w:right w:val="none" w:sz="0" w:space="0" w:color="auto"/>
          </w:divBdr>
          <w:divsChild>
            <w:div w:id="1069382260">
              <w:marLeft w:val="900"/>
              <w:marRight w:val="900"/>
              <w:marTop w:val="270"/>
              <w:marBottom w:val="0"/>
              <w:divBdr>
                <w:top w:val="none" w:sz="0" w:space="0" w:color="auto"/>
                <w:left w:val="none" w:sz="0" w:space="0" w:color="auto"/>
                <w:bottom w:val="none" w:sz="0" w:space="0" w:color="auto"/>
                <w:right w:val="none" w:sz="0" w:space="0" w:color="auto"/>
              </w:divBdr>
              <w:divsChild>
                <w:div w:id="1661080953">
                  <w:marLeft w:val="0"/>
                  <w:marRight w:val="0"/>
                  <w:marTop w:val="0"/>
                  <w:marBottom w:val="0"/>
                  <w:divBdr>
                    <w:top w:val="none" w:sz="0" w:space="0" w:color="auto"/>
                    <w:left w:val="none" w:sz="0" w:space="0" w:color="auto"/>
                    <w:bottom w:val="none" w:sz="0" w:space="0" w:color="auto"/>
                    <w:right w:val="none" w:sz="0" w:space="0" w:color="auto"/>
                  </w:divBdr>
                  <w:divsChild>
                    <w:div w:id="220141115">
                      <w:marLeft w:val="150"/>
                      <w:marRight w:val="0"/>
                      <w:marTop w:val="0"/>
                      <w:marBottom w:val="0"/>
                      <w:divBdr>
                        <w:top w:val="none" w:sz="0" w:space="0" w:color="auto"/>
                        <w:left w:val="none" w:sz="0" w:space="0" w:color="auto"/>
                        <w:bottom w:val="none" w:sz="0" w:space="0" w:color="auto"/>
                        <w:right w:val="none" w:sz="0" w:space="0" w:color="auto"/>
                      </w:divBdr>
                      <w:divsChild>
                        <w:div w:id="706641692">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567568091">
      <w:bodyDiv w:val="1"/>
      <w:marLeft w:val="0"/>
      <w:marRight w:val="0"/>
      <w:marTop w:val="0"/>
      <w:marBottom w:val="0"/>
      <w:divBdr>
        <w:top w:val="none" w:sz="0" w:space="0" w:color="auto"/>
        <w:left w:val="none" w:sz="0" w:space="0" w:color="auto"/>
        <w:bottom w:val="none" w:sz="0" w:space="0" w:color="auto"/>
        <w:right w:val="none" w:sz="0" w:space="0" w:color="auto"/>
      </w:divBdr>
    </w:div>
    <w:div w:id="1660649173">
      <w:bodyDiv w:val="1"/>
      <w:marLeft w:val="0"/>
      <w:marRight w:val="0"/>
      <w:marTop w:val="0"/>
      <w:marBottom w:val="0"/>
      <w:divBdr>
        <w:top w:val="none" w:sz="0" w:space="0" w:color="auto"/>
        <w:left w:val="none" w:sz="0" w:space="0" w:color="auto"/>
        <w:bottom w:val="none" w:sz="0" w:space="0" w:color="auto"/>
        <w:right w:val="none" w:sz="0" w:space="0" w:color="auto"/>
      </w:divBdr>
    </w:div>
    <w:div w:id="173855151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3189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80576683@qq.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8A6411-3AB8-4AA8-83BD-6A0815B3A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326</Words>
  <Characters>5316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3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22T15:54:00Z</dcterms:created>
  <dcterms:modified xsi:type="dcterms:W3CDTF">2018-08-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